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862DC3" w14:textId="77777777" w:rsidR="009C1769" w:rsidRDefault="009C1769" w:rsidP="00B16292">
      <w:pPr>
        <w:spacing w:line="480" w:lineRule="auto"/>
        <w:jc w:val="center"/>
        <w:rPr>
          <w:b/>
        </w:rPr>
      </w:pPr>
    </w:p>
    <w:p w14:paraId="64964AEF" w14:textId="77777777" w:rsidR="00546CB9" w:rsidRDefault="00546CB9" w:rsidP="00B16292">
      <w:pPr>
        <w:spacing w:line="480" w:lineRule="auto"/>
        <w:jc w:val="center"/>
        <w:rPr>
          <w:b/>
        </w:rPr>
      </w:pPr>
    </w:p>
    <w:p w14:paraId="74C59C65" w14:textId="64F62049" w:rsidR="005F3ABC" w:rsidRPr="00CA0030" w:rsidRDefault="005F3ABC" w:rsidP="005F3ABC">
      <w:pPr>
        <w:spacing w:line="480" w:lineRule="auto"/>
        <w:jc w:val="center"/>
        <w:rPr>
          <w:sz w:val="40"/>
          <w:szCs w:val="40"/>
        </w:rPr>
      </w:pPr>
      <w:r w:rsidRPr="00CA0030">
        <w:rPr>
          <w:sz w:val="40"/>
          <w:szCs w:val="40"/>
          <w:highlight w:val="yellow"/>
        </w:rPr>
        <w:t>Working title:</w:t>
      </w:r>
      <w:r w:rsidRPr="00CA0030">
        <w:rPr>
          <w:sz w:val="40"/>
          <w:szCs w:val="40"/>
        </w:rPr>
        <w:t xml:space="preserve"> </w:t>
      </w:r>
      <w:r w:rsidR="00234B2A" w:rsidRPr="00CA0030">
        <w:rPr>
          <w:sz w:val="40"/>
          <w:szCs w:val="40"/>
        </w:rPr>
        <w:t>Feature-based Attention and Reward: Insights from Steady-</w:t>
      </w:r>
      <w:r w:rsidR="00666A72">
        <w:rPr>
          <w:sz w:val="40"/>
          <w:szCs w:val="40"/>
        </w:rPr>
        <w:t>S</w:t>
      </w:r>
      <w:r w:rsidR="00234B2A" w:rsidRPr="00CA0030">
        <w:rPr>
          <w:sz w:val="40"/>
          <w:szCs w:val="40"/>
        </w:rPr>
        <w:t>tate Visually Evoked P</w:t>
      </w:r>
      <w:r w:rsidR="0047282E" w:rsidRPr="00CA0030">
        <w:rPr>
          <w:sz w:val="40"/>
          <w:szCs w:val="40"/>
        </w:rPr>
        <w:t>otentials</w:t>
      </w:r>
    </w:p>
    <w:p w14:paraId="455F6015" w14:textId="77777777" w:rsidR="00234B2A" w:rsidRDefault="00234B2A" w:rsidP="005F3ABC">
      <w:pPr>
        <w:spacing w:line="480" w:lineRule="auto"/>
        <w:jc w:val="center"/>
      </w:pPr>
    </w:p>
    <w:p w14:paraId="0C31CEC7" w14:textId="1B9A64C8" w:rsidR="0057658E" w:rsidRDefault="005F3ABC" w:rsidP="005F3ABC">
      <w:pPr>
        <w:spacing w:line="480" w:lineRule="auto"/>
        <w:jc w:val="center"/>
        <w:rPr>
          <w:lang w:val="nl-BE"/>
        </w:rPr>
      </w:pPr>
      <w:r w:rsidRPr="00014B1F">
        <w:rPr>
          <w:lang w:val="nl-BE"/>
        </w:rPr>
        <w:t>Ivan Grahek</w:t>
      </w:r>
      <w:r w:rsidR="0047282E" w:rsidRPr="00014B1F">
        <w:rPr>
          <w:vertAlign w:val="superscript"/>
          <w:lang w:val="nl-BE"/>
        </w:rPr>
        <w:t>1</w:t>
      </w:r>
      <w:r w:rsidR="0057658E" w:rsidRPr="009B094D">
        <w:rPr>
          <w:rFonts w:ascii="Segoe UI Symbol" w:eastAsia="Arial" w:hAnsi="Segoe UI Symbol" w:cs="Segoe UI Symbol"/>
          <w:szCs w:val="24"/>
          <w:vertAlign w:val="superscript"/>
          <w:lang w:val="nl-BE"/>
        </w:rPr>
        <w:t>☨</w:t>
      </w:r>
      <w:r w:rsidR="0047282E" w:rsidRPr="00014B1F">
        <w:rPr>
          <w:vertAlign w:val="superscript"/>
          <w:lang w:val="nl-BE"/>
        </w:rPr>
        <w:t>*</w:t>
      </w:r>
      <w:r w:rsidR="0047282E" w:rsidRPr="00014B1F">
        <w:rPr>
          <w:lang w:val="nl-BE"/>
        </w:rPr>
        <w:t>, Antonio Schettino</w:t>
      </w:r>
      <w:r w:rsidR="0047282E" w:rsidRPr="00014B1F">
        <w:rPr>
          <w:vertAlign w:val="superscript"/>
          <w:lang w:val="nl-BE"/>
        </w:rPr>
        <w:t>1</w:t>
      </w:r>
      <w:r w:rsidR="0057658E">
        <w:rPr>
          <w:vertAlign w:val="superscript"/>
          <w:lang w:val="nl-BE"/>
        </w:rPr>
        <w:t>,2</w:t>
      </w:r>
      <w:r w:rsidR="0057658E" w:rsidRPr="009B094D">
        <w:rPr>
          <w:rFonts w:ascii="Segoe UI Symbol" w:eastAsia="Arial" w:hAnsi="Segoe UI Symbol" w:cs="Segoe UI Symbol"/>
          <w:szCs w:val="24"/>
          <w:vertAlign w:val="superscript"/>
          <w:lang w:val="nl-BE"/>
        </w:rPr>
        <w:t>☨</w:t>
      </w:r>
      <w:r w:rsidRPr="00014B1F">
        <w:rPr>
          <w:lang w:val="nl-BE"/>
        </w:rPr>
        <w:t xml:space="preserve">, </w:t>
      </w:r>
      <w:r w:rsidR="0047282E" w:rsidRPr="00014B1F">
        <w:rPr>
          <w:lang w:val="nl-BE"/>
        </w:rPr>
        <w:t>Gilles Pourtois</w:t>
      </w:r>
      <w:r w:rsidR="0047282E" w:rsidRPr="00014B1F">
        <w:rPr>
          <w:vertAlign w:val="superscript"/>
          <w:lang w:val="nl-BE"/>
        </w:rPr>
        <w:t>1</w:t>
      </w:r>
      <w:r w:rsidRPr="00014B1F">
        <w:rPr>
          <w:lang w:val="nl-BE"/>
        </w:rPr>
        <w:t>, Ernst H.W. Koster</w:t>
      </w:r>
      <w:r w:rsidRPr="00014B1F">
        <w:rPr>
          <w:vertAlign w:val="superscript"/>
          <w:lang w:val="nl-BE"/>
        </w:rPr>
        <w:t>1</w:t>
      </w:r>
      <w:r w:rsidR="0047282E" w:rsidRPr="00014B1F">
        <w:rPr>
          <w:lang w:val="nl-BE"/>
        </w:rPr>
        <w:t>,</w:t>
      </w:r>
    </w:p>
    <w:p w14:paraId="18625D64" w14:textId="1BE8B6FA" w:rsidR="005F3ABC" w:rsidRPr="00014B1F" w:rsidRDefault="0047282E" w:rsidP="005F3ABC">
      <w:pPr>
        <w:spacing w:line="480" w:lineRule="auto"/>
        <w:jc w:val="center"/>
        <w:rPr>
          <w:vertAlign w:val="superscript"/>
          <w:lang w:val="nl-BE"/>
        </w:rPr>
      </w:pPr>
      <w:r w:rsidRPr="00014B1F">
        <w:rPr>
          <w:lang w:val="nl-BE"/>
        </w:rPr>
        <w:t>&amp; Søren K. Andersen</w:t>
      </w:r>
      <w:r w:rsidR="0057658E">
        <w:rPr>
          <w:vertAlign w:val="superscript"/>
          <w:lang w:val="nl-BE"/>
        </w:rPr>
        <w:t>3</w:t>
      </w:r>
    </w:p>
    <w:p w14:paraId="10A59581" w14:textId="77777777" w:rsidR="005F3ABC" w:rsidRPr="00014B1F" w:rsidRDefault="005F3ABC" w:rsidP="005F3ABC">
      <w:pPr>
        <w:spacing w:after="0" w:line="480" w:lineRule="auto"/>
        <w:jc w:val="center"/>
        <w:rPr>
          <w:vertAlign w:val="superscript"/>
          <w:lang w:val="nl-BE"/>
        </w:rPr>
      </w:pPr>
    </w:p>
    <w:p w14:paraId="3B6536FA" w14:textId="7519C47F" w:rsidR="005F3ABC" w:rsidRDefault="005F3ABC" w:rsidP="005F3ABC">
      <w:pPr>
        <w:pStyle w:val="ListParagraph"/>
        <w:numPr>
          <w:ilvl w:val="0"/>
          <w:numId w:val="23"/>
        </w:numPr>
        <w:spacing w:after="0" w:line="480" w:lineRule="auto"/>
        <w:rPr>
          <w:i/>
        </w:rPr>
      </w:pPr>
      <w:r w:rsidRPr="004F3934">
        <w:rPr>
          <w:i/>
        </w:rPr>
        <w:t xml:space="preserve">Department of Experimental Clinical and Health Psychology, Ghent University, Henri </w:t>
      </w:r>
      <w:proofErr w:type="spellStart"/>
      <w:r w:rsidRPr="004F3934">
        <w:rPr>
          <w:i/>
        </w:rPr>
        <w:t>Dunantlaan</w:t>
      </w:r>
      <w:proofErr w:type="spellEnd"/>
      <w:r w:rsidRPr="004F3934">
        <w:rPr>
          <w:i/>
        </w:rPr>
        <w:t xml:space="preserve"> 2, B-9000, Ghent, Belgium</w:t>
      </w:r>
    </w:p>
    <w:p w14:paraId="789423FC" w14:textId="59898FFD" w:rsidR="0057658E" w:rsidRDefault="0057658E" w:rsidP="0057658E">
      <w:pPr>
        <w:pStyle w:val="ListParagraph"/>
        <w:numPr>
          <w:ilvl w:val="0"/>
          <w:numId w:val="23"/>
        </w:numPr>
        <w:spacing w:after="0" w:line="480" w:lineRule="auto"/>
        <w:rPr>
          <w:i/>
        </w:rPr>
      </w:pPr>
      <w:r w:rsidRPr="0057658E">
        <w:rPr>
          <w:i/>
        </w:rPr>
        <w:t>Institute for Globally Distributed Open Research and Education (IGDORE)</w:t>
      </w:r>
    </w:p>
    <w:p w14:paraId="18BF8549" w14:textId="12F05D60" w:rsidR="005F3ABC" w:rsidRPr="009508C9" w:rsidRDefault="009508C9" w:rsidP="009508C9">
      <w:pPr>
        <w:pStyle w:val="ListParagraph"/>
        <w:numPr>
          <w:ilvl w:val="0"/>
          <w:numId w:val="23"/>
        </w:numPr>
        <w:spacing w:after="0" w:line="480" w:lineRule="auto"/>
        <w:rPr>
          <w:i/>
        </w:rPr>
      </w:pPr>
      <w:r w:rsidRPr="009508C9">
        <w:rPr>
          <w:i/>
        </w:rPr>
        <w:t>School of Psychology, University of Aberdeen, William Guild Building, Aberdeen, AB24 3FX, United Kingdom</w:t>
      </w:r>
    </w:p>
    <w:p w14:paraId="5485EFE7" w14:textId="0FCFDF1B" w:rsidR="006D0A2B" w:rsidRDefault="006D0A2B">
      <w:pPr>
        <w:rPr>
          <w:b/>
        </w:rPr>
      </w:pPr>
      <w:r>
        <w:rPr>
          <w:b/>
        </w:rPr>
        <w:br w:type="page"/>
      </w:r>
    </w:p>
    <w:p w14:paraId="70C52AD1" w14:textId="54CC3DAC" w:rsidR="001065D7" w:rsidRDefault="00F50A4B" w:rsidP="001065D7">
      <w:pPr>
        <w:pStyle w:val="Heading1"/>
        <w:spacing w:before="0"/>
      </w:pPr>
      <w:r w:rsidRPr="00F50A4B">
        <w:lastRenderedPageBreak/>
        <w:t>Abstract</w:t>
      </w:r>
    </w:p>
    <w:p w14:paraId="19006139" w14:textId="2DDC2005" w:rsidR="0054295E" w:rsidRDefault="0054295E" w:rsidP="0054295E">
      <w:pPr>
        <w:pStyle w:val="Heading1"/>
        <w:spacing w:before="0" w:after="240"/>
      </w:pPr>
      <w:r>
        <w:t>Introduction</w:t>
      </w:r>
    </w:p>
    <w:p w14:paraId="78FCD169" w14:textId="4A7F2141" w:rsidR="009508C9" w:rsidRDefault="009508C9" w:rsidP="00CA0030">
      <w:pPr>
        <w:pStyle w:val="Heading1"/>
        <w:spacing w:before="0" w:after="240"/>
      </w:pPr>
      <w:r>
        <w:t>Methods</w:t>
      </w:r>
    </w:p>
    <w:p w14:paraId="3EA709CE" w14:textId="6834F536" w:rsidR="00F17649" w:rsidRDefault="00146705" w:rsidP="00CA0030">
      <w:pPr>
        <w:pStyle w:val="Heading2"/>
        <w:spacing w:before="0" w:after="240"/>
      </w:pPr>
      <w:r>
        <w:t>Participants</w:t>
      </w:r>
    </w:p>
    <w:p w14:paraId="2D72950A" w14:textId="1D67B731" w:rsidR="00251771" w:rsidRPr="00251771" w:rsidRDefault="00251771" w:rsidP="00CA0030">
      <w:pPr>
        <w:spacing w:line="480" w:lineRule="auto"/>
        <w:ind w:firstLine="284"/>
        <w:jc w:val="both"/>
      </w:pPr>
      <w:r>
        <w:t xml:space="preserve">We tested </w:t>
      </w:r>
      <w:r w:rsidR="008A3C86">
        <w:t>48 participants</w:t>
      </w:r>
      <w:r w:rsidR="008141DE">
        <w:t xml:space="preserve"> </w:t>
      </w:r>
      <w:r w:rsidR="008A3C86">
        <w:t xml:space="preserve">with normal or corrected-to-normal vision and no history of </w:t>
      </w:r>
      <w:r w:rsidR="006D0A2B">
        <w:t xml:space="preserve">psychiatric or </w:t>
      </w:r>
      <w:r w:rsidR="008A3C86">
        <w:t xml:space="preserve">neurological </w:t>
      </w:r>
      <w:r w:rsidR="006D0A2B">
        <w:t>disorders</w:t>
      </w:r>
      <w:r w:rsidR="008A3C86">
        <w:t xml:space="preserve">. </w:t>
      </w:r>
      <w:r w:rsidR="00666A72">
        <w:t>Eight participants were excluded d</w:t>
      </w:r>
      <w:r w:rsidR="00796C11">
        <w:t xml:space="preserve">ue to technical problems (4) or </w:t>
      </w:r>
      <w:r w:rsidR="00A91667">
        <w:t xml:space="preserve">excessive </w:t>
      </w:r>
      <w:r w:rsidR="00796C11">
        <w:t>artifacts (4) in the EEG recordings</w:t>
      </w:r>
      <w:r w:rsidR="003E7FC7">
        <w:t>. Thus,</w:t>
      </w:r>
      <w:r w:rsidR="00796C11">
        <w:t xml:space="preserve"> the final data set consisted out of 40 participants</w:t>
      </w:r>
      <w:r w:rsidR="003E7FC7">
        <w:t xml:space="preserve"> (</w:t>
      </w:r>
      <w:commentRangeStart w:id="0"/>
      <w:r w:rsidR="003E7FC7" w:rsidRPr="008141DE">
        <w:rPr>
          <w:highlight w:val="yellow"/>
        </w:rPr>
        <w:t>XX female</w:t>
      </w:r>
      <w:r w:rsidR="003E7FC7">
        <w:t xml:space="preserve">; </w:t>
      </w:r>
      <w:r w:rsidR="003E7FC7" w:rsidRPr="003E7FC7">
        <w:rPr>
          <w:highlight w:val="yellow"/>
        </w:rPr>
        <w:t>median age</w:t>
      </w:r>
      <w:commentRangeEnd w:id="0"/>
      <w:r w:rsidR="00666A72">
        <w:rPr>
          <w:rStyle w:val="CommentReference"/>
        </w:rPr>
        <w:commentReference w:id="0"/>
      </w:r>
      <w:r w:rsidR="003E7FC7">
        <w:t>)</w:t>
      </w:r>
      <w:r w:rsidR="00796C11">
        <w:t xml:space="preserve">. </w:t>
      </w:r>
      <w:r w:rsidR="00321CA8">
        <w:t>P</w:t>
      </w:r>
      <w:r w:rsidR="00796C11">
        <w:t>articipants received 20</w:t>
      </w:r>
      <w:r w:rsidR="00A846DD">
        <w:t xml:space="preserve"> </w:t>
      </w:r>
      <w:r w:rsidR="00796C11">
        <w:t xml:space="preserve">€ </w:t>
      </w:r>
      <w:r w:rsidR="00321CA8">
        <w:t xml:space="preserve">plus up to </w:t>
      </w:r>
      <w:r w:rsidR="00796C11">
        <w:t>6</w:t>
      </w:r>
      <w:r w:rsidR="00A846DD">
        <w:t xml:space="preserve"> </w:t>
      </w:r>
      <w:r w:rsidR="00796C11">
        <w:t>€</w:t>
      </w:r>
      <w:r w:rsidR="00321CA8">
        <w:t xml:space="preserve"> extra as monetary rewards (on average 25</w:t>
      </w:r>
      <w:r w:rsidR="00A846DD">
        <w:t>.</w:t>
      </w:r>
      <w:r w:rsidR="00321CA8">
        <w:t>5</w:t>
      </w:r>
      <w:r w:rsidR="00A846DD">
        <w:t xml:space="preserve"> </w:t>
      </w:r>
      <w:r w:rsidR="00796C11">
        <w:t>€</w:t>
      </w:r>
      <w:r w:rsidR="00321CA8">
        <w:t xml:space="preserve">). </w:t>
      </w:r>
      <w:r w:rsidR="008141DE">
        <w:t>The study was approved by the ethics committee of Ghent University.</w:t>
      </w:r>
    </w:p>
    <w:p w14:paraId="481B9F2F" w14:textId="2271B308" w:rsidR="006D4521" w:rsidRDefault="00F17649" w:rsidP="00CA0030">
      <w:pPr>
        <w:pStyle w:val="Heading2"/>
        <w:spacing w:before="0" w:after="240"/>
      </w:pPr>
      <w:r>
        <w:t xml:space="preserve">Stimuli </w:t>
      </w:r>
      <w:r w:rsidR="006449E2">
        <w:t>and task</w:t>
      </w:r>
    </w:p>
    <w:p w14:paraId="30A66630" w14:textId="0F30AEEC" w:rsidR="004D501F" w:rsidRDefault="006449E2" w:rsidP="00CA0030">
      <w:pPr>
        <w:spacing w:line="480" w:lineRule="auto"/>
        <w:ind w:firstLine="284"/>
        <w:jc w:val="both"/>
      </w:pPr>
      <w:r>
        <w:t xml:space="preserve">We used the </w:t>
      </w:r>
      <w:r w:rsidRPr="007A318B">
        <w:t xml:space="preserve">Random Dot Kinematogram </w:t>
      </w:r>
      <w:r w:rsidR="00595B7D">
        <w:t xml:space="preserve">(RDK) </w:t>
      </w:r>
      <w:r w:rsidRPr="007A318B">
        <w:t xml:space="preserve">task </w:t>
      </w:r>
      <w:r>
        <w:fldChar w:fldCharType="begin" w:fldLock="1"/>
      </w:r>
      <w:r w:rsidR="00B1021D">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fldChar w:fldCharType="separate"/>
      </w:r>
      <w:r w:rsidR="008C257C" w:rsidRPr="008C257C">
        <w:rPr>
          <w:noProof/>
        </w:rPr>
        <w:t>(Andersen &amp; Müller, 2010)</w:t>
      </w:r>
      <w:r>
        <w:fldChar w:fldCharType="end"/>
      </w:r>
      <w:r w:rsidR="00666A72">
        <w:t>,</w:t>
      </w:r>
      <w:r>
        <w:t xml:space="preserve"> </w:t>
      </w:r>
      <w:r w:rsidRPr="007A318B">
        <w:t xml:space="preserve">in which participants </w:t>
      </w:r>
      <w:r w:rsidR="00595B7D">
        <w:t>were</w:t>
      </w:r>
      <w:r w:rsidRPr="007A318B">
        <w:t xml:space="preserve"> presented with </w:t>
      </w:r>
      <w:r w:rsidR="00595B7D">
        <w:t xml:space="preserve">two overlapping circular RDKs of </w:t>
      </w:r>
      <w:r w:rsidR="00C40D45">
        <w:t>isoluminant</w:t>
      </w:r>
      <w:r w:rsidR="00595B7D">
        <w:t xml:space="preserve"> colors </w:t>
      </w:r>
      <w:r w:rsidR="00C8783F">
        <w:t>(</w:t>
      </w:r>
      <w:r w:rsidR="00595B7D">
        <w:t>red and blue</w:t>
      </w:r>
      <w:r w:rsidR="00C8783F">
        <w:t xml:space="preserve">) on </w:t>
      </w:r>
      <w:r w:rsidR="00A846DD">
        <w:t xml:space="preserve">a </w:t>
      </w:r>
      <w:r w:rsidR="00C8783F">
        <w:t>grey background</w:t>
      </w:r>
      <w:r w:rsidR="00595B7D">
        <w:t xml:space="preserve">. </w:t>
      </w:r>
      <w:r w:rsidR="00C8783F">
        <w:t xml:space="preserve">Viewing distance was fixed with a chinrest </w:t>
      </w:r>
      <w:r w:rsidR="00666A72">
        <w:t xml:space="preserve">at 55 </w:t>
      </w:r>
      <w:r w:rsidR="00A37165" w:rsidRPr="00D63926">
        <w:t>cm from the 21-inch</w:t>
      </w:r>
      <w:r w:rsidR="00A37165">
        <w:t xml:space="preserve"> CRT screen (</w:t>
      </w:r>
      <w:r w:rsidR="00666A72">
        <w:t xml:space="preserve">resolution of </w:t>
      </w:r>
      <w:r w:rsidR="003F5D88" w:rsidRPr="00D63926">
        <w:t xml:space="preserve">1024 </w:t>
      </w:r>
      <w:r w:rsidR="00666A72">
        <w:t>x</w:t>
      </w:r>
      <w:r w:rsidR="00666A72" w:rsidRPr="00D63926">
        <w:t xml:space="preserve"> </w:t>
      </w:r>
      <w:r w:rsidR="003F5D88" w:rsidRPr="00D63926">
        <w:t>768</w:t>
      </w:r>
      <w:r w:rsidR="00666A72">
        <w:t xml:space="preserve"> pixels,</w:t>
      </w:r>
      <w:r w:rsidR="003F5D88" w:rsidRPr="00D63926">
        <w:t xml:space="preserve"> 120 </w:t>
      </w:r>
      <w:r w:rsidR="00A37165" w:rsidRPr="00D63926">
        <w:t>Hz refresh rate</w:t>
      </w:r>
      <w:r w:rsidR="00A37165">
        <w:t xml:space="preserve">). </w:t>
      </w:r>
      <w:r w:rsidR="00595B7D">
        <w:t xml:space="preserve">The two RDKs consisted of 125 </w:t>
      </w:r>
      <w:r w:rsidR="00EE5948">
        <w:t>randomly and independently moving dots</w:t>
      </w:r>
      <w:r w:rsidR="00A37165">
        <w:t xml:space="preserve"> (</w:t>
      </w:r>
      <w:r w:rsidR="000E6795">
        <w:t xml:space="preserve">each 0.52 </w:t>
      </w:r>
      <w:r w:rsidR="000E6795" w:rsidRPr="00A2381B">
        <w:t>degrees of visual angle</w:t>
      </w:r>
      <w:r w:rsidR="00A37165" w:rsidRPr="000E6795">
        <w:t>)</w:t>
      </w:r>
      <w:r w:rsidR="00595B7D" w:rsidRPr="000E6795">
        <w:t xml:space="preserve">. </w:t>
      </w:r>
      <w:r w:rsidR="00A9680E" w:rsidRPr="00A2381B">
        <w:t xml:space="preserve">The size of the cloud was </w:t>
      </w:r>
      <w:r w:rsidR="00A846DD" w:rsidRPr="000E6795">
        <w:t>20.61</w:t>
      </w:r>
      <w:r w:rsidR="00A9680E" w:rsidRPr="00A2381B">
        <w:t xml:space="preserve"> degrees of visual angle.</w:t>
      </w:r>
      <w:r w:rsidR="00A9680E" w:rsidRPr="000E6795">
        <w:t xml:space="preserve"> </w:t>
      </w:r>
      <w:r w:rsidR="00595B7D" w:rsidRPr="000E6795">
        <w:t>Each RDK was flickering at a different</w:t>
      </w:r>
      <w:r w:rsidR="00595B7D">
        <w:t xml:space="preserve"> frequency </w:t>
      </w:r>
      <w:r w:rsidR="00C8783F">
        <w:t>(10 or 12</w:t>
      </w:r>
      <w:r w:rsidR="00A846DD">
        <w:t xml:space="preserve"> </w:t>
      </w:r>
      <w:r w:rsidR="00C8783F">
        <w:t>Hz). The mapping between color and frequency was counterbalanced across participants</w:t>
      </w:r>
      <w:r w:rsidR="00595B7D">
        <w:t xml:space="preserve">. On </w:t>
      </w:r>
      <w:r w:rsidR="00C8783F">
        <w:t>one</w:t>
      </w:r>
      <w:r w:rsidR="00704050">
        <w:t>-</w:t>
      </w:r>
      <w:r w:rsidR="00C8783F">
        <w:t>third</w:t>
      </w:r>
      <w:r w:rsidR="00595B7D">
        <w:t xml:space="preserve"> of trials</w:t>
      </w:r>
      <w:r w:rsidR="00704050">
        <w:t>,</w:t>
      </w:r>
      <w:r w:rsidR="00595B7D">
        <w:t xml:space="preserve"> most of the </w:t>
      </w:r>
      <w:r w:rsidR="00EE5948">
        <w:t>dots</w:t>
      </w:r>
      <w:r w:rsidR="00704050">
        <w:t xml:space="preserve"> (75%)</w:t>
      </w:r>
      <w:r w:rsidR="00595B7D">
        <w:t xml:space="preserve"> </w:t>
      </w:r>
      <w:r w:rsidR="00704050">
        <w:t xml:space="preserve">in one of the RDKs </w:t>
      </w:r>
      <w:r w:rsidR="00C8783F">
        <w:t xml:space="preserve">moved coherently </w:t>
      </w:r>
      <w:r w:rsidR="00704050">
        <w:t xml:space="preserve">in one of four cardinal directions </w:t>
      </w:r>
      <w:r w:rsidR="00595B7D">
        <w:t>(up, down, left, or right). Participants</w:t>
      </w:r>
      <w:r w:rsidR="00704050">
        <w:t xml:space="preserve"> had to</w:t>
      </w:r>
      <w:r w:rsidR="00595B7D">
        <w:t xml:space="preserve"> detect the coherent movement as fast as possible by pressing the space key on </w:t>
      </w:r>
      <w:r w:rsidR="00704050">
        <w:t xml:space="preserve">a standard AZERTY USB </w:t>
      </w:r>
      <w:r w:rsidR="00595B7D">
        <w:t xml:space="preserve">keyboard. Response time was </w:t>
      </w:r>
      <w:r w:rsidR="00595B7D" w:rsidRPr="00D63926">
        <w:t>limited to 1</w:t>
      </w:r>
      <w:r w:rsidR="00704050">
        <w:t>,</w:t>
      </w:r>
      <w:r w:rsidR="00595B7D" w:rsidRPr="00D63926">
        <w:t>500</w:t>
      </w:r>
      <w:r w:rsidR="00704050">
        <w:t xml:space="preserve"> </w:t>
      </w:r>
      <w:proofErr w:type="spellStart"/>
      <w:r w:rsidR="00595B7D" w:rsidRPr="00D63926">
        <w:t>ms</w:t>
      </w:r>
      <w:r w:rsidR="00595B7D">
        <w:t>.</w:t>
      </w:r>
      <w:proofErr w:type="spellEnd"/>
      <w:r w:rsidR="00595B7D">
        <w:t xml:space="preserve"> At the beginning of each trial, participants were instructed </w:t>
      </w:r>
      <w:r w:rsidR="00704050">
        <w:t xml:space="preserve">which of the two RDKs to attend </w:t>
      </w:r>
      <w:r w:rsidR="00595B7D">
        <w:t xml:space="preserve">by a verbal </w:t>
      </w:r>
      <w:r w:rsidR="00EE5948">
        <w:t xml:space="preserve">audio </w:t>
      </w:r>
      <w:r w:rsidR="00595B7D">
        <w:t xml:space="preserve">cue (“red” vs. “blue”). Each trial could contain zero, one, two, or three coherent movements. </w:t>
      </w:r>
      <w:r w:rsidR="00D204BA">
        <w:t>Correct responses were followed by a tone (</w:t>
      </w:r>
      <w:r w:rsidR="00D63926">
        <w:t>1</w:t>
      </w:r>
      <w:r w:rsidR="00704050">
        <w:t xml:space="preserve">,000 </w:t>
      </w:r>
      <w:proofErr w:type="spellStart"/>
      <w:r w:rsidR="00704050">
        <w:t>ms</w:t>
      </w:r>
      <w:proofErr w:type="spellEnd"/>
      <w:r w:rsidR="00D63926">
        <w:t xml:space="preserve"> </w:t>
      </w:r>
      <w:r w:rsidR="00D204BA" w:rsidRPr="00D63926">
        <w:t>sine</w:t>
      </w:r>
      <w:r w:rsidR="001A1058" w:rsidRPr="00D63926">
        <w:t xml:space="preserve"> wave</w:t>
      </w:r>
      <w:r w:rsidR="00D204BA" w:rsidRPr="00D63926">
        <w:t xml:space="preserve"> of </w:t>
      </w:r>
      <w:r w:rsidR="00D204BA" w:rsidRPr="00D63926">
        <w:lastRenderedPageBreak/>
        <w:t>either 800 or 1</w:t>
      </w:r>
      <w:r w:rsidR="00B11CC0">
        <w:t>,</w:t>
      </w:r>
      <w:r w:rsidR="00D204BA" w:rsidRPr="00D63926">
        <w:t>200</w:t>
      </w:r>
      <w:r w:rsidR="00D63926">
        <w:t xml:space="preserve"> </w:t>
      </w:r>
      <w:r w:rsidR="00D204BA" w:rsidRPr="00D63926">
        <w:t>Hz,</w:t>
      </w:r>
      <w:r w:rsidR="00D204BA">
        <w:t xml:space="preserve"> counterbalanced across participants). Responses that were too late or incorrect were followed by </w:t>
      </w:r>
      <w:r w:rsidR="00D204BA" w:rsidRPr="00D63926">
        <w:t xml:space="preserve">a </w:t>
      </w:r>
      <w:r w:rsidR="00704050">
        <w:t xml:space="preserve">1,000 </w:t>
      </w:r>
      <w:proofErr w:type="spellStart"/>
      <w:r w:rsidR="00704050">
        <w:t>ms</w:t>
      </w:r>
      <w:proofErr w:type="spellEnd"/>
      <w:r w:rsidR="00D204BA" w:rsidRPr="00D63926">
        <w:t xml:space="preserve"> square </w:t>
      </w:r>
      <w:r w:rsidR="001A1058" w:rsidRPr="00D63926">
        <w:t xml:space="preserve">wave </w:t>
      </w:r>
      <w:r w:rsidR="00D204BA" w:rsidRPr="00D63926">
        <w:t>tone of 400</w:t>
      </w:r>
      <w:r w:rsidR="00D63926">
        <w:t xml:space="preserve"> </w:t>
      </w:r>
      <w:r w:rsidR="00D204BA" w:rsidRPr="00D63926">
        <w:t>Hz.</w:t>
      </w:r>
    </w:p>
    <w:p w14:paraId="26A804CF" w14:textId="18D2B8D8" w:rsidR="00695F22" w:rsidRDefault="008D6BE0" w:rsidP="00CA0030">
      <w:pPr>
        <w:spacing w:line="480" w:lineRule="auto"/>
        <w:ind w:firstLine="720"/>
        <w:jc w:val="both"/>
      </w:pPr>
      <w:r>
        <w:t>The experiment started with 4 practice blocks of 60 trials. After each block</w:t>
      </w:r>
      <w:r w:rsidR="00704050">
        <w:t>,</w:t>
      </w:r>
      <w:r>
        <w:t xml:space="preserve"> participants received feedback on their performance (percentage of correctly detected movements and percentage of correct responses). After finishing the practice phase</w:t>
      </w:r>
      <w:r w:rsidR="00704050">
        <w:t>,</w:t>
      </w:r>
      <w:r>
        <w:t xml:space="preserve"> participants completed 12 blocks divided into 3 phases. </w:t>
      </w:r>
      <w:r w:rsidR="006449E2" w:rsidRPr="007A318B">
        <w:t xml:space="preserve">The first </w:t>
      </w:r>
      <w:r>
        <w:t>phase was the baseline</w:t>
      </w:r>
      <w:r w:rsidR="00B11CC0">
        <w:t>,</w:t>
      </w:r>
      <w:r>
        <w:t xml:space="preserve"> in which participants were doing the described task. In the second phase the task was </w:t>
      </w:r>
      <w:r w:rsidR="00B11CC0">
        <w:t>identical</w:t>
      </w:r>
      <w:r>
        <w:t>, but participants were instructed that they c</w:t>
      </w:r>
      <w:r w:rsidR="00B11CC0">
        <w:t>ould</w:t>
      </w:r>
      <w:r>
        <w:t xml:space="preserve"> earn additional monetary rewards (up to 6</w:t>
      </w:r>
      <w:r w:rsidR="00B11CC0">
        <w:t xml:space="preserve"> </w:t>
      </w:r>
      <w:r>
        <w:t xml:space="preserve">€) based on their performance. They were instructed that one of the colors </w:t>
      </w:r>
      <w:r w:rsidR="00B11CC0">
        <w:t xml:space="preserve">would be </w:t>
      </w:r>
      <w:r>
        <w:t>paired with high probability</w:t>
      </w:r>
      <w:r w:rsidR="00FF4565">
        <w:t xml:space="preserve"> (</w:t>
      </w:r>
      <w:r w:rsidR="00FF4565" w:rsidRPr="007A318B">
        <w:t>80%</w:t>
      </w:r>
      <w:r w:rsidR="00FF4565">
        <w:t>)</w:t>
      </w:r>
      <w:r>
        <w:t xml:space="preserve"> </w:t>
      </w:r>
      <w:r w:rsidR="00FF4565">
        <w:t>and the other color with low probability (20%) of earning</w:t>
      </w:r>
      <w:r w:rsidR="00A37165">
        <w:t xml:space="preserve"> 10 extra cents for each correct detection</w:t>
      </w:r>
      <w:r w:rsidR="00FF4565">
        <w:t xml:space="preserve">. The receipt of the reward was signaled by a new tone </w:t>
      </w:r>
      <w:r w:rsidR="00A37165">
        <w:t>that replaced</w:t>
      </w:r>
      <w:r w:rsidR="00FF4565">
        <w:t xml:space="preserve"> the usual correct tone. If the correct tone was a sine </w:t>
      </w:r>
      <w:r w:rsidR="001A1058">
        <w:t xml:space="preserve">wave </w:t>
      </w:r>
      <w:r w:rsidR="00FF4565">
        <w:t>of 800</w:t>
      </w:r>
      <w:r w:rsidR="00B11CC0">
        <w:t xml:space="preserve"> </w:t>
      </w:r>
      <w:r w:rsidR="00FF4565">
        <w:t>Hz</w:t>
      </w:r>
      <w:r w:rsidR="00B11CC0">
        <w:t>,</w:t>
      </w:r>
      <w:r w:rsidR="00FF4565">
        <w:t xml:space="preserve"> the reward tone was a sine</w:t>
      </w:r>
      <w:r w:rsidR="001A1058">
        <w:t xml:space="preserve"> wave</w:t>
      </w:r>
      <w:r w:rsidR="00FF4565">
        <w:t xml:space="preserve"> of 1</w:t>
      </w:r>
      <w:r w:rsidR="00B11CC0">
        <w:t>,</w:t>
      </w:r>
      <w:r w:rsidR="00FF4565">
        <w:t>200</w:t>
      </w:r>
      <w:r w:rsidR="00B11CC0">
        <w:t xml:space="preserve"> </w:t>
      </w:r>
      <w:r w:rsidR="00FF4565">
        <w:t xml:space="preserve">Hz and vice versa. At the end of each of the 4 blocks </w:t>
      </w:r>
      <w:r w:rsidR="00A37165">
        <w:t>of</w:t>
      </w:r>
      <w:r w:rsidR="00FF4565">
        <w:t xml:space="preserve"> the reward phase</w:t>
      </w:r>
      <w:r w:rsidR="00B11CC0">
        <w:t>,</w:t>
      </w:r>
      <w:r w:rsidR="00FF4565">
        <w:t xml:space="preserve"> participants got feedback on their performance and feedback on the amount of </w:t>
      </w:r>
      <w:r w:rsidR="00A37165">
        <w:t xml:space="preserve">extra </w:t>
      </w:r>
      <w:r w:rsidR="00FF4565">
        <w:t xml:space="preserve">money earned within the block. The third phase was the extinction </w:t>
      </w:r>
      <w:r w:rsidR="00A37165">
        <w:t>phase</w:t>
      </w:r>
      <w:r w:rsidR="00B11CC0">
        <w:t>,</w:t>
      </w:r>
      <w:r w:rsidR="00FF4565">
        <w:t xml:space="preserve"> </w:t>
      </w:r>
      <w:r w:rsidR="00B11CC0">
        <w:t>identical to</w:t>
      </w:r>
      <w:r w:rsidR="00FF4565">
        <w:t xml:space="preserve"> baseline </w:t>
      </w:r>
      <w:r w:rsidR="00B11CC0">
        <w:t>(i.e., no monetary rewards assigned)</w:t>
      </w:r>
      <w:r w:rsidR="00FF4565">
        <w:t xml:space="preserve">. </w:t>
      </w:r>
      <w:r w:rsidR="00EE5948">
        <w:t xml:space="preserve">The whole task lasted </w:t>
      </w:r>
      <w:r w:rsidR="007A5DA5">
        <w:t xml:space="preserve">for </w:t>
      </w:r>
      <w:r w:rsidR="00EE5948" w:rsidRPr="00FC3F13">
        <w:t xml:space="preserve">approximately </w:t>
      </w:r>
      <w:r w:rsidR="00FC3F13" w:rsidRPr="00FC3F13">
        <w:t>50 minutes</w:t>
      </w:r>
      <w:r w:rsidR="00B11CC0">
        <w:t>, plus a few minutes of break</w:t>
      </w:r>
      <w:r w:rsidR="00A9680E">
        <w:t xml:space="preserve"> </w:t>
      </w:r>
      <w:r w:rsidR="00EE5948">
        <w:t xml:space="preserve">and participants </w:t>
      </w:r>
      <w:r w:rsidR="007A5DA5">
        <w:t>were encouraged to take</w:t>
      </w:r>
      <w:r w:rsidR="00EE5948">
        <w:t xml:space="preserve"> brakes </w:t>
      </w:r>
      <w:r w:rsidR="00B11CC0">
        <w:t xml:space="preserve"> </w:t>
      </w:r>
      <w:r w:rsidR="00EE5948">
        <w:t xml:space="preserve">in between blocks. </w:t>
      </w:r>
      <w:r w:rsidR="00695F22">
        <w:t xml:space="preserve">Upon completing the task, participants filled in two questionnaires in order to measure reward sensitivity </w:t>
      </w:r>
      <w:r w:rsidR="00695F22">
        <w:fldChar w:fldCharType="begin" w:fldLock="1"/>
      </w:r>
      <w:r w:rsidR="00695F22">
        <w: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 Assessment","id":"ITEM-1","issue":"1","issued":{"date-parts":[["2005"]]},"page":"25-30","title":"Psychometric properties of the Dutch BIS/BAS scales","type":"article-journal","volume":"27"},"uris":["http://www.mendeley.com/documents/?uuid=2ca02410-9f9f-4c6d-b522-d8e58a1d2dd3"]}],"mendeley":{"formattedCitation":"(Franken, Muris, &amp; Rassin, 2005)","manualFormatting":"(BIS-BAS; Franken et al., 2005)","plainTextFormattedCitation":"(Franken, Muris, &amp; Rassin, 2005)","previouslyFormattedCitation":"(Franken, Muris, &amp; Rassin, 2005)"},"properties":{"noteIndex":0},"schema":"https://github.com/citation-style-language/schema/raw/master/csl-citation.json"}</w:instrText>
      </w:r>
      <w:r w:rsidR="00695F22">
        <w:fldChar w:fldCharType="separate"/>
      </w:r>
      <w:r w:rsidR="00695F22" w:rsidRPr="004653A8">
        <w:rPr>
          <w:noProof/>
        </w:rPr>
        <w:t>(</w:t>
      </w:r>
      <w:r w:rsidR="00695F22">
        <w:rPr>
          <w:noProof/>
        </w:rPr>
        <w:t xml:space="preserve">BIS-BAS; </w:t>
      </w:r>
      <w:r w:rsidR="00695F22" w:rsidRPr="004653A8">
        <w:rPr>
          <w:noProof/>
        </w:rPr>
        <w:t>Franken et al., 2005)</w:t>
      </w:r>
      <w:r w:rsidR="00695F22">
        <w:fldChar w:fldCharType="end"/>
      </w:r>
      <w:r w:rsidR="00695F22">
        <w:t xml:space="preserve"> and depression levels </w:t>
      </w:r>
      <w:r w:rsidR="00695F22">
        <w:fldChar w:fldCharType="begin" w:fldLock="1"/>
      </w:r>
      <w:r w:rsidR="00695F22">
        <w: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eviouslyFormattedCitation":"(Van der Does, 2002)"},"properties":{"noteIndex":0},"schema":"https://github.com/citation-style-language/schema/raw/master/csl-citation.json"}</w:instrText>
      </w:r>
      <w:r w:rsidR="00695F22">
        <w:fldChar w:fldCharType="separate"/>
      </w:r>
      <w:r w:rsidR="00695F22" w:rsidRPr="004653A8">
        <w:rPr>
          <w:noProof/>
        </w:rPr>
        <w:t>(</w:t>
      </w:r>
      <w:r w:rsidR="00695F22">
        <w:rPr>
          <w:noProof/>
        </w:rPr>
        <w:t xml:space="preserve">BDI-II; </w:t>
      </w:r>
      <w:r w:rsidR="00695F22" w:rsidRPr="004653A8">
        <w:rPr>
          <w:noProof/>
        </w:rPr>
        <w:t>Van der Does, 2002)</w:t>
      </w:r>
      <w:r w:rsidR="00695F22">
        <w:fldChar w:fldCharType="end"/>
      </w:r>
      <w:r w:rsidR="00695F22">
        <w:t>.</w:t>
      </w:r>
    </w:p>
    <w:p w14:paraId="6BD9E580" w14:textId="27F2BF77" w:rsidR="00695F22" w:rsidRDefault="00695F22" w:rsidP="00CA0030">
      <w:pPr>
        <w:spacing w:line="480" w:lineRule="auto"/>
        <w:ind w:firstLine="720"/>
        <w:jc w:val="both"/>
      </w:pPr>
      <w:r w:rsidRPr="00695F22">
        <w:t xml:space="preserve">This experiment was </w:t>
      </w:r>
      <w:proofErr w:type="spellStart"/>
      <w:r w:rsidRPr="00695F22">
        <w:t>realised</w:t>
      </w:r>
      <w:proofErr w:type="spellEnd"/>
      <w:r w:rsidRPr="00695F22">
        <w:t xml:space="preserve"> using Cogent 2000 developed by the Cogent 2000 team at the FIL and the ICN and Cogent Graphics developed by John </w:t>
      </w:r>
      <w:proofErr w:type="spellStart"/>
      <w:r w:rsidRPr="00695F22">
        <w:t>Romaya</w:t>
      </w:r>
      <w:proofErr w:type="spellEnd"/>
      <w:r w:rsidRPr="00695F22">
        <w:t xml:space="preserve"> at the LON at the </w:t>
      </w:r>
      <w:proofErr w:type="spellStart"/>
      <w:r w:rsidRPr="00695F22">
        <w:t>Wellcome</w:t>
      </w:r>
      <w:proofErr w:type="spellEnd"/>
      <w:r w:rsidRPr="00695F22">
        <w:t xml:space="preserve"> Department of Imaging Neuroscience</w:t>
      </w:r>
      <w:r>
        <w:t>.</w:t>
      </w:r>
    </w:p>
    <w:p w14:paraId="1B0C36CA" w14:textId="012F5CAD" w:rsidR="00BA0ADE" w:rsidRDefault="00BA0ADE" w:rsidP="00CA0030">
      <w:pPr>
        <w:pStyle w:val="Heading2"/>
        <w:spacing w:before="0" w:after="240"/>
      </w:pPr>
      <w:r>
        <w:lastRenderedPageBreak/>
        <w:t>EEG recording and pre</w:t>
      </w:r>
      <w:r w:rsidR="00703DB2">
        <w:t>-</w:t>
      </w:r>
      <w:r>
        <w:t>processing</w:t>
      </w:r>
    </w:p>
    <w:p w14:paraId="06203D67" w14:textId="15E55D9F" w:rsidR="002006AF" w:rsidRDefault="002006AF" w:rsidP="00CA0030">
      <w:pPr>
        <w:spacing w:after="0" w:line="480" w:lineRule="auto"/>
        <w:ind w:firstLine="284"/>
        <w:jc w:val="both"/>
        <w:rPr>
          <w:szCs w:val="24"/>
        </w:rPr>
      </w:pPr>
      <w:r w:rsidRPr="002006AF">
        <w:rPr>
          <w:szCs w:val="24"/>
        </w:rPr>
        <w:t xml:space="preserve">Electroencephalographic activity (EEG) was recorded with an </w:t>
      </w:r>
      <w:proofErr w:type="spellStart"/>
      <w:r w:rsidRPr="002006AF">
        <w:rPr>
          <w:szCs w:val="24"/>
        </w:rPr>
        <w:t>ActiveTwo</w:t>
      </w:r>
      <w:proofErr w:type="spellEnd"/>
      <w:r w:rsidRPr="002006AF">
        <w:rPr>
          <w:szCs w:val="24"/>
        </w:rPr>
        <w:t xml:space="preserve"> amplifier (</w:t>
      </w:r>
      <w:proofErr w:type="spellStart"/>
      <w:r w:rsidRPr="002006AF">
        <w:rPr>
          <w:szCs w:val="24"/>
        </w:rPr>
        <w:t>BioSemi</w:t>
      </w:r>
      <w:proofErr w:type="spellEnd"/>
      <w:r w:rsidRPr="002006AF">
        <w:rPr>
          <w:szCs w:val="24"/>
        </w:rPr>
        <w:t>, Inc., The Netherlands) at a sampling rate of 512 Hz</w:t>
      </w:r>
      <w:r w:rsidR="00C14105">
        <w:rPr>
          <w:szCs w:val="24"/>
        </w:rPr>
        <w:t xml:space="preserve"> and online </w:t>
      </w:r>
      <w:r w:rsidR="00695F22">
        <w:rPr>
          <w:szCs w:val="24"/>
        </w:rPr>
        <w:t>low</w:t>
      </w:r>
      <w:r w:rsidR="00C14105">
        <w:rPr>
          <w:szCs w:val="24"/>
        </w:rPr>
        <w:t>-pass filtered at 100 Hz</w:t>
      </w:r>
      <w:r w:rsidRPr="002006AF">
        <w:rPr>
          <w:szCs w:val="24"/>
        </w:rPr>
        <w:t xml:space="preserve">. </w:t>
      </w:r>
      <w:r>
        <w:rPr>
          <w:szCs w:val="24"/>
        </w:rPr>
        <w:t>Sixty-f</w:t>
      </w:r>
      <w:r w:rsidRPr="002006AF">
        <w:rPr>
          <w:szCs w:val="24"/>
        </w:rPr>
        <w:t xml:space="preserve">our Ag/AgCl electrodes were fitted into an elastic cap, </w:t>
      </w:r>
      <w:r w:rsidR="00CB7AAA">
        <w:rPr>
          <w:szCs w:val="24"/>
        </w:rPr>
        <w:t>following the international 10/</w:t>
      </w:r>
      <w:r w:rsidR="007B1A65">
        <w:rPr>
          <w:szCs w:val="24"/>
        </w:rPr>
        <w:t>1</w:t>
      </w:r>
      <w:r w:rsidRPr="002006AF">
        <w:rPr>
          <w:szCs w:val="24"/>
        </w:rPr>
        <w:t>0 system</w:t>
      </w:r>
      <w:r w:rsidR="00F4458A">
        <w:rPr>
          <w:szCs w:val="24"/>
        </w:rPr>
        <w:t xml:space="preserve"> </w:t>
      </w:r>
      <w:r w:rsidR="00F4458A">
        <w:rPr>
          <w:szCs w:val="24"/>
        </w:rPr>
        <w:fldChar w:fldCharType="begin" w:fldLock="1"/>
      </w:r>
      <w:r w:rsidR="00244D58">
        <w:rPr>
          <w:szCs w:val="24"/>
        </w:rPr>
        <w:instrText>ADDIN CSL_CITATION {"citationItems":[{"id":"ITEM-1","itemData":{"author":[{"dropping-particle":"","family":"Chatrian","given":"G. E.","non-dropping-particle":"","parse-names":false,"suffix":""},{"dropping-particle":"","family":"Lettich","given":"E.","non-dropping-particle":"","parse-names":false,"suffix":""},{"dropping-particle":"","family":"Nelson","given":"P. L.","non-dropping-particle":"","parse-names":false,"suffix":""}],"container-title":"American Journal of EEG technology","id":"ITEM-1","issue":"2","issued":{"date-parts":[["1985"]]},"title":"Ten percent electrode system for topographic studies of spontaneous and evoked EEG activities","type":"article-journal","volume":"25"},"uris":["http://www.mendeley.com/documents/?uuid=d0463c3c-56b1-4deb-8342-84bd5f7bb8d1"]}],"mendeley":{"formattedCitation":"(Chatrian, Lettich, &amp; Nelson, 1985)","plainTextFormattedCitation":"(Chatrian, Lettich, &amp; Nelson, 1985)","previouslyFormattedCitation":"(Chatrian, Lettich, &amp; Nelson, 1985)"},"properties":{"noteIndex":0},"schema":"https://github.com/citation-style-language/schema/raw/master/csl-citation.json"}</w:instrText>
      </w:r>
      <w:r w:rsidR="00F4458A">
        <w:rPr>
          <w:szCs w:val="24"/>
        </w:rPr>
        <w:fldChar w:fldCharType="separate"/>
      </w:r>
      <w:r w:rsidR="00F4458A" w:rsidRPr="00F4458A">
        <w:rPr>
          <w:noProof/>
          <w:szCs w:val="24"/>
        </w:rPr>
        <w:t>(Chatrian, Lettich, &amp; Nelson, 1985)</w:t>
      </w:r>
      <w:r w:rsidR="00F4458A">
        <w:rPr>
          <w:szCs w:val="24"/>
        </w:rPr>
        <w:fldChar w:fldCharType="end"/>
      </w:r>
      <w:r>
        <w:rPr>
          <w:szCs w:val="24"/>
        </w:rPr>
        <w:t>.</w:t>
      </w:r>
      <w:r w:rsidRPr="002006AF">
        <w:rPr>
          <w:szCs w:val="24"/>
        </w:rPr>
        <w:t xml:space="preserve"> The common mode sense (CMS) active electrode and the driven right leg (DRL) passive electrode were used as reference and ground electrodes, respectively. </w:t>
      </w:r>
      <w:r w:rsidR="007A5260">
        <w:t xml:space="preserve">Additional external electrodes were applied to the left and right mastoids, as well as </w:t>
      </w:r>
      <w:r w:rsidR="007A5260" w:rsidRPr="002006AF">
        <w:rPr>
          <w:szCs w:val="24"/>
        </w:rPr>
        <w:t>on the outer canthi of each eye and in the inferior and superior areas of the left orbit</w:t>
      </w:r>
      <w:r w:rsidR="007A5260">
        <w:rPr>
          <w:szCs w:val="24"/>
        </w:rPr>
        <w:t xml:space="preserve"> (to record horizontal </w:t>
      </w:r>
      <w:r w:rsidR="007A5260" w:rsidRPr="002006AF">
        <w:rPr>
          <w:szCs w:val="24"/>
        </w:rPr>
        <w:t>and vertical electrooculogram</w:t>
      </w:r>
      <w:r w:rsidR="007A5260">
        <w:rPr>
          <w:szCs w:val="24"/>
        </w:rPr>
        <w:t>, EOG).</w:t>
      </w:r>
    </w:p>
    <w:p w14:paraId="4A694E5F" w14:textId="77BF91A8" w:rsidR="0017433F" w:rsidRDefault="002006AF" w:rsidP="00CA0030">
      <w:pPr>
        <w:spacing w:after="0" w:line="480" w:lineRule="auto"/>
        <w:ind w:firstLine="284"/>
        <w:jc w:val="both"/>
        <w:rPr>
          <w:szCs w:val="24"/>
        </w:rPr>
      </w:pPr>
      <w:r w:rsidRPr="002006AF">
        <w:rPr>
          <w:szCs w:val="24"/>
        </w:rPr>
        <w:t>Data pre</w:t>
      </w:r>
      <w:r w:rsidR="00703DB2">
        <w:rPr>
          <w:szCs w:val="24"/>
        </w:rPr>
        <w:t>-</w:t>
      </w:r>
      <w:r w:rsidRPr="002006AF">
        <w:rPr>
          <w:szCs w:val="24"/>
        </w:rPr>
        <w:t>processing was performed offline with custom MATLAB scripts and functi</w:t>
      </w:r>
      <w:r w:rsidR="00CB7AAA">
        <w:rPr>
          <w:szCs w:val="24"/>
        </w:rPr>
        <w:t>ons included in EEGLAB v14.</w:t>
      </w:r>
      <w:r w:rsidR="000575D7">
        <w:rPr>
          <w:szCs w:val="24"/>
        </w:rPr>
        <w:t>1</w:t>
      </w:r>
      <w:r w:rsidR="00CB7AAA">
        <w:rPr>
          <w:szCs w:val="24"/>
        </w:rPr>
        <w:t>.</w:t>
      </w:r>
      <w:r w:rsidR="000575D7">
        <w:rPr>
          <w:szCs w:val="24"/>
        </w:rPr>
        <w:t>1b</w:t>
      </w:r>
      <w:r w:rsidR="00244D58">
        <w:rPr>
          <w:szCs w:val="24"/>
        </w:rPr>
        <w:t xml:space="preserve"> </w:t>
      </w:r>
      <w:r w:rsidR="00244D58">
        <w:rPr>
          <w:szCs w:val="24"/>
        </w:rPr>
        <w:fldChar w:fldCharType="begin" w:fldLock="1"/>
      </w:r>
      <w:r w:rsidR="00244D58">
        <w:rPr>
          <w:szCs w:val="24"/>
        </w:rPr>
        <w:instrText>ADDIN CSL_CITATION {"citationItems":[{"id":"ITEM-1","itemData":{"DOI":"10.1016/j.jneumeth.2003.10.009","ISBN":"0165-0270 (Print)\\r0165-0270 (Linking)","ISSN":"0165-0270","PMID":"15102499","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author":[{"dropping-particle":"","family":"Delorme","given":"Arnaud","non-dropping-particle":"","parse-names":false,"suffix":""},{"dropping-particle":"","family":"Makeig","given":"Scott","non-dropping-particle":"","parse-names":false,"suffix":""}],"container-title":"Journal of Neuroscience Methods","id":"ITEM-1","issued":{"date-parts":[["2004"]]},"page":"9-21","title":"EEGLAB: an open sorce toolbox for analysis of single-trail EEG dynamics including independent component anlaysis","type":"article-journal","volume":"134"},"uris":["http://www.mendeley.com/documents/?uuid=8bacdc12-0076-455e-b822-5a85678b2847"]}],"mendeley":{"formattedCitation":"(Delorme &amp; Makeig, 2004)","plainTextFormattedCitation":"(Delorme &amp; Makeig, 2004)","previouslyFormattedCitation":"(Delorme &amp; Makeig, 2004)"},"properties":{"noteIndex":0},"schema":"https://github.com/citation-style-language/schema/raw/master/csl-citation.json"}</w:instrText>
      </w:r>
      <w:r w:rsidR="00244D58">
        <w:rPr>
          <w:szCs w:val="24"/>
        </w:rPr>
        <w:fldChar w:fldCharType="separate"/>
      </w:r>
      <w:r w:rsidR="00244D58" w:rsidRPr="00244D58">
        <w:rPr>
          <w:noProof/>
          <w:szCs w:val="24"/>
        </w:rPr>
        <w:t>(Delorme &amp; Makeig, 2004)</w:t>
      </w:r>
      <w:r w:rsidR="00244D58">
        <w:rPr>
          <w:szCs w:val="24"/>
        </w:rPr>
        <w:fldChar w:fldCharType="end"/>
      </w:r>
      <w:r w:rsidR="00D8304B">
        <w:rPr>
          <w:szCs w:val="24"/>
        </w:rPr>
        <w:t>.</w:t>
      </w:r>
      <w:r w:rsidRPr="002006AF">
        <w:rPr>
          <w:szCs w:val="24"/>
        </w:rPr>
        <w:t xml:space="preserve"> </w:t>
      </w:r>
      <w:r w:rsidR="00D8304B">
        <w:rPr>
          <w:szCs w:val="24"/>
        </w:rPr>
        <w:t>A</w:t>
      </w:r>
      <w:r w:rsidRPr="002006AF">
        <w:rPr>
          <w:szCs w:val="24"/>
        </w:rPr>
        <w:t xml:space="preserve">fter subtracting the mean value of the </w:t>
      </w:r>
      <w:r w:rsidR="00A91667">
        <w:rPr>
          <w:szCs w:val="24"/>
        </w:rPr>
        <w:t>signal</w:t>
      </w:r>
      <w:r w:rsidRPr="002006AF">
        <w:rPr>
          <w:szCs w:val="24"/>
        </w:rPr>
        <w:t xml:space="preserve"> (DC offset), the continuous EEG data were </w:t>
      </w:r>
      <w:proofErr w:type="spellStart"/>
      <w:r w:rsidRPr="002006AF">
        <w:rPr>
          <w:szCs w:val="24"/>
        </w:rPr>
        <w:t>epoched</w:t>
      </w:r>
      <w:proofErr w:type="spellEnd"/>
      <w:r w:rsidRPr="002006AF">
        <w:rPr>
          <w:szCs w:val="24"/>
        </w:rPr>
        <w:t xml:space="preserve"> between 0 and </w:t>
      </w:r>
      <w:r w:rsidR="00E34F80">
        <w:rPr>
          <w:szCs w:val="24"/>
        </w:rPr>
        <w:t>3,250</w:t>
      </w:r>
      <w:r w:rsidRPr="002006AF">
        <w:rPr>
          <w:szCs w:val="24"/>
        </w:rPr>
        <w:t xml:space="preserve"> </w:t>
      </w:r>
      <w:proofErr w:type="spellStart"/>
      <w:r w:rsidRPr="002006AF">
        <w:rPr>
          <w:szCs w:val="24"/>
        </w:rPr>
        <w:t>ms</w:t>
      </w:r>
      <w:proofErr w:type="spellEnd"/>
      <w:r w:rsidRPr="002006AF">
        <w:rPr>
          <w:szCs w:val="24"/>
        </w:rPr>
        <w:t xml:space="preserve">, corresponding to the beginning and end of the </w:t>
      </w:r>
      <w:r w:rsidR="00E34F80">
        <w:rPr>
          <w:szCs w:val="24"/>
        </w:rPr>
        <w:t>RDK trial</w:t>
      </w:r>
      <w:r w:rsidRPr="002006AF">
        <w:rPr>
          <w:szCs w:val="24"/>
        </w:rPr>
        <w:t xml:space="preserve">, respectively. After referencing to </w:t>
      </w:r>
      <w:proofErr w:type="spellStart"/>
      <w:r w:rsidRPr="00CA0030">
        <w:rPr>
          <w:i/>
          <w:szCs w:val="24"/>
        </w:rPr>
        <w:t>Cz</w:t>
      </w:r>
      <w:proofErr w:type="spellEnd"/>
      <w:r w:rsidRPr="002006AF">
        <w:rPr>
          <w:szCs w:val="24"/>
        </w:rPr>
        <w:t>,</w:t>
      </w:r>
      <w:r w:rsidR="00D8304B">
        <w:rPr>
          <w:szCs w:val="24"/>
        </w:rPr>
        <w:t xml:space="preserve"> </w:t>
      </w:r>
      <w:r w:rsidR="00D8304B" w:rsidRPr="002006AF">
        <w:rPr>
          <w:szCs w:val="24"/>
        </w:rPr>
        <w:t>FASTER v1.2.3b</w:t>
      </w:r>
      <w:r w:rsidR="00244D58">
        <w:rPr>
          <w:szCs w:val="24"/>
        </w:rPr>
        <w:t xml:space="preserve"> </w:t>
      </w:r>
      <w:r w:rsidR="00244D58">
        <w:rPr>
          <w:szCs w:val="24"/>
        </w:rPr>
        <w:fldChar w:fldCharType="begin" w:fldLock="1"/>
      </w:r>
      <w:r w:rsidR="00244D58">
        <w:rPr>
          <w:szCs w:val="24"/>
        </w:rPr>
        <w:instrText>ADDIN CSL_CITATION {"citationItems":[{"id":"ITEM-1","itemData":{"DOI":"10.1016/j.jneumeth.2010.07.015","ISBN":"1872-678X (Electronic)\\n0165-0270 (Linking)","ISSN":"01650270","PMID":"20654646","abstract":"Electroencephalogram (EEG) data are typically contaminated with artifacts (e.g., by eye movements). The effect of artifacts can be attenuated by deleting data with amplitudes over a certain value, for example. Independent component analysis (ICA) separates EEG data into neural activity and artifact; once identified, artifactual components can be deleted from the data. Often, artifact rejection algorithms require supervision (e.g., training using canonical artifacts). Many artifact rejection methods are time consuming when applied to high-density EEG data. We describe FASTER (Fully Automated Statistical Thresholding for EEG artifact Rejection). Parameters were estimated for various aspects of data (e.g., channel variance) in both the EEG time series and in the independent components of the EEG: outliers were detected and removed. FASTER was tested on both simulated EEG (n=47) and real EEG (n=47) data on 128-, 64-, and 32-scalp electrode arrays. FASTER was compared to supervised artifact detection by experts and to a variant of the Statistical Control for Dense Arrays of Sensors (SCADS) method. FASTER had &gt;90% sensitivity and specificity for detection of contaminated channels, eye movement and EMG artifacts, linear trends and white noise. FASTER generally had &gt;60% sensitivity and specificity for detection of contaminated epochs, vs. 0.15% for SCADS. FASTER also aggregates the ERP across subject datasets, and detects outlier datasets. The variance in the ERP baseline, a measure of noise, was significantly lower for FASTER than either the supervised or SCADS methods. ERP amplitude did not differ significantly between FASTER and the supervised approach. © 2010 Elsevier B.V.","author":[{"dropping-particle":"","family":"Nolan","given":"H.","non-dropping-particle":"","parse-names":false,"suffix":""},{"dropping-particle":"","family":"Whelan","given":"R.","non-dropping-particle":"","parse-names":false,"suffix":""},{"dropping-particle":"","family":"Reilly","given":"R. B.","non-dropping-particle":"","parse-names":false,"suffix":""}],"container-title":"Journal of Neuroscience Methods","id":"ITEM-1","issue":"1","issued":{"date-parts":[["2010"]]},"page":"152-162","publisher":"Elsevier B.V.","title":"FASTER: Fully Automated Statistical Thresholding for EEG artifact Rejection","type":"article-journal","volume":"192"},"uris":["http://www.mendeley.com/documents/?uuid=92d253af-e625-4908-823b-9fd446e3259c"]}],"mendeley":{"formattedCitation":"(Nolan, Whelan, &amp; Reilly, 2010)","plainTextFormattedCitation":"(Nolan, Whelan, &amp; Reilly, 2010)","previouslyFormattedCitation":"(Nolan, Whelan, &amp; Reilly, 2010)"},"properties":{"noteIndex":0},"schema":"https://github.com/citation-style-language/schema/raw/master/csl-citation.json"}</w:instrText>
      </w:r>
      <w:r w:rsidR="00244D58">
        <w:rPr>
          <w:szCs w:val="24"/>
        </w:rPr>
        <w:fldChar w:fldCharType="separate"/>
      </w:r>
      <w:r w:rsidR="00244D58" w:rsidRPr="00244D58">
        <w:rPr>
          <w:noProof/>
          <w:szCs w:val="24"/>
        </w:rPr>
        <w:t>(Nolan, Whelan, &amp; Reilly, 2010)</w:t>
      </w:r>
      <w:r w:rsidR="00244D58">
        <w:rPr>
          <w:szCs w:val="24"/>
        </w:rPr>
        <w:fldChar w:fldCharType="end"/>
      </w:r>
      <w:r w:rsidR="00D8304B" w:rsidRPr="002006AF">
        <w:rPr>
          <w:szCs w:val="24"/>
        </w:rPr>
        <w:t xml:space="preserve"> </w:t>
      </w:r>
      <w:r w:rsidR="003B6FF6">
        <w:rPr>
          <w:szCs w:val="24"/>
        </w:rPr>
        <w:t>was used for artifact identification</w:t>
      </w:r>
      <w:r w:rsidR="001140A2">
        <w:rPr>
          <w:szCs w:val="24"/>
        </w:rPr>
        <w:t xml:space="preserve"> and rejection</w:t>
      </w:r>
      <w:r w:rsidR="00054E36">
        <w:rPr>
          <w:szCs w:val="24"/>
        </w:rPr>
        <w:t xml:space="preserve"> </w:t>
      </w:r>
      <w:r w:rsidR="00060360">
        <w:rPr>
          <w:szCs w:val="24"/>
        </w:rPr>
        <w:t>using</w:t>
      </w:r>
      <w:r w:rsidR="00054E36">
        <w:rPr>
          <w:szCs w:val="24"/>
        </w:rPr>
        <w:t xml:space="preserve"> the following settings</w:t>
      </w:r>
      <w:r w:rsidR="003B6FF6">
        <w:rPr>
          <w:szCs w:val="24"/>
        </w:rPr>
        <w:t>:</w:t>
      </w:r>
      <w:r w:rsidR="00290CF8">
        <w:rPr>
          <w:szCs w:val="24"/>
        </w:rPr>
        <w:t xml:space="preserve"> (</w:t>
      </w:r>
      <w:proofErr w:type="spellStart"/>
      <w:r w:rsidR="00290CF8">
        <w:rPr>
          <w:szCs w:val="24"/>
        </w:rPr>
        <w:t>i</w:t>
      </w:r>
      <w:proofErr w:type="spellEnd"/>
      <w:r w:rsidR="003B6FF6">
        <w:rPr>
          <w:szCs w:val="24"/>
        </w:rPr>
        <w:t xml:space="preserve">) </w:t>
      </w:r>
      <w:r w:rsidR="00290CF8">
        <w:rPr>
          <w:szCs w:val="24"/>
        </w:rPr>
        <w:t xml:space="preserve">over the whole EEG signal, </w:t>
      </w:r>
      <w:r w:rsidR="001140A2" w:rsidRPr="001140A2">
        <w:rPr>
          <w:szCs w:val="24"/>
        </w:rPr>
        <w:t>channels with variance, mean correlation,</w:t>
      </w:r>
      <w:r w:rsidR="001140A2">
        <w:rPr>
          <w:szCs w:val="24"/>
        </w:rPr>
        <w:t xml:space="preserve"> </w:t>
      </w:r>
      <w:r w:rsidR="001140A2" w:rsidRPr="001140A2">
        <w:rPr>
          <w:szCs w:val="24"/>
        </w:rPr>
        <w:t xml:space="preserve">and Hurst exponent </w:t>
      </w:r>
      <w:r w:rsidR="00A91667">
        <w:rPr>
          <w:szCs w:val="24"/>
        </w:rPr>
        <w:t>exceeding</w:t>
      </w:r>
      <w:r w:rsidR="001140A2">
        <w:rPr>
          <w:szCs w:val="24"/>
        </w:rPr>
        <w:t xml:space="preserve"> </w:t>
      </w:r>
      <w:r w:rsidR="00054E36" w:rsidRPr="00CA0030">
        <w:rPr>
          <w:i/>
          <w:szCs w:val="24"/>
        </w:rPr>
        <w:t>z</w:t>
      </w:r>
      <w:r w:rsidR="00054E36">
        <w:rPr>
          <w:szCs w:val="24"/>
        </w:rPr>
        <w:t xml:space="preserve"> = </w:t>
      </w:r>
      <w:r w:rsidR="001140A2" w:rsidRPr="002006AF">
        <w:rPr>
          <w:szCs w:val="24"/>
        </w:rPr>
        <w:t xml:space="preserve">±3 </w:t>
      </w:r>
      <w:r w:rsidR="001140A2">
        <w:rPr>
          <w:szCs w:val="24"/>
        </w:rPr>
        <w:t xml:space="preserve">were </w:t>
      </w:r>
      <w:r w:rsidR="001140A2" w:rsidRPr="001140A2">
        <w:rPr>
          <w:szCs w:val="24"/>
        </w:rPr>
        <w:t xml:space="preserve">interpolated </w:t>
      </w:r>
      <w:r w:rsidR="001140A2" w:rsidRPr="002006AF">
        <w:rPr>
          <w:szCs w:val="24"/>
        </w:rPr>
        <w:t>via a spherical spline procedure</w:t>
      </w:r>
      <w:r w:rsidR="00244D58">
        <w:rPr>
          <w:szCs w:val="24"/>
        </w:rPr>
        <w:t xml:space="preserve"> </w:t>
      </w:r>
      <w:r w:rsidR="00244D58">
        <w:rPr>
          <w:szCs w:val="24"/>
        </w:rPr>
        <w:fldChar w:fldCharType="begin" w:fldLock="1"/>
      </w:r>
      <w:r w:rsidR="00244D58">
        <w:rPr>
          <w:szCs w:val="24"/>
        </w:rPr>
        <w:instrText>ADDIN CSL_CITATION {"citationItems":[{"id":"ITEM-1","itemData":{"DOI":"10.1016/0013-4694(89)90180-6","ISBN":"0013-4694 (Print)\\n0013-4694 (Linking)","ISSN":"00134694","PMID":"2464490","abstract":"Description of mapping methods using spherical splines, both to interpolate scalp potentials (SPs), and to approximate scalp current densities (SCDs). Compared to a previously published method using thin plate splines, the advantages are a very simple derivation of the SCD approximation, faster computing times, and greater accuracy in areas with few electrodes. © 1989.","author":[{"dropping-particle":"","family":"Perrin","given":"F.","non-dropping-particle":"","parse-names":false,"suffix":""},{"dropping-particle":"","family":"Pernier","given":"J.","non-dropping-particle":"","parse-names":false,"suffix":""},{"dropping-particle":"","family":"Bertrand","given":"O.","non-dropping-particle":"","parse-names":false,"suffix":""},{"dropping-particle":"","family":"Echallier","given":"J. F.","non-dropping-particle":"","parse-names":false,"suffix":""}],"container-title":"Electroencephalography and Clinical Neurophysiology","id":"ITEM-1","issue":"2","issued":{"date-parts":[["1989"]]},"page":"184-187","title":"Spherical splines for scalp potential and current density mapping","type":"article-journal","volume":"72"},"uris":["http://www.mendeley.com/documents/?uuid=a9624cc6-d68c-43af-be40-41ca3b085850"]}],"mendeley":{"formattedCitation":"(Perrin, Pernier, Bertrand, &amp; Echallier, 1989)","plainTextFormattedCitation":"(Perrin, Pernier, Bertrand, &amp; Echallier, 1989)","previouslyFormattedCitation":"(Perrin, Pernier, Bertrand, &amp; Echallier, 1989)"},"properties":{"noteIndex":0},"schema":"https://github.com/citation-style-language/schema/raw/master/csl-citation.json"}</w:instrText>
      </w:r>
      <w:r w:rsidR="00244D58">
        <w:rPr>
          <w:szCs w:val="24"/>
        </w:rPr>
        <w:fldChar w:fldCharType="separate"/>
      </w:r>
      <w:r w:rsidR="00244D58" w:rsidRPr="00244D58">
        <w:rPr>
          <w:noProof/>
          <w:szCs w:val="24"/>
        </w:rPr>
        <w:t>(Perrin, Pernier, Bertrand, &amp; Echallier, 1989)</w:t>
      </w:r>
      <w:r w:rsidR="00244D58">
        <w:rPr>
          <w:szCs w:val="24"/>
        </w:rPr>
        <w:fldChar w:fldCharType="end"/>
      </w:r>
      <w:r w:rsidR="001140A2" w:rsidRPr="001140A2">
        <w:rPr>
          <w:szCs w:val="24"/>
        </w:rPr>
        <w:t>;</w:t>
      </w:r>
      <w:r w:rsidR="00290CF8">
        <w:rPr>
          <w:szCs w:val="24"/>
        </w:rPr>
        <w:t xml:space="preserve"> (ii</w:t>
      </w:r>
      <w:r w:rsidR="001140A2">
        <w:rPr>
          <w:szCs w:val="24"/>
        </w:rPr>
        <w:t xml:space="preserve">) </w:t>
      </w:r>
      <w:r w:rsidR="00290CF8">
        <w:rPr>
          <w:szCs w:val="24"/>
        </w:rPr>
        <w:t xml:space="preserve">the </w:t>
      </w:r>
      <w:r w:rsidR="001140A2" w:rsidRPr="001140A2">
        <w:rPr>
          <w:szCs w:val="24"/>
        </w:rPr>
        <w:t xml:space="preserve">mean across channels </w:t>
      </w:r>
      <w:r w:rsidR="00290CF8">
        <w:rPr>
          <w:szCs w:val="24"/>
        </w:rPr>
        <w:t>was computed for each epoch and, if</w:t>
      </w:r>
      <w:r w:rsidR="001140A2" w:rsidRPr="001140A2">
        <w:rPr>
          <w:szCs w:val="24"/>
        </w:rPr>
        <w:t xml:space="preserve"> amplitude range, variance, and channel deviation exceed</w:t>
      </w:r>
      <w:r w:rsidR="00290CF8">
        <w:rPr>
          <w:szCs w:val="24"/>
        </w:rPr>
        <w:t>ed</w:t>
      </w:r>
      <w:r w:rsidR="001140A2" w:rsidRPr="001140A2">
        <w:rPr>
          <w:szCs w:val="24"/>
        </w:rPr>
        <w:t xml:space="preserve"> </w:t>
      </w:r>
      <w:r w:rsidR="00054E36" w:rsidRPr="00DC57D0">
        <w:rPr>
          <w:i/>
          <w:szCs w:val="24"/>
        </w:rPr>
        <w:t>z</w:t>
      </w:r>
      <w:r w:rsidR="00054E36">
        <w:rPr>
          <w:szCs w:val="24"/>
        </w:rPr>
        <w:t xml:space="preserve"> = </w:t>
      </w:r>
      <w:r w:rsidR="00054E36" w:rsidRPr="002006AF">
        <w:rPr>
          <w:szCs w:val="24"/>
        </w:rPr>
        <w:t>±3</w:t>
      </w:r>
      <w:r w:rsidR="00290CF8">
        <w:rPr>
          <w:szCs w:val="24"/>
        </w:rPr>
        <w:t>,</w:t>
      </w:r>
      <w:r w:rsidR="00290CF8" w:rsidRPr="001140A2">
        <w:rPr>
          <w:szCs w:val="24"/>
        </w:rPr>
        <w:t xml:space="preserve"> </w:t>
      </w:r>
      <w:r w:rsidR="001140A2" w:rsidRPr="001140A2">
        <w:rPr>
          <w:szCs w:val="24"/>
        </w:rPr>
        <w:t xml:space="preserve">the </w:t>
      </w:r>
      <w:r w:rsidR="00290CF8">
        <w:rPr>
          <w:szCs w:val="24"/>
        </w:rPr>
        <w:t xml:space="preserve">whole </w:t>
      </w:r>
      <w:r w:rsidR="001140A2" w:rsidRPr="001140A2">
        <w:rPr>
          <w:szCs w:val="24"/>
        </w:rPr>
        <w:t xml:space="preserve">epoch </w:t>
      </w:r>
      <w:r w:rsidR="00290CF8">
        <w:rPr>
          <w:szCs w:val="24"/>
        </w:rPr>
        <w:t>was</w:t>
      </w:r>
      <w:r w:rsidR="001140A2" w:rsidRPr="001140A2">
        <w:rPr>
          <w:szCs w:val="24"/>
        </w:rPr>
        <w:t xml:space="preserve"> removed</w:t>
      </w:r>
      <w:r w:rsidR="00290CF8">
        <w:rPr>
          <w:szCs w:val="24"/>
        </w:rPr>
        <w:t xml:space="preserve">; (iii) </w:t>
      </w:r>
      <w:r w:rsidR="00290CF8" w:rsidRPr="001140A2">
        <w:rPr>
          <w:szCs w:val="24"/>
        </w:rPr>
        <w:t>within each epoch,</w:t>
      </w:r>
      <w:r w:rsidR="00290CF8">
        <w:rPr>
          <w:szCs w:val="24"/>
        </w:rPr>
        <w:t xml:space="preserve"> </w:t>
      </w:r>
      <w:r w:rsidR="00290CF8" w:rsidRPr="001140A2">
        <w:rPr>
          <w:szCs w:val="24"/>
        </w:rPr>
        <w:t xml:space="preserve">channels with variance, median gradient, amplitude range, and channel deviation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were</w:t>
      </w:r>
      <w:r w:rsidR="00290CF8" w:rsidRPr="001140A2">
        <w:rPr>
          <w:szCs w:val="24"/>
        </w:rPr>
        <w:t xml:space="preserve"> interpolated</w:t>
      </w:r>
      <w:r w:rsidR="00290CF8">
        <w:rPr>
          <w:szCs w:val="24"/>
        </w:rPr>
        <w:t xml:space="preserve">; (iv) </w:t>
      </w:r>
      <w:r w:rsidR="00290CF8" w:rsidRPr="001140A2">
        <w:rPr>
          <w:szCs w:val="24"/>
        </w:rPr>
        <w:t>grand-averages with amplitude range,</w:t>
      </w:r>
      <w:r w:rsidR="00290CF8">
        <w:rPr>
          <w:szCs w:val="24"/>
        </w:rPr>
        <w:t xml:space="preserve"> </w:t>
      </w:r>
      <w:r w:rsidR="00290CF8" w:rsidRPr="001140A2">
        <w:rPr>
          <w:szCs w:val="24"/>
        </w:rPr>
        <w:t>variance, channel deviation, and maximum EOG value</w:t>
      </w:r>
      <w:r w:rsidR="00290CF8">
        <w:rPr>
          <w:szCs w:val="24"/>
        </w:rPr>
        <w:t xml:space="preserve">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 xml:space="preserve">were </w:t>
      </w:r>
      <w:r w:rsidR="00290CF8" w:rsidRPr="001140A2">
        <w:rPr>
          <w:szCs w:val="24"/>
        </w:rPr>
        <w:t>removed</w:t>
      </w:r>
      <w:r w:rsidR="00290CF8">
        <w:rPr>
          <w:szCs w:val="24"/>
        </w:rPr>
        <w:t>; (v) e</w:t>
      </w:r>
      <w:r w:rsidR="003B6FF6" w:rsidRPr="002006AF">
        <w:rPr>
          <w:szCs w:val="24"/>
        </w:rPr>
        <w:t>pochs containing more than 12 interpolated channels were discarded.</w:t>
      </w:r>
      <w:r w:rsidR="00054E36">
        <w:rPr>
          <w:szCs w:val="24"/>
        </w:rPr>
        <w:t xml:space="preserve"> </w:t>
      </w:r>
      <w:r w:rsidR="00D8304B" w:rsidRPr="00D8304B">
        <w:rPr>
          <w:szCs w:val="24"/>
        </w:rPr>
        <w:t xml:space="preserve">All remaining </w:t>
      </w:r>
      <w:r w:rsidR="00060360">
        <w:rPr>
          <w:szCs w:val="24"/>
        </w:rPr>
        <w:t>epochs were scanned with</w:t>
      </w:r>
      <w:r w:rsidR="00054E36">
        <w:rPr>
          <w:szCs w:val="24"/>
        </w:rPr>
        <w:t xml:space="preserve"> </w:t>
      </w:r>
      <w:r w:rsidR="00D8304B">
        <w:rPr>
          <w:szCs w:val="24"/>
        </w:rPr>
        <w:t>SCADS</w:t>
      </w:r>
      <w:r w:rsidR="00060360">
        <w:rPr>
          <w:szCs w:val="24"/>
        </w:rPr>
        <w:t xml:space="preserve"> </w:t>
      </w:r>
      <w:r w:rsidR="00244D58">
        <w:rPr>
          <w:szCs w:val="24"/>
        </w:rPr>
        <w:fldChar w:fldCharType="begin" w:fldLock="1"/>
      </w:r>
      <w:r w:rsidR="004B04C5">
        <w:rPr>
          <w:szCs w:val="24"/>
        </w:rPr>
        <w:instrText>ADDIN CSL_CITATION {"citationItems":[{"id":"ITEM-1","itemData":{"author":[{"dropping-particle":"","family":"Junghöfer","given":"Markus","non-dropping-particle":"","parse-names":false,"suffix":""},{"dropping-particle":"","family":"Elbert","given":"Thomas","non-dropping-particle":"","parse-names":false,"suffix":""},{"dropping-particle":"","family":"Tucker","given":"D O N M","non-dropping-particle":"","parse-names":false,"suffix":""},{"dropping-particle":"","family":"Rockstroh","given":"Brigitte","non-dropping-particle":"","parse-names":false,"suffix":""}],"container-title":"Wiley Online Library","id":"ITEM-1","issued":{"date-parts":[["2000"]]},"page":"523-532","title":"Statistical control of artifacts in dense array EEG 0 MEG studies","type":"article-journal"},"uris":["http://www.mendeley.com/documents/?uuid=e93192cf-a0d7-4e89-a84a-026ed94e5f22"]}],"mendeley":{"formattedCitation":"(Junghöfer, Elbert, Tucker, &amp; Rockstroh, 2000)","plainTextFormattedCitation":"(Junghöfer, Elbert, Tucker, &amp; Rockstroh, 2000)","previouslyFormattedCitation":"(Junghöfer, Elbert, Tucker, &amp; Rockstroh, 2000)"},"properties":{"noteIndex":0},"schema":"https://github.com/citation-style-language/schema/raw/master/csl-citation.json"}</w:instrText>
      </w:r>
      <w:r w:rsidR="00244D58">
        <w:rPr>
          <w:szCs w:val="24"/>
        </w:rPr>
        <w:fldChar w:fldCharType="separate"/>
      </w:r>
      <w:r w:rsidR="00244D58" w:rsidRPr="00244D58">
        <w:rPr>
          <w:noProof/>
          <w:szCs w:val="24"/>
        </w:rPr>
        <w:t>(Junghöfer, Elbert, Tucker, &amp; Rockstroh, 2000)</w:t>
      </w:r>
      <w:r w:rsidR="00244D58">
        <w:rPr>
          <w:szCs w:val="24"/>
        </w:rPr>
        <w:fldChar w:fldCharType="end"/>
      </w:r>
      <w:r w:rsidR="00244D58">
        <w:rPr>
          <w:szCs w:val="24"/>
        </w:rPr>
        <w:t xml:space="preserve"> </w:t>
      </w:r>
      <w:r w:rsidR="00060360">
        <w:rPr>
          <w:szCs w:val="24"/>
        </w:rPr>
        <w:t>and rejected when flagged as artefactual</w:t>
      </w:r>
      <w:r w:rsidR="00054E36">
        <w:rPr>
          <w:szCs w:val="24"/>
        </w:rPr>
        <w:t>. For details</w:t>
      </w:r>
      <w:r w:rsidR="00060360">
        <w:rPr>
          <w:szCs w:val="24"/>
        </w:rPr>
        <w:t>,</w:t>
      </w:r>
      <w:r w:rsidR="00054E36">
        <w:rPr>
          <w:szCs w:val="24"/>
        </w:rPr>
        <w:t xml:space="preserve"> see our commented code at </w:t>
      </w:r>
      <w:hyperlink r:id="rId10" w:history="1">
        <w:r w:rsidR="00054E36" w:rsidRPr="00F4458A">
          <w:rPr>
            <w:rStyle w:val="Hyperlink"/>
            <w:rFonts w:eastAsia="Times New Roman"/>
            <w:szCs w:val="24"/>
            <w:highlight w:val="yellow"/>
          </w:rPr>
          <w:t>https://osf.io/xxxxx/</w:t>
        </w:r>
      </w:hyperlink>
      <w:r w:rsidR="00060360">
        <w:rPr>
          <w:rFonts w:eastAsia="Times New Roman"/>
          <w:szCs w:val="24"/>
        </w:rPr>
        <w:t>.</w:t>
      </w:r>
      <w:r w:rsidR="00F01C9F">
        <w:rPr>
          <w:rFonts w:eastAsia="Times New Roman"/>
          <w:szCs w:val="24"/>
        </w:rPr>
        <w:t xml:space="preserve"> </w:t>
      </w:r>
      <w:r w:rsidRPr="002006AF">
        <w:rPr>
          <w:szCs w:val="24"/>
        </w:rPr>
        <w:t>After pre</w:t>
      </w:r>
      <w:r w:rsidR="00703DB2">
        <w:rPr>
          <w:szCs w:val="24"/>
        </w:rPr>
        <w:t>-</w:t>
      </w:r>
      <w:r w:rsidRPr="002006AF">
        <w:rPr>
          <w:szCs w:val="24"/>
        </w:rPr>
        <w:t xml:space="preserve">processing, </w:t>
      </w:r>
      <w:r w:rsidRPr="002006AF">
        <w:rPr>
          <w:szCs w:val="24"/>
        </w:rPr>
        <w:lastRenderedPageBreak/>
        <w:t xml:space="preserve">the average number of interpolated channels was </w:t>
      </w:r>
      <w:r w:rsidR="00EB170F">
        <w:rPr>
          <w:szCs w:val="24"/>
        </w:rPr>
        <w:t>4.08</w:t>
      </w:r>
      <w:r w:rsidRPr="002006AF">
        <w:rPr>
          <w:szCs w:val="24"/>
        </w:rPr>
        <w:t xml:space="preserve"> (</w:t>
      </w:r>
      <w:r w:rsidRPr="00CA0030">
        <w:rPr>
          <w:i/>
          <w:szCs w:val="24"/>
        </w:rPr>
        <w:t>SD</w:t>
      </w:r>
      <w:r w:rsidRPr="002006AF">
        <w:rPr>
          <w:szCs w:val="24"/>
        </w:rPr>
        <w:t xml:space="preserve"> = 1.</w:t>
      </w:r>
      <w:r w:rsidR="00EB170F">
        <w:rPr>
          <w:szCs w:val="24"/>
        </w:rPr>
        <w:t>75</w:t>
      </w:r>
      <w:r w:rsidRPr="002006AF">
        <w:rPr>
          <w:szCs w:val="24"/>
        </w:rPr>
        <w:t>, range 0</w:t>
      </w:r>
      <w:r w:rsidR="000B39A4">
        <w:rPr>
          <w:szCs w:val="24"/>
        </w:rPr>
        <w:t xml:space="preserve"> – </w:t>
      </w:r>
      <w:r w:rsidRPr="002006AF">
        <w:rPr>
          <w:szCs w:val="24"/>
        </w:rPr>
        <w:t xml:space="preserve">7) and the mean percentage of rejected epochs was </w:t>
      </w:r>
      <w:r w:rsidR="00060360">
        <w:rPr>
          <w:szCs w:val="24"/>
        </w:rPr>
        <w:t>9.74</w:t>
      </w:r>
      <w:r w:rsidRPr="002006AF">
        <w:rPr>
          <w:szCs w:val="24"/>
        </w:rPr>
        <w:t>% (</w:t>
      </w:r>
      <w:r w:rsidRPr="00CA0030">
        <w:rPr>
          <w:i/>
          <w:szCs w:val="24"/>
        </w:rPr>
        <w:t>SD</w:t>
      </w:r>
      <w:r w:rsidRPr="002006AF">
        <w:rPr>
          <w:szCs w:val="24"/>
        </w:rPr>
        <w:t xml:space="preserve"> = </w:t>
      </w:r>
      <w:r w:rsidR="00060360">
        <w:rPr>
          <w:szCs w:val="24"/>
        </w:rPr>
        <w:t>6.77</w:t>
      </w:r>
      <w:r w:rsidRPr="002006AF">
        <w:rPr>
          <w:szCs w:val="24"/>
        </w:rPr>
        <w:t xml:space="preserve">, range </w:t>
      </w:r>
      <w:r w:rsidR="00060360">
        <w:rPr>
          <w:szCs w:val="24"/>
        </w:rPr>
        <w:t>0 – 32.50</w:t>
      </w:r>
      <w:r w:rsidR="00C662CF">
        <w:rPr>
          <w:szCs w:val="24"/>
        </w:rPr>
        <w:t>; similar rejection rate across conditions</w:t>
      </w:r>
      <w:r w:rsidR="003319D7">
        <w:rPr>
          <w:szCs w:val="24"/>
        </w:rPr>
        <w:t xml:space="preserve">). After re-referencing </w:t>
      </w:r>
      <w:r w:rsidR="003319D7" w:rsidRPr="003319D7">
        <w:rPr>
          <w:szCs w:val="24"/>
        </w:rPr>
        <w:t xml:space="preserve">to </w:t>
      </w:r>
      <w:r w:rsidR="000B39A4">
        <w:t xml:space="preserve">averaged </w:t>
      </w:r>
      <w:r w:rsidR="000B39A4">
        <w:rPr>
          <w:rStyle w:val="highlight"/>
        </w:rPr>
        <w:t>mast</w:t>
      </w:r>
      <w:r w:rsidR="000B39A4">
        <w:t>oids</w:t>
      </w:r>
      <w:r w:rsidRPr="002006AF">
        <w:rPr>
          <w:szCs w:val="24"/>
        </w:rPr>
        <w:t xml:space="preserve">, </w:t>
      </w:r>
      <w:r w:rsidR="00A91667">
        <w:rPr>
          <w:szCs w:val="24"/>
        </w:rPr>
        <w:t>trials in each condition were averaged separately for each participant</w:t>
      </w:r>
      <w:r w:rsidR="0017433F">
        <w:rPr>
          <w:szCs w:val="24"/>
        </w:rPr>
        <w:t>, resulting in the following grand-averages: (</w:t>
      </w:r>
      <w:proofErr w:type="spellStart"/>
      <w:r w:rsidR="0017433F">
        <w:rPr>
          <w:szCs w:val="24"/>
        </w:rPr>
        <w:t>i</w:t>
      </w:r>
      <w:proofErr w:type="spellEnd"/>
      <w:r w:rsidR="0017433F">
        <w:rPr>
          <w:szCs w:val="24"/>
        </w:rPr>
        <w:t>) baseline, red attended; (ii)</w:t>
      </w:r>
      <w:r w:rsidR="0017433F" w:rsidRPr="0017433F">
        <w:rPr>
          <w:szCs w:val="24"/>
        </w:rPr>
        <w:t xml:space="preserve"> baseline, blue attended;</w:t>
      </w:r>
      <w:r w:rsidR="0017433F">
        <w:rPr>
          <w:szCs w:val="24"/>
        </w:rPr>
        <w:t xml:space="preserve"> (iii) acquisition, red attended; (iv)</w:t>
      </w:r>
      <w:r w:rsidR="0017433F" w:rsidRPr="0017433F">
        <w:rPr>
          <w:szCs w:val="24"/>
        </w:rPr>
        <w:t xml:space="preserve"> acquisition, blue attended;</w:t>
      </w:r>
      <w:r w:rsidR="0017433F">
        <w:rPr>
          <w:szCs w:val="24"/>
        </w:rPr>
        <w:t xml:space="preserve"> (v) extinction, red attended; (vi)</w:t>
      </w:r>
      <w:r w:rsidR="0017433F" w:rsidRPr="0017433F">
        <w:rPr>
          <w:szCs w:val="24"/>
        </w:rPr>
        <w:t xml:space="preserve"> extinction, blue attended.</w:t>
      </w:r>
    </w:p>
    <w:p w14:paraId="4953BD2B" w14:textId="12D23F1B" w:rsidR="002006AF" w:rsidRPr="00D92BFE" w:rsidRDefault="009F39B9" w:rsidP="002006AF">
      <w:pPr>
        <w:spacing w:line="480" w:lineRule="auto"/>
        <w:ind w:firstLine="280"/>
        <w:jc w:val="both"/>
        <w:rPr>
          <w:rFonts w:eastAsia="Times New Roman"/>
          <w:szCs w:val="24"/>
        </w:rPr>
      </w:pPr>
      <w:r>
        <w:rPr>
          <w:rFonts w:eastAsia="Times New Roman"/>
          <w:szCs w:val="24"/>
        </w:rPr>
        <w:t>E</w:t>
      </w:r>
      <w:r w:rsidR="002006AF" w:rsidRPr="00D92BFE">
        <w:rPr>
          <w:rFonts w:eastAsia="Times New Roman"/>
          <w:szCs w:val="24"/>
        </w:rPr>
        <w:t xml:space="preserve">lectrodes with maximum ssVEP amplitudes were identified by calculating </w:t>
      </w:r>
      <w:proofErr w:type="spellStart"/>
      <w:r w:rsidR="002006AF" w:rsidRPr="00D92BFE">
        <w:rPr>
          <w:rFonts w:eastAsia="Times New Roman"/>
          <w:szCs w:val="24"/>
        </w:rPr>
        <w:t>isocontour</w:t>
      </w:r>
      <w:proofErr w:type="spellEnd"/>
      <w:r w:rsidR="002006AF" w:rsidRPr="00D92BFE">
        <w:rPr>
          <w:rFonts w:eastAsia="Times New Roman"/>
          <w:szCs w:val="24"/>
        </w:rPr>
        <w:t xml:space="preserve"> voltage maps based on grand-averaged data collapsed across all conditions. As shown in </w:t>
      </w:r>
      <w:r w:rsidR="002006AF" w:rsidRPr="00D92BFE">
        <w:rPr>
          <w:rFonts w:eastAsia="Times New Roman"/>
          <w:i/>
          <w:szCs w:val="24"/>
        </w:rPr>
        <w:t>Figure 2</w:t>
      </w:r>
      <w:r w:rsidR="002006AF" w:rsidRPr="00D92BFE">
        <w:rPr>
          <w:rFonts w:eastAsia="Times New Roman"/>
          <w:szCs w:val="24"/>
        </w:rPr>
        <w:t xml:space="preserve">, activity was mainly localized at </w:t>
      </w:r>
      <w:r w:rsidR="000E5106">
        <w:rPr>
          <w:rFonts w:eastAsia="Times New Roman"/>
          <w:szCs w:val="24"/>
        </w:rPr>
        <w:t>central</w:t>
      </w:r>
      <w:r w:rsidR="002006AF" w:rsidRPr="00D92BFE">
        <w:rPr>
          <w:rFonts w:eastAsia="Times New Roman"/>
          <w:szCs w:val="24"/>
        </w:rPr>
        <w:t xml:space="preserve"> occipit</w:t>
      </w:r>
      <w:r w:rsidR="000E5106">
        <w:rPr>
          <w:rFonts w:eastAsia="Times New Roman"/>
          <w:szCs w:val="24"/>
        </w:rPr>
        <w:t>al</w:t>
      </w:r>
      <w:r w:rsidR="002006AF" w:rsidRPr="00D92BFE">
        <w:rPr>
          <w:rFonts w:eastAsia="Times New Roman"/>
          <w:szCs w:val="24"/>
        </w:rPr>
        <w:t xml:space="preserve"> chan</w:t>
      </w:r>
      <w:r w:rsidR="000E5106">
        <w:rPr>
          <w:rFonts w:eastAsia="Times New Roman"/>
          <w:szCs w:val="24"/>
        </w:rPr>
        <w:t>nels (i.e.,</w:t>
      </w:r>
      <w:r w:rsidR="002006AF" w:rsidRPr="00D92BFE">
        <w:rPr>
          <w:rFonts w:eastAsia="Times New Roman"/>
          <w:szCs w:val="24"/>
        </w:rPr>
        <w:t xml:space="preserve"> </w:t>
      </w:r>
      <w:r w:rsidR="00004024">
        <w:rPr>
          <w:rFonts w:eastAsia="Times New Roman"/>
          <w:szCs w:val="24"/>
        </w:rPr>
        <w:t>Oz</w:t>
      </w:r>
      <w:r w:rsidR="002006AF" w:rsidRPr="00D92BFE">
        <w:rPr>
          <w:rFonts w:eastAsia="Times New Roman"/>
          <w:szCs w:val="24"/>
        </w:rPr>
        <w:t xml:space="preserve">, </w:t>
      </w:r>
      <w:proofErr w:type="spellStart"/>
      <w:r w:rsidR="002006AF" w:rsidRPr="00D92BFE">
        <w:rPr>
          <w:rFonts w:eastAsia="Times New Roman"/>
          <w:szCs w:val="24"/>
        </w:rPr>
        <w:t>PO</w:t>
      </w:r>
      <w:r w:rsidR="00004024">
        <w:rPr>
          <w:rFonts w:eastAsia="Times New Roman"/>
          <w:szCs w:val="24"/>
        </w:rPr>
        <w:t>z</w:t>
      </w:r>
      <w:proofErr w:type="spellEnd"/>
      <w:r w:rsidR="002006AF" w:rsidRPr="00D92BFE">
        <w:rPr>
          <w:rFonts w:eastAsia="Times New Roman"/>
          <w:szCs w:val="24"/>
        </w:rPr>
        <w:t xml:space="preserve">, </w:t>
      </w:r>
      <w:r w:rsidR="00004024">
        <w:rPr>
          <w:rFonts w:eastAsia="Times New Roman"/>
          <w:szCs w:val="24"/>
        </w:rPr>
        <w:t>O2, PO3</w:t>
      </w:r>
      <w:r w:rsidR="002006AF" w:rsidRPr="00D92BFE">
        <w:rPr>
          <w:rFonts w:eastAsia="Times New Roman"/>
          <w:szCs w:val="24"/>
        </w:rPr>
        <w:t>). To account for inter-individual variations in topographical ssVEP amplitude distributions, we identified and averaged activity from the four electrodes displaying, for each participant, the largest frequency-specific amplitude. After removing linear trends, we extracted ssVEP amplitude at</w:t>
      </w:r>
      <w:r w:rsidR="00004024">
        <w:rPr>
          <w:rFonts w:eastAsia="Times New Roman"/>
          <w:szCs w:val="24"/>
        </w:rPr>
        <w:t xml:space="preserve"> 10 and</w:t>
      </w:r>
      <w:r w:rsidR="002006AF" w:rsidRPr="00D92BFE">
        <w:rPr>
          <w:rFonts w:eastAsia="Times New Roman"/>
          <w:szCs w:val="24"/>
        </w:rPr>
        <w:t xml:space="preserve"> </w:t>
      </w:r>
      <w:r w:rsidR="00004024">
        <w:rPr>
          <w:rFonts w:eastAsia="Times New Roman"/>
          <w:szCs w:val="24"/>
        </w:rPr>
        <w:t>1</w:t>
      </w:r>
      <w:r w:rsidR="002006AF" w:rsidRPr="00D92BFE">
        <w:rPr>
          <w:rFonts w:eastAsia="Times New Roman"/>
          <w:szCs w:val="24"/>
        </w:rPr>
        <w:t xml:space="preserve">2 Hz from each individual electrode cluster, separately for each condition (averaged across trials). Fast Fourier Transforms on the EEG signal in a time window from 500 </w:t>
      </w:r>
      <w:proofErr w:type="spellStart"/>
      <w:r w:rsidR="002006AF" w:rsidRPr="00D92BFE">
        <w:rPr>
          <w:rFonts w:eastAsia="Times New Roman"/>
          <w:szCs w:val="24"/>
        </w:rPr>
        <w:t>ms</w:t>
      </w:r>
      <w:proofErr w:type="spellEnd"/>
      <w:r w:rsidR="002006AF" w:rsidRPr="00D92BFE">
        <w:rPr>
          <w:rFonts w:eastAsia="Times New Roman"/>
          <w:szCs w:val="24"/>
        </w:rPr>
        <w:t xml:space="preserve"> (to exclude the typically strong phasic visual evoked response to picture onset) to </w:t>
      </w:r>
      <w:r w:rsidR="00004024">
        <w:rPr>
          <w:rFonts w:eastAsia="Times New Roman"/>
          <w:szCs w:val="24"/>
        </w:rPr>
        <w:t>3,25</w:t>
      </w:r>
      <w:r w:rsidR="002006AF" w:rsidRPr="00D92BFE">
        <w:rPr>
          <w:rFonts w:eastAsia="Times New Roman"/>
          <w:szCs w:val="24"/>
        </w:rPr>
        <w:t xml:space="preserve">0 </w:t>
      </w:r>
      <w:proofErr w:type="spellStart"/>
      <w:r w:rsidR="002006AF" w:rsidRPr="00D92BFE">
        <w:rPr>
          <w:rFonts w:eastAsia="Times New Roman"/>
          <w:szCs w:val="24"/>
        </w:rPr>
        <w:t>ms</w:t>
      </w:r>
      <w:proofErr w:type="spellEnd"/>
      <w:r w:rsidR="002006AF" w:rsidRPr="00D92BFE">
        <w:rPr>
          <w:rFonts w:eastAsia="Times New Roman"/>
          <w:szCs w:val="24"/>
        </w:rPr>
        <w:t xml:space="preserve"> after stimulus onset was applied, and amplitudes were obtained by extracting the absolute values of the resulting complex Fourier coefficients.</w:t>
      </w:r>
      <w:r w:rsidR="006C11D9">
        <w:rPr>
          <w:rFonts w:eastAsia="Times New Roman"/>
          <w:szCs w:val="24"/>
        </w:rPr>
        <w:t xml:space="preserve"> The amplitudes were normalized for each subject and each frequency by dividing amplitudes by the average amplitude for all conditions.</w:t>
      </w:r>
      <w:del w:id="1" w:author="Antonio Schettino" w:date="2018-08-28T10:01:00Z">
        <w:r w:rsidR="006C11D9" w:rsidDel="00187276">
          <w:rPr>
            <w:rFonts w:eastAsia="Times New Roman"/>
            <w:szCs w:val="24"/>
          </w:rPr>
          <w:delText xml:space="preserve">  </w:delText>
        </w:r>
      </w:del>
    </w:p>
    <w:p w14:paraId="6237070D" w14:textId="291A336A" w:rsidR="002006AF" w:rsidRDefault="002006AF" w:rsidP="004F6F4C"/>
    <w:p w14:paraId="6D331FD4" w14:textId="1F3DE291" w:rsidR="002006AF" w:rsidRDefault="002006AF" w:rsidP="004F6F4C"/>
    <w:p w14:paraId="242987C7" w14:textId="6E24B4AF" w:rsidR="00691FE2" w:rsidRDefault="000E5106" w:rsidP="004F6F4C">
      <w:r>
        <w:rPr>
          <w:noProof/>
        </w:rPr>
        <w:lastRenderedPageBreak/>
        <w:drawing>
          <wp:inline distT="0" distB="0" distL="0" distR="0" wp14:anchorId="3B251290" wp14:editId="324210AA">
            <wp:extent cx="5971540" cy="5428672"/>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Experiments\Grahek_Ivan\FSAReward\repo\figures\topos_spectra.png"/>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971540" cy="5428672"/>
                    </a:xfrm>
                    <a:prstGeom prst="rect">
                      <a:avLst/>
                    </a:prstGeom>
                    <a:noFill/>
                    <a:ln>
                      <a:noFill/>
                    </a:ln>
                  </pic:spPr>
                </pic:pic>
              </a:graphicData>
            </a:graphic>
          </wp:inline>
        </w:drawing>
      </w:r>
    </w:p>
    <w:p w14:paraId="450083B4" w14:textId="516C0271" w:rsidR="00691FE2" w:rsidRPr="00F36223" w:rsidRDefault="0004428E" w:rsidP="004269CE">
      <w:pPr>
        <w:jc w:val="both"/>
        <w:rPr>
          <w:sz w:val="20"/>
          <w:szCs w:val="20"/>
        </w:rPr>
      </w:pPr>
      <w:commentRangeStart w:id="2"/>
      <w:r w:rsidRPr="00F36223">
        <w:rPr>
          <w:b/>
          <w:sz w:val="20"/>
          <w:szCs w:val="20"/>
        </w:rPr>
        <w:t>Figure</w:t>
      </w:r>
      <w:r w:rsidR="00326703">
        <w:rPr>
          <w:b/>
          <w:sz w:val="20"/>
          <w:szCs w:val="20"/>
        </w:rPr>
        <w:t xml:space="preserve"> </w:t>
      </w:r>
      <w:r w:rsidR="008D6F6F">
        <w:rPr>
          <w:b/>
          <w:sz w:val="20"/>
          <w:szCs w:val="20"/>
        </w:rPr>
        <w:t>2</w:t>
      </w:r>
      <w:commentRangeEnd w:id="2"/>
      <w:r w:rsidR="008D6F6F">
        <w:rPr>
          <w:rStyle w:val="CommentReference"/>
        </w:rPr>
        <w:commentReference w:id="2"/>
      </w:r>
      <w:r w:rsidRPr="00F36223">
        <w:rPr>
          <w:b/>
          <w:sz w:val="20"/>
          <w:szCs w:val="20"/>
        </w:rPr>
        <w:t>.</w:t>
      </w:r>
      <w:r w:rsidRPr="00F36223">
        <w:rPr>
          <w:sz w:val="20"/>
          <w:szCs w:val="20"/>
        </w:rPr>
        <w:t xml:space="preserve"> Grand average FFT-amplitude spectra derived from EEG signals at each participant's best four-electrode cluster for the </w:t>
      </w:r>
      <w:r w:rsidR="004E327F">
        <w:rPr>
          <w:sz w:val="20"/>
          <w:szCs w:val="20"/>
        </w:rPr>
        <w:t>10 and 1</w:t>
      </w:r>
      <w:r w:rsidRPr="00F36223">
        <w:rPr>
          <w:sz w:val="20"/>
          <w:szCs w:val="20"/>
        </w:rPr>
        <w:t>2 Hz signal</w:t>
      </w:r>
      <w:commentRangeStart w:id="3"/>
      <w:r w:rsidR="004E327F">
        <w:rPr>
          <w:sz w:val="20"/>
          <w:szCs w:val="20"/>
        </w:rPr>
        <w:t>.</w:t>
      </w:r>
      <w:commentRangeEnd w:id="3"/>
      <w:r w:rsidR="005530E3">
        <w:rPr>
          <w:rStyle w:val="CommentReference"/>
        </w:rPr>
        <w:commentReference w:id="3"/>
      </w:r>
    </w:p>
    <w:p w14:paraId="31EA24C0" w14:textId="77777777" w:rsidR="00691FE2" w:rsidRDefault="00691FE2" w:rsidP="004F6F4C"/>
    <w:p w14:paraId="10D01D99" w14:textId="16633955" w:rsidR="004F6F4C" w:rsidRDefault="004F6F4C" w:rsidP="00F36223">
      <w:pPr>
        <w:pStyle w:val="Heading2"/>
        <w:spacing w:before="0" w:after="240"/>
      </w:pPr>
      <w:r>
        <w:t>Statistical analyses</w:t>
      </w:r>
    </w:p>
    <w:p w14:paraId="2FA87989" w14:textId="52BB39D3" w:rsidR="00E66917" w:rsidRDefault="001512DB" w:rsidP="00E66917">
      <w:pPr>
        <w:spacing w:line="480" w:lineRule="auto"/>
        <w:ind w:firstLine="284"/>
        <w:jc w:val="both"/>
      </w:pPr>
      <w:r>
        <w:t xml:space="preserve">Behavioral and EEG data were analyzed using </w:t>
      </w:r>
      <w:r w:rsidR="00187276">
        <w:t>B</w:t>
      </w:r>
      <w:r w:rsidR="00A55975">
        <w:t>ayesian multilevel regressions</w:t>
      </w:r>
      <w:r w:rsidR="00F852CE">
        <w:t>.</w:t>
      </w:r>
      <w:r w:rsidR="00A55975">
        <w:t xml:space="preserve"> We fitted and compared multiple models of </w:t>
      </w:r>
      <w:r w:rsidR="00655937">
        <w:t xml:space="preserve">varying </w:t>
      </w:r>
      <w:r w:rsidR="00A55975">
        <w:t xml:space="preserve">complexity to predict hit rates, reaction times, and </w:t>
      </w:r>
      <w:r w:rsidR="00187276">
        <w:t>ss</w:t>
      </w:r>
      <w:r w:rsidR="00A55975">
        <w:t xml:space="preserve">VEP amplitudes. </w:t>
      </w:r>
      <w:r w:rsidR="0086688A">
        <w:t xml:space="preserve">Each of the </w:t>
      </w:r>
      <w:r w:rsidR="00BE710C">
        <w:t xml:space="preserve">fitted </w:t>
      </w:r>
      <w:r w:rsidR="0086688A">
        <w:t xml:space="preserve">models </w:t>
      </w:r>
      <w:r w:rsidR="00F852CE">
        <w:t>included</w:t>
      </w:r>
      <w:r w:rsidR="0086688A">
        <w:t xml:space="preserve"> both constant and varying effects (also known as fixed and random). </w:t>
      </w:r>
      <w:r w:rsidR="00720800" w:rsidRPr="008C39A8">
        <w:t>Both EEG signal and behavioral performance are known to be dependent upon participant-specific characteristic (e.g., skull thi</w:t>
      </w:r>
      <w:r w:rsidR="00187276">
        <w:t>ckn</w:t>
      </w:r>
      <w:r w:rsidR="00720800" w:rsidRPr="008C39A8">
        <w:t xml:space="preserve">ess, skin conductance, and hair; </w:t>
      </w:r>
      <w:r w:rsidR="00187276">
        <w:t xml:space="preserve">response </w:t>
      </w:r>
      <w:r w:rsidR="00720800" w:rsidRPr="008C39A8">
        <w:t>speed</w:t>
      </w:r>
      <w:r w:rsidR="00187276">
        <w:t xml:space="preserve">, </w:t>
      </w:r>
      <w:r w:rsidR="00720800" w:rsidRPr="008C39A8">
        <w:lastRenderedPageBreak/>
        <w:t>etc.)</w:t>
      </w:r>
      <w:r w:rsidR="00187276">
        <w:t>,</w:t>
      </w:r>
      <w:r w:rsidR="00720800" w:rsidRPr="008C39A8">
        <w:t xml:space="preserve"> therefore we decided to model this variability by adding varying intercepts in our models. Additionally, the studied effects</w:t>
      </w:r>
      <w:r w:rsidR="00F852CE" w:rsidRPr="008C39A8">
        <w:t xml:space="preserve"> (e.g., reward sensitivity and selective attention) </w:t>
      </w:r>
      <w:r w:rsidR="00720800" w:rsidRPr="008C39A8">
        <w:t>are known to vary in magnitude over participants</w:t>
      </w:r>
      <w:r w:rsidR="00187276">
        <w:t>,</w:t>
      </w:r>
      <w:r w:rsidR="00720800" w:rsidRPr="008C39A8">
        <w:t xml:space="preserve"> </w:t>
      </w:r>
      <w:r w:rsidR="00F852CE" w:rsidRPr="008C39A8">
        <w:t>so</w:t>
      </w:r>
      <w:r w:rsidR="00720800" w:rsidRPr="008C39A8">
        <w:t xml:space="preserve"> we opted for including varying slopes in our models.</w:t>
      </w:r>
      <w:r w:rsidR="00720800">
        <w:t xml:space="preserve"> </w:t>
      </w:r>
      <w:r w:rsidR="00E66917">
        <w:t>It should be noted</w:t>
      </w:r>
      <w:r w:rsidR="00187276">
        <w:t xml:space="preserve"> that</w:t>
      </w:r>
      <w:r w:rsidR="00E66917">
        <w:t xml:space="preserve">, because of the simultaneous estimation of group-level and participant-level parameters, multilevel models display a property called </w:t>
      </w:r>
      <w:r w:rsidR="00E66917">
        <w:rPr>
          <w:i/>
        </w:rPr>
        <w:t>shrinkage</w:t>
      </w:r>
      <w:r w:rsidR="00DE2D24">
        <w:t>. This means that the estimates that strongly deviate from the mean (e.g., a participant performing the task much worse than the average of the sample) will be shrunk toward the group mean</w:t>
      </w:r>
      <w:r w:rsidR="00E66917">
        <w:t xml:space="preserve"> </w:t>
      </w:r>
      <w:r w:rsidR="00E66917">
        <w:fldChar w:fldCharType="begin" w:fldLock="1"/>
      </w:r>
      <w:r w:rsidR="00E66917">
        <w:instrText>ADDIN CSL_CITATION {"citationItems":[{"id":"ITEM-1","itemData":{"author":[{"dropping-particle":"","family":"McElreath","given":"Richard","non-dropping-particle":"","parse-names":false,"suffix":""}],"id":"ITEM-1","issued":{"date-parts":[["2016"]]},"publisher":"Chapman Hall - CRC","title":"Statistical Rethinking: A Bayesian Course with Examples in R and Stan","type":"book"},"uris":["http://www.mendeley.com/documents/?uuid=77538f77-7e44-4aae-aa88-ef7e72f8a1cb"]}],"mendeley":{"formattedCitation":"(McElreath, 2016)","plainTextFormattedCitation":"(McElreath, 2016)","previouslyFormattedCitation":"(McElreath, 2016)"},"properties":{"noteIndex":0},"schema":"https://github.com/citation-style-language/schema/raw/master/csl-citation.json"}</w:instrText>
      </w:r>
      <w:r w:rsidR="00E66917">
        <w:fldChar w:fldCharType="separate"/>
      </w:r>
      <w:r w:rsidR="00E66917" w:rsidRPr="00E14A1B">
        <w:rPr>
          <w:noProof/>
        </w:rPr>
        <w:t>(McElreath, 2016)</w:t>
      </w:r>
      <w:r w:rsidR="00E66917">
        <w:fldChar w:fldCharType="end"/>
      </w:r>
      <w:r w:rsidR="00E66917">
        <w:t xml:space="preserve">. </w:t>
      </w:r>
      <w:r w:rsidR="00187276">
        <w:t xml:space="preserve">This advantageous property prevents </w:t>
      </w:r>
      <w:r w:rsidR="00DE2D24">
        <w:t xml:space="preserve">extreme values </w:t>
      </w:r>
      <w:r w:rsidR="00187276">
        <w:t>from having</w:t>
      </w:r>
      <w:r w:rsidR="00DE2D24">
        <w:t xml:space="preserve"> large effects on results.</w:t>
      </w:r>
    </w:p>
    <w:p w14:paraId="3B96C488" w14:textId="0E7D20AC" w:rsidR="00F35FBF" w:rsidRDefault="00F852CE" w:rsidP="00F4458A">
      <w:pPr>
        <w:spacing w:line="480" w:lineRule="auto"/>
        <w:ind w:firstLine="284"/>
        <w:jc w:val="both"/>
      </w:pPr>
      <w:r>
        <w:t>M</w:t>
      </w:r>
      <w:r w:rsidR="00A55975">
        <w:t xml:space="preserve">odels were fitted </w:t>
      </w:r>
      <w:r w:rsidR="00462C5A">
        <w:t xml:space="preserve">in R </w:t>
      </w:r>
      <w:r w:rsidR="00750379">
        <w:t xml:space="preserve">using the package </w:t>
      </w:r>
      <w:r w:rsidR="00750379">
        <w:rPr>
          <w:i/>
        </w:rPr>
        <w:t>brms</w:t>
      </w:r>
      <w:r w:rsidR="00A55975">
        <w:t xml:space="preserve"> </w:t>
      </w:r>
      <w:r w:rsidR="008C257C">
        <w:fldChar w:fldCharType="begin" w:fldLock="1"/>
      </w:r>
      <w:r w:rsidR="008C257C">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8C257C">
        <w:fldChar w:fldCharType="separate"/>
      </w:r>
      <w:r w:rsidR="008C257C" w:rsidRPr="008C257C">
        <w:rPr>
          <w:noProof/>
        </w:rPr>
        <w:t>(Bürkner, 2016)</w:t>
      </w:r>
      <w:r w:rsidR="008C257C">
        <w:fldChar w:fldCharType="end"/>
      </w:r>
      <w:r w:rsidR="008C257C">
        <w:t xml:space="preserve"> </w:t>
      </w:r>
      <w:r w:rsidR="00A55975">
        <w:t xml:space="preserve">that employs the probabilistic programming language </w:t>
      </w:r>
      <w:r w:rsidR="00A55975">
        <w:rPr>
          <w:i/>
        </w:rPr>
        <w:t>Stan</w:t>
      </w:r>
      <w:r w:rsidR="00B1021D">
        <w:rPr>
          <w:i/>
        </w:rPr>
        <w:t xml:space="preserve"> </w:t>
      </w:r>
      <w:r w:rsidR="00B1021D">
        <w:rPr>
          <w:i/>
        </w:rPr>
        <w:fldChar w:fldCharType="begin" w:fldLock="1"/>
      </w:r>
      <w:r w:rsidR="00993F62">
        <w:rPr>
          <w:i/>
        </w:rPr>
        <w:instrText>ADDIN CSL_CITATION {"citationItems":[{"id":"ITEM-1","itemData":{"author":[{"dropping-particle":"","family":"Carpenter","given":"B.","non-dropping-particle":"","parse-names":false,"suffix":""},{"dropping-particle":"","family":"Gelman","given":"A.","non-dropping-particle":"","parse-names":false,"suffix":""},{"dropping-particle":"","family":"Hoffman","given":"M.","non-dropping-particle":"","parse-names":false,"suffix":""},{"dropping-particle":"","family":"Lee","given":"D.","non-dropping-particle":"","parse-names":false,"suffix":""},{"dropping-particle":"","family":"Goodrich","given":"B.","non-dropping-particle":"","parse-names":false,"suffix":""},{"dropping-particle":"","family":"Betancourt","given":"M.","non-dropping-particle":"","parse-names":false,"suffix":""},{"dropping-particle":"","family":"Brubaker","given":"M. A.","non-dropping-particle":"","parse-names":false,"suffix":""},{"dropping-particle":"","family":"Guo","given":"J.","non-dropping-particle":"","parse-names":false,"suffix":""},{"dropping-particle":"","family":"Li","given":"P.","non-dropping-particle":"","parse-names":false,"suffix":""},{"dropping-particle":"","family":"Riddell","given":"A.","non-dropping-particle":"","parse-names":false,"suffix":""}],"container-title":"Journal of Statistical Software","id":"ITEM-1","issue":"20","issued":{"date-parts":[["2016"]]},"page":"1-37","title":"Stan: A probabilistic programming language","type":"article-journal","volume":"2"},"uris":["http://www.mendeley.com/documents/?uuid=7c92ed99-f075-410c-ba1c-9ebffee0eb6b"]}],"mendeley":{"formattedCitation":"(Carpenter et al., 2016)","plainTextFormattedCitation":"(Carpenter et al., 2016)","previouslyFormattedCitation":"(Carpenter et al., 2016)"},"properties":{"noteIndex":0},"schema":"https://github.com/citation-style-language/schema/raw/master/csl-citation.json"}</w:instrText>
      </w:r>
      <w:r w:rsidR="00B1021D">
        <w:rPr>
          <w:i/>
        </w:rPr>
        <w:fldChar w:fldCharType="separate"/>
      </w:r>
      <w:r w:rsidR="00B1021D" w:rsidRPr="00B1021D">
        <w:rPr>
          <w:noProof/>
        </w:rPr>
        <w:t>(Carpenter et al., 2016)</w:t>
      </w:r>
      <w:r w:rsidR="00B1021D">
        <w:rPr>
          <w:i/>
        </w:rPr>
        <w:fldChar w:fldCharType="end"/>
      </w:r>
      <w:r w:rsidR="00750379">
        <w:rPr>
          <w:i/>
        </w:rPr>
        <w:t xml:space="preserve"> </w:t>
      </w:r>
      <w:r w:rsidR="00750379">
        <w:t xml:space="preserve">to implement Markov Chain Monte Carlo (MCMC) algorithms </w:t>
      </w:r>
      <w:r w:rsidR="00655937">
        <w:t>in order to</w:t>
      </w:r>
      <w:r w:rsidR="00750379">
        <w:t xml:space="preserve"> estimate posterior distributions</w:t>
      </w:r>
      <w:r w:rsidR="008B2A84">
        <w:t xml:space="preserve"> of the parameters of interest</w:t>
      </w:r>
      <w:r w:rsidR="00A55975">
        <w:t>.</w:t>
      </w:r>
      <w:r w:rsidR="00750379">
        <w:t xml:space="preserve"> Each of the models w</w:t>
      </w:r>
      <w:r w:rsidR="00462C5A">
        <w:t>ere</w:t>
      </w:r>
      <w:r w:rsidR="00750379">
        <w:t xml:space="preserve"> fitted using weakly </w:t>
      </w:r>
      <w:r w:rsidR="00655937">
        <w:t>regularizing</w:t>
      </w:r>
      <w:r w:rsidR="00750379">
        <w:t xml:space="preserve"> </w:t>
      </w:r>
      <w:r w:rsidR="00655937">
        <w:t>prior distributions</w:t>
      </w:r>
      <w:r w:rsidR="00750379">
        <w:t xml:space="preserve"> (default priors in </w:t>
      </w:r>
      <w:r w:rsidR="00750379">
        <w:rPr>
          <w:i/>
        </w:rPr>
        <w:t>brms</w:t>
      </w:r>
      <w:r w:rsidR="00750379">
        <w:t>) and Gaussian likelihood. Four MCMC simulations (“chains”) with 10</w:t>
      </w:r>
      <w:r w:rsidR="00462C5A">
        <w:t>,</w:t>
      </w:r>
      <w:r w:rsidR="00750379">
        <w:t>000 iterations (2</w:t>
      </w:r>
      <w:r w:rsidR="00462C5A">
        <w:t>,</w:t>
      </w:r>
      <w:r w:rsidR="00750379">
        <w:t>000 warmup)</w:t>
      </w:r>
      <w:r w:rsidR="003D5C58">
        <w:t xml:space="preserve"> and a thinning interval of 1</w:t>
      </w:r>
      <w:r w:rsidR="00750379">
        <w:t xml:space="preserve"> were run to estimate </w:t>
      </w:r>
      <w:r w:rsidR="002D1838">
        <w:t xml:space="preserve">parameters in </w:t>
      </w:r>
      <w:r w:rsidR="00750379">
        <w:t xml:space="preserve">each of the </w:t>
      </w:r>
      <w:r w:rsidR="002D1838">
        <w:t xml:space="preserve">fitted </w:t>
      </w:r>
      <w:r w:rsidR="00750379">
        <w:t xml:space="preserve">models. </w:t>
      </w:r>
      <w:r w:rsidR="00FE517E">
        <w:t xml:space="preserve">Further analyses were done following the recommendations for Bayesian multilevel modeling using </w:t>
      </w:r>
      <w:r w:rsidR="00FE517E">
        <w:rPr>
          <w:i/>
        </w:rPr>
        <w:t>brms</w:t>
      </w:r>
      <w:r w:rsidR="00FE517E">
        <w:t xml:space="preserve"> (</w:t>
      </w:r>
      <w:r w:rsidR="00FE517E" w:rsidRPr="00057693">
        <w:rPr>
          <w:rStyle w:val="fontstyle01"/>
          <w:rFonts w:ascii="Times New Roman" w:hAnsi="Times New Roman"/>
          <w:sz w:val="24"/>
          <w:highlight w:val="yellow"/>
        </w:rPr>
        <w:t>Nalborczyk</w:t>
      </w:r>
      <w:r w:rsidR="00FE517E" w:rsidRPr="00057693">
        <w:rPr>
          <w:noProof/>
          <w:highlight w:val="yellow"/>
        </w:rPr>
        <w:t xml:space="preserve"> et al., 2018</w:t>
      </w:r>
      <w:r w:rsidR="00FE517E">
        <w:t xml:space="preserve">). </w:t>
      </w:r>
      <w:r w:rsidR="006F6D5A">
        <w:t xml:space="preserve">We confirmed that all models converged </w:t>
      </w:r>
      <w:r w:rsidR="003D5C58">
        <w:t>by examining trace plots</w:t>
      </w:r>
      <w:r w:rsidR="00F4458A">
        <w:t>,</w:t>
      </w:r>
      <w:r w:rsidR="003D5C58">
        <w:t xml:space="preserve"> autocorrelation, and variance between chains</w:t>
      </w:r>
      <w:r w:rsidR="00A74EFB">
        <w:t xml:space="preserve"> </w:t>
      </w:r>
      <w:r w:rsidR="00A74EFB">
        <w:fldChar w:fldCharType="begin" w:fldLock="1"/>
      </w:r>
      <w:r w:rsidR="00A74EFB">
        <w:instrText>ADDIN CSL_CITATION {"citationItems":[{"id":"ITEM-1","itemData":{"DOI":"10.1214/ss/1177011136","ISBN":"08834237","ISSN":"0883-4237","PMID":"25246403","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Inference from Iterative Simulation Using Multiple Sequences","type":"article-journal","volume":"7"},"uris":["http://www.mendeley.com/documents/?uuid=81936e3f-51f8-4365-887b-eb20be5da4d3"]}],"mendeley":{"formattedCitation":"(Gelman &amp; Rubin, 1992)","manualFormatting":"(Gelman-Rubin statistic; Gelman &amp; Rubin, 1992)","plainTextFormattedCitation":"(Gelman &amp; Rubin, 1992)","previouslyFormattedCitation":"(Gelman &amp; Rubin, 1992)"},"properties":{"noteIndex":0},"schema":"https://github.com/citation-style-language/schema/raw/master/csl-citation.json"}</w:instrText>
      </w:r>
      <w:r w:rsidR="00A74EFB">
        <w:fldChar w:fldCharType="separate"/>
      </w:r>
      <w:r w:rsidR="00A74EFB" w:rsidRPr="00A74EFB">
        <w:rPr>
          <w:noProof/>
        </w:rPr>
        <w:t>(</w:t>
      </w:r>
      <w:r w:rsidR="00A74EFB">
        <w:rPr>
          <w:noProof/>
        </w:rPr>
        <w:t xml:space="preserve">Gelman-Rubin statistic; </w:t>
      </w:r>
      <w:r w:rsidR="00A74EFB" w:rsidRPr="00A74EFB">
        <w:rPr>
          <w:noProof/>
        </w:rPr>
        <w:t>Gelman &amp; Rubin, 1992)</w:t>
      </w:r>
      <w:r w:rsidR="00A74EFB">
        <w:fldChar w:fldCharType="end"/>
      </w:r>
      <w:r w:rsidR="00993F62">
        <w:t xml:space="preserve">. We compared models based on their fit to the actual data using the Bayesian </w:t>
      </w:r>
      <w:r w:rsidR="00993F62">
        <w:rPr>
          <w:i/>
        </w:rPr>
        <w:t>R</w:t>
      </w:r>
      <w:r w:rsidR="00993F62">
        <w:rPr>
          <w:vertAlign w:val="superscript"/>
        </w:rPr>
        <w:t>2</w:t>
      </w:r>
      <w:r w:rsidR="00993F62">
        <w:t xml:space="preserve"> </w:t>
      </w:r>
      <w:r w:rsidR="00993F62">
        <w:fldChar w:fldCharType="begin" w:fldLock="1"/>
      </w:r>
      <w:r w:rsidR="00A74EFB">
        <w:instrText>ADDIN CSL_CITATION {"citationItems":[{"id":"ITEM-1","itemData":{"abstract":"The usual definition of R 2 (variance of the predicted values divided by the variance of the data) has a problem for Bayesian fits, as the numerator can be larger than the denominator. We propose an alternative definition similar to one that has appeared in the survival analysis literature: the variance of the predicted values divided by the variance of predicted values plus the variance of the errors. This summary is computed automatically for linear and generalized linear regression models fit using rstanarm, our R package for fitting Bayesian applied regression models with Stan. 1. The problem Consider a regression model of outcomes y and predictors X with predicted values E(y|X, θ), fit to data (X, y) n , n = 1, . . . , N . Ordinary least squares regression yields an estimated parameter vecto θ with predicted value y n = E(y|X n θ) and residual variance V N n= y n , where we are using the notation, V N n=1 z n = 1 N − 1 N n=1 (z n − ¯ z) 2 , for any vector z. The proportion of variance explained, classical R 2 = V N n= y n V N n=1 y n , (1) is a commonly used measure of model fit, and there is a long literature on interpreting it, adjusting it for degrees of freedom used in fitting the model, and generalizing it to other settings such as hierarchical models; see Xu (2003) and Gelman and Pardoe (2006). Here we consider how to extend the concept of R 2 to apply to Bayesian model fitting. Our motivation is the rstanarm R package (Gabry and Goodrich, 2017) for fitting applied regression","author":[{"dropping-particle":"","family":"Gelman","given":"Andrew","non-dropping-particle":"","parse-names":false,"suffix":""},{"dropping-particle":"","family":"Goodrich","given":"Ben","non-dropping-particle":"","parse-names":false,"suffix":""},{"dropping-particle":"","family":"Gabry","given":"Jonah","non-dropping-particle":"","parse-names":false,"suffix":""},{"dropping-particle":"","family":"Ali","given":"Imad","non-dropping-particle":"","parse-names":false,"suffix":""}],"container-title":"Unpublished via http://www. stat. columbia. edu/~ gelman/research/unpublished.","id":"ITEM-1","issued":{"date-parts":[["2017"]]},"title":"R-squared for Bayesian regression models","type":"article-journal"},"uris":["http://www.mendeley.com/documents/?uuid=67abe800-83e7-4f9b-a5ce-9dee03f87ff8"]}],"mendeley":{"formattedCitation":"(Gelman, Goodrich, Gabry, &amp; Ali, 2017)","plainTextFormattedCitation":"(Gelman, Goodrich, Gabry, &amp; Ali, 2017)","previouslyFormattedCitation":"(Gelman, Goodrich, Gabry, &amp; Ali, 2017)"},"properties":{"noteIndex":0},"schema":"https://github.com/citation-style-language/schema/raw/master/csl-citation.json"}</w:instrText>
      </w:r>
      <w:r w:rsidR="00993F62">
        <w:fldChar w:fldCharType="separate"/>
      </w:r>
      <w:r w:rsidR="00993F62" w:rsidRPr="00993F62">
        <w:rPr>
          <w:noProof/>
        </w:rPr>
        <w:t>(Gelman, Goodrich, Gabry, &amp; Ali, 2017)</w:t>
      </w:r>
      <w:r w:rsidR="00993F62">
        <w:fldChar w:fldCharType="end"/>
      </w:r>
      <w:r w:rsidR="00A74EFB">
        <w:t>,</w:t>
      </w:r>
      <w:r w:rsidR="00993F62">
        <w:t xml:space="preserve"> and their out-of-sample predictive performance using </w:t>
      </w:r>
      <w:r w:rsidR="00D03DBF">
        <w:t>the Widely Applicab</w:t>
      </w:r>
      <w:r w:rsidR="00993F62">
        <w:t xml:space="preserve">le Information Criterion </w:t>
      </w:r>
      <w:r w:rsidR="00993F62">
        <w:fldChar w:fldCharType="begin" w:fldLock="1"/>
      </w:r>
      <w:r w:rsidR="00993F62">
        <w:instrText>ADDIN CSL_CITATION {"citationItems":[{"id":"ITEM-1","itemData":{"ISBN":"1532-4435","ISSN":"1532-4435","abstract":"In regular statistical models, the leave-one-out cross-validation is asymptotically equivalent to the Akaike information criterion. However, since many learning machines are singular statistical models, the asymptotic behavior of the cross-validation remains unknown. In previous studies, we established the singular learning theory and proposed a widely applicable information criterion, the expectation value of which is asymptotically equal to the average Bayes generalization loss. In the present paper, we theoretically compare the Bayes cross-validation loss and the widely applicable information criterion and prove two theorems. First, the Bayes cross-validation loss is asymptotically equivalent to the widely applicable information criterion as a random variable. Therefore, model selection and hyperparameter optimization using these two values are asymptotically equivalent. Second, the sum of the Bayes generalization error and the Bayes cross-validation error is asymptotically equal to $2\\lambda/n$, where $\\lambda$ is the real log canonical threshold and $n$ is the number of training samples. Therefore the relation between the cross-validation error and the generalization error is determined by the algebraic geometrical structure of a learning machine. We also clarify that the deviance information criteria are different from the Bayes cross-validation and the widely applicable information criterion.","author":[{"dropping-particle":"","family":"Watanabe","given":"Sumio","non-dropping-particle":"","parse-names":false,"suffix":""}],"id":"ITEM-1","issued":{"date-parts":[["2010"]]},"page":"3571-3594","title":"Asymptotic Equivalence of Bayes Cross Validation and Widely Applicable Information Criterion in Singular Learning Theory","type":"article-journal","volume":"11"},"uris":["http://www.mendeley.com/documents/?uuid=e9044e78-ecd1-49bb-b9c5-a578618da7fa"]}],"mendeley":{"formattedCitation":"(Watanabe, 2010)","manualFormatting":"(WAIC; Watanabe, 2010)","plainTextFormattedCitation":"(Watanabe, 2010)","previouslyFormattedCitation":"(Watanabe, 2010)"},"properties":{"noteIndex":0},"schema":"https://github.com/citation-style-language/schema/raw/master/csl-citation.json"}</w:instrText>
      </w:r>
      <w:r w:rsidR="00993F62">
        <w:fldChar w:fldCharType="separate"/>
      </w:r>
      <w:r w:rsidR="00993F62" w:rsidRPr="00993F62">
        <w:rPr>
          <w:noProof/>
        </w:rPr>
        <w:t>(</w:t>
      </w:r>
      <w:r w:rsidR="00993F62">
        <w:rPr>
          <w:noProof/>
        </w:rPr>
        <w:t xml:space="preserve">WAIC; </w:t>
      </w:r>
      <w:r w:rsidR="00993F62" w:rsidRPr="00993F62">
        <w:rPr>
          <w:noProof/>
        </w:rPr>
        <w:t>Watanabe, 2010)</w:t>
      </w:r>
      <w:r w:rsidR="00993F62">
        <w:fldChar w:fldCharType="end"/>
      </w:r>
      <w:r w:rsidR="00D03DBF">
        <w:t xml:space="preserve">. The best model was selected </w:t>
      </w:r>
      <w:r w:rsidR="00313C20">
        <w:t>and the posterior distribution</w:t>
      </w:r>
      <w:r w:rsidR="00703CFE">
        <w:t>s</w:t>
      </w:r>
      <w:r w:rsidR="00313C20">
        <w:t xml:space="preserve"> of </w:t>
      </w:r>
      <w:r w:rsidR="0083578A">
        <w:t>conditions</w:t>
      </w:r>
      <w:r w:rsidR="00703CFE">
        <w:t xml:space="preserve"> of interest were</w:t>
      </w:r>
      <w:r w:rsidR="00313C20">
        <w:t xml:space="preserve"> examined.</w:t>
      </w:r>
      <w:r w:rsidR="00F742BF">
        <w:t xml:space="preserve"> </w:t>
      </w:r>
      <w:r w:rsidR="00A74EFB">
        <w:t xml:space="preserve">Differences between conditions were assessed by computing the mean and the 95% highest density interval (HDI) of the difference between posterior distributions of the respective conditions </w:t>
      </w:r>
      <w:r w:rsidR="00A74EFB">
        <w:fldChar w:fldCharType="begin" w:fldLock="1"/>
      </w:r>
      <w:r w:rsidR="00571A0C">
        <w:instrText>ADDIN CSL_CITATION {"citationItems":[{"id":"ITEM-1","itemData":{"DOI":"10.1016/B978-0-12-405888-0.09999-2","ISBN":"9780124058880","ISSN":"1385-4046","PMID":"15003161","abstract":"There is an explosion of interest in Bayesian statistics, primarily because recently created computational methods have finally made Bayesian analysis obtainable to a wide audience. Doing Bayesian Data Analysis: A Tutorial with R, JAGS, and Stan provides an accessible approach to Bayesian data analysis, as material is explained clearly with concrete examples. The book begins with the basics, including essential concepts of probability and random sampling, and gradually progresses to advanced hierarchical modeling methods for realistic data. Included are step-by-step instructions on how to conduct Bayesian data analyses in the popular and free software R and WinBugs. This book is intended for first-year graduate students or advanced undergraduates. It provides a bridge between undergraduate training and modern Bayesian methods for data analysis, which is becoming the accepted research standard. Knowledge of algebra and basic calculus is a prerequisite.","author":[{"dropping-particle":"","family":"Kruschke","given":"John K.","non-dropping-particle":"","parse-names":false,"suffix":""}],"container-title":"Doing Bayesian Data Analysis: A Tutorial with R, JAGS, and Stan, Second Edition","edition":"2","id":"ITEM-1","issued":{"date-parts":[["2014"]]},"number-of-pages":"1-759","publisher":"Elsevier Inc.","title":"Doing Bayesian data analysis: A tutorial with R, JAGS, and Stan, second edition","type":"book"},"uris":["http://www.mendeley.com/documents/?uuid=53dd16c1-8051-49a6-807f-b014028c76b1"]}],"mendeley":{"formattedCitation":"(John K. Kruschke, 2014)","manualFormatting":"(Kruschke, 2014)","plainTextFormattedCitation":"(John K. Kruschke, 2014)","previouslyFormattedCitation":"(John K. Kruschke, 2014)"},"properties":{"noteIndex":0},"schema":"https://github.com/citation-style-language/schema/raw/master/csl-citation.json"}</w:instrText>
      </w:r>
      <w:r w:rsidR="00A74EFB">
        <w:fldChar w:fldCharType="separate"/>
      </w:r>
      <w:r w:rsidR="00A74EFB" w:rsidRPr="00A74EFB">
        <w:rPr>
          <w:noProof/>
        </w:rPr>
        <w:t>(Kruschke, 2014)</w:t>
      </w:r>
      <w:r w:rsidR="00A74EFB">
        <w:fldChar w:fldCharType="end"/>
      </w:r>
      <w:r w:rsidR="00A74EFB">
        <w:t xml:space="preserve">. </w:t>
      </w:r>
      <w:r w:rsidR="00F219CA">
        <w:t xml:space="preserve">Additionally, we </w:t>
      </w:r>
      <w:r w:rsidR="00F219CA">
        <w:lastRenderedPageBreak/>
        <w:t>cal</w:t>
      </w:r>
      <w:r w:rsidR="00771373">
        <w:t>culated the evidence ratio</w:t>
      </w:r>
      <w:r w:rsidR="00052D94">
        <w:t>s</w:t>
      </w:r>
      <w:r w:rsidR="00525408">
        <w:t xml:space="preserve"> (ER</w:t>
      </w:r>
      <w:r w:rsidR="00052D94">
        <w:t>s</w:t>
      </w:r>
      <w:r w:rsidR="00525408">
        <w:t>)</w:t>
      </w:r>
      <w:r w:rsidR="00771373">
        <w:t xml:space="preserve"> for</w:t>
      </w:r>
      <w:r w:rsidR="00F219CA">
        <w:t xml:space="preserve"> </w:t>
      </w:r>
      <w:r w:rsidR="00771373">
        <w:t>our hypothese</w:t>
      </w:r>
      <w:r w:rsidR="00052D94">
        <w:t>s as</w:t>
      </w:r>
      <w:r w:rsidR="00F219CA">
        <w:t xml:space="preserve"> </w:t>
      </w:r>
      <w:r w:rsidR="00052D94">
        <w:t xml:space="preserve">the </w:t>
      </w:r>
      <w:r w:rsidR="00F219CA">
        <w:t>ratio</w:t>
      </w:r>
      <w:r w:rsidR="00052D94">
        <w:t>s</w:t>
      </w:r>
      <w:r w:rsidR="00F219CA">
        <w:t xml:space="preserve"> between the percentage of posterior samples on each side of the zero of a </w:t>
      </w:r>
      <w:r w:rsidR="00525408">
        <w:t xml:space="preserve">difference </w:t>
      </w:r>
      <w:r w:rsidR="00F219CA">
        <w:t>distrib</w:t>
      </w:r>
      <w:r w:rsidR="00525408">
        <w:t xml:space="preserve">ution </w:t>
      </w:r>
      <w:r w:rsidR="00F219CA">
        <w:t xml:space="preserve">between two conditions. </w:t>
      </w:r>
      <w:r w:rsidR="000D270A">
        <w:t>ERs can be interpreted as the probability of a hypothesis (e.g. “Condition A is larger than condition B”) against its alternative (“Condition B is larger than condition A”).</w:t>
      </w:r>
    </w:p>
    <w:p w14:paraId="15FA9DA9" w14:textId="73BF6E23" w:rsidR="009508C9" w:rsidRDefault="009508C9" w:rsidP="00BC3FB6">
      <w:pPr>
        <w:pStyle w:val="Heading1"/>
        <w:spacing w:before="0" w:after="240"/>
      </w:pPr>
      <w:r>
        <w:t>Results</w:t>
      </w:r>
    </w:p>
    <w:p w14:paraId="09C056F5" w14:textId="3CDBAAFC" w:rsidR="00B5232F" w:rsidRDefault="008C4B5F" w:rsidP="00BC3FB6">
      <w:pPr>
        <w:pStyle w:val="Heading2"/>
        <w:spacing w:before="0" w:after="240"/>
      </w:pPr>
      <w:r>
        <w:t>Behavioral results</w:t>
      </w:r>
    </w:p>
    <w:p w14:paraId="524FBDC5" w14:textId="2CD70B38" w:rsidR="00FE2900" w:rsidRDefault="00FF793F" w:rsidP="00F35FBF">
      <w:pPr>
        <w:spacing w:line="480" w:lineRule="auto"/>
        <w:ind w:firstLine="284"/>
        <w:jc w:val="both"/>
      </w:pPr>
      <w:r>
        <w:t xml:space="preserve">We fitted </w:t>
      </w:r>
      <w:r w:rsidR="00563137">
        <w:t>three</w:t>
      </w:r>
      <w:r>
        <w:t xml:space="preserve"> models to predict both hit rates</w:t>
      </w:r>
      <w:r w:rsidR="003460DC">
        <w:t xml:space="preserve"> (proportion of hits)</w:t>
      </w:r>
      <w:r>
        <w:t xml:space="preserve"> and reaction times</w:t>
      </w:r>
      <w:r w:rsidR="003460DC">
        <w:t xml:space="preserve"> (</w:t>
      </w:r>
      <w:r w:rsidR="00BC7D05">
        <w:t xml:space="preserve">in </w:t>
      </w:r>
      <w:r w:rsidR="003460DC">
        <w:t>milliseconds)</w:t>
      </w:r>
      <w:r>
        <w:t xml:space="preserve"> separately</w:t>
      </w:r>
      <w:r w:rsidR="00E66917">
        <w:t xml:space="preserve"> (</w:t>
      </w:r>
      <w:r w:rsidR="00E66917" w:rsidRPr="00B57645">
        <w:rPr>
          <w:i/>
        </w:rPr>
        <w:t>Figure 2</w:t>
      </w:r>
      <w:r w:rsidR="00E66917">
        <w:t xml:space="preserve"> and </w:t>
      </w:r>
      <w:r w:rsidR="00E66917" w:rsidRPr="00B57645">
        <w:rPr>
          <w:i/>
        </w:rPr>
        <w:t>Table 1</w:t>
      </w:r>
      <w:r w:rsidR="007B463E">
        <w:t>)</w:t>
      </w:r>
      <w:r>
        <w:t xml:space="preserve">. </w:t>
      </w:r>
      <w:r w:rsidR="00AA56D6">
        <w:t>First</w:t>
      </w:r>
      <w:r w:rsidR="00BC7D05">
        <w:t>,</w:t>
      </w:r>
      <w:r w:rsidR="004D7EBB">
        <w:t xml:space="preserve"> we fitted the</w:t>
      </w:r>
      <w:r w:rsidR="00AA56D6">
        <w:t xml:space="preserve"> </w:t>
      </w:r>
      <w:r w:rsidR="004D7EBB" w:rsidRPr="004D7EBB">
        <w:rPr>
          <w:i/>
        </w:rPr>
        <w:t xml:space="preserve">Null </w:t>
      </w:r>
      <w:r w:rsidR="00AA56D6" w:rsidRPr="004D7EBB">
        <w:rPr>
          <w:i/>
        </w:rPr>
        <w:t>model</w:t>
      </w:r>
      <w:r w:rsidR="00AA56D6">
        <w:t xml:space="preserve"> with no constant effects and varying intercepts across subject. This model was fitted in order to investigate the possibility that the data </w:t>
      </w:r>
      <w:r w:rsidR="006F62F4">
        <w:t xml:space="preserve">would be </w:t>
      </w:r>
      <w:r w:rsidR="009B094D">
        <w:t xml:space="preserve">best </w:t>
      </w:r>
      <w:r w:rsidR="00AA56D6">
        <w:t xml:space="preserve">explained </w:t>
      </w:r>
      <w:r w:rsidR="006F62F4">
        <w:t xml:space="preserve">by simple </w:t>
      </w:r>
      <w:r w:rsidR="009B094D">
        <w:t xml:space="preserve">random </w:t>
      </w:r>
      <w:r w:rsidR="00AA56D6">
        <w:t xml:space="preserve">variation between subjects. </w:t>
      </w:r>
      <w:r w:rsidR="006F62F4">
        <w:t>To</w:t>
      </w:r>
      <w:r w:rsidR="00AF1D01">
        <w:t xml:space="preserve"> investigate the effect of </w:t>
      </w:r>
      <w:r w:rsidR="006F62F4">
        <w:t xml:space="preserve">reward </w:t>
      </w:r>
      <w:r w:rsidR="00AF1D01">
        <w:t>phase</w:t>
      </w:r>
      <w:r w:rsidR="006F62F4">
        <w:t xml:space="preserve"> (baseline, acquisition, extinction),</w:t>
      </w:r>
      <w:r w:rsidR="00AF1D01">
        <w:t xml:space="preserve"> we fitted</w:t>
      </w:r>
      <w:r w:rsidR="004D7EBB">
        <w:t xml:space="preserve"> the</w:t>
      </w:r>
      <w:r w:rsidR="00AF1D01">
        <w:t xml:space="preserve"> </w:t>
      </w:r>
      <w:r w:rsidR="004D7EBB" w:rsidRPr="004D7EBB">
        <w:rPr>
          <w:i/>
        </w:rPr>
        <w:t xml:space="preserve">Reward phase </w:t>
      </w:r>
      <w:r w:rsidR="00AF1D01" w:rsidRPr="004D7EBB">
        <w:rPr>
          <w:i/>
        </w:rPr>
        <w:t>model</w:t>
      </w:r>
      <w:r w:rsidR="00AF1D01">
        <w:t xml:space="preserve"> that included only reward phase as the constant predictor and varying intercepts and slopes across subjects for this effect. To investigate the possible interaction between reward phase a</w:t>
      </w:r>
      <w:r w:rsidR="004D7EBB">
        <w:t xml:space="preserve">nd reward </w:t>
      </w:r>
      <w:r w:rsidR="00884EE2">
        <w:t>probability</w:t>
      </w:r>
      <w:r w:rsidR="004D7EBB">
        <w:t xml:space="preserve">, we fitted the </w:t>
      </w:r>
      <w:r w:rsidR="004D7EBB" w:rsidRPr="004D7EBB">
        <w:rPr>
          <w:i/>
        </w:rPr>
        <w:t>Interaction</w:t>
      </w:r>
      <w:r w:rsidR="00AF1D01" w:rsidRPr="004D7EBB">
        <w:rPr>
          <w:i/>
        </w:rPr>
        <w:t xml:space="preserve"> model</w:t>
      </w:r>
      <w:r w:rsidR="00AF1D01">
        <w:t xml:space="preserve"> </w:t>
      </w:r>
      <w:r w:rsidR="006F62F4">
        <w:t xml:space="preserve">including </w:t>
      </w:r>
      <w:r w:rsidR="00AF1D01">
        <w:t>these two effects and their interaction as constant effects. The intercepts and slopes of main effects and their interaction were allow</w:t>
      </w:r>
      <w:r w:rsidR="00FE2900">
        <w:t xml:space="preserve">ed to vary across participants. </w:t>
      </w:r>
      <w:r w:rsidR="006F62F4">
        <w:t>Please</w:t>
      </w:r>
      <w:r w:rsidR="00563137">
        <w:t xml:space="preserve"> note that </w:t>
      </w:r>
      <w:r w:rsidR="0066169F">
        <w:t xml:space="preserve">there are two additional models that, although possible to fit, </w:t>
      </w:r>
      <w:r w:rsidR="006F62F4">
        <w:t>are not plausible</w:t>
      </w:r>
      <w:r w:rsidR="0066169F">
        <w:t xml:space="preserve"> in the context of our experiment. </w:t>
      </w:r>
      <w:r w:rsidR="006F62F4">
        <w:t>Specifically, t</w:t>
      </w:r>
      <w:r w:rsidR="00FE2900">
        <w:t xml:space="preserve">he model with only the effect of reward </w:t>
      </w:r>
      <w:r w:rsidR="00884EE2">
        <w:t>probability</w:t>
      </w:r>
      <w:r w:rsidR="00FE2900">
        <w:t xml:space="preserve"> overlooks the fact that this effect </w:t>
      </w:r>
      <w:r w:rsidR="006F62F4">
        <w:t xml:space="preserve">would </w:t>
      </w:r>
      <w:r w:rsidR="00FE2900">
        <w:t xml:space="preserve">necessarily be most pronounced in the acquisition phase, thus interacting with the effect of reward phase. The same logic applies to the model with additive effects of reward phase and </w:t>
      </w:r>
      <w:r w:rsidR="00884EE2">
        <w:t>probability</w:t>
      </w:r>
      <w:r w:rsidR="008D6F6F">
        <w:t xml:space="preserve"> (i.e., these effects cannot act independently in our experimental design)</w:t>
      </w:r>
      <w:r w:rsidR="00FE2900">
        <w:t>.</w:t>
      </w:r>
    </w:p>
    <w:p w14:paraId="1F63DEB1" w14:textId="77777777" w:rsidR="00C11E13" w:rsidRDefault="00C11E13" w:rsidP="00F35FBF">
      <w:pPr>
        <w:spacing w:line="480" w:lineRule="auto"/>
        <w:ind w:firstLine="284"/>
        <w:jc w:val="both"/>
      </w:pPr>
    </w:p>
    <w:p w14:paraId="12513D98" w14:textId="5426A805" w:rsidR="00FF1479" w:rsidRDefault="00FF1479" w:rsidP="007709FE">
      <w:pPr>
        <w:ind w:firstLine="720"/>
      </w:pPr>
    </w:p>
    <w:tbl>
      <w:tblPr>
        <w:tblStyle w:val="APA6"/>
        <w:tblpPr w:leftFromText="181" w:rightFromText="181" w:vertAnchor="text" w:tblpXSpec="center" w:tblpY="1"/>
        <w:tblOverlap w:val="never"/>
        <w:tblW w:w="9378" w:type="dxa"/>
        <w:tblLook w:val="04A0" w:firstRow="1" w:lastRow="0" w:firstColumn="1" w:lastColumn="0" w:noHBand="0" w:noVBand="1"/>
      </w:tblPr>
      <w:tblGrid>
        <w:gridCol w:w="1973"/>
        <w:gridCol w:w="2103"/>
        <w:gridCol w:w="2563"/>
        <w:gridCol w:w="2739"/>
      </w:tblGrid>
      <w:tr w:rsidR="00FF1479" w14:paraId="0D71388E" w14:textId="77777777" w:rsidTr="00C11E13">
        <w:trPr>
          <w:trHeight w:val="588"/>
        </w:trPr>
        <w:tc>
          <w:tcPr>
            <w:tcW w:w="9378" w:type="dxa"/>
            <w:gridSpan w:val="4"/>
            <w:tcBorders>
              <w:bottom w:val="single" w:sz="4" w:space="0" w:color="auto"/>
            </w:tcBorders>
          </w:tcPr>
          <w:p w14:paraId="4E4589FE" w14:textId="32278603" w:rsidR="00FF1479" w:rsidRDefault="001D374C" w:rsidP="00C11E13">
            <w:pPr>
              <w:spacing w:line="360" w:lineRule="auto"/>
            </w:pPr>
            <w:commentRangeStart w:id="4"/>
            <w:r>
              <w:lastRenderedPageBreak/>
              <w:t>Table 1</w:t>
            </w:r>
            <w:commentRangeEnd w:id="4"/>
            <w:r w:rsidR="009D3D50">
              <w:rPr>
                <w:rStyle w:val="CommentReference"/>
              </w:rPr>
              <w:commentReference w:id="4"/>
            </w:r>
          </w:p>
          <w:p w14:paraId="5CCBB1CF" w14:textId="4021BE69" w:rsidR="00FF1479" w:rsidRDefault="00FF1479" w:rsidP="00C11E13">
            <w:pPr>
              <w:spacing w:line="360" w:lineRule="auto"/>
              <w:rPr>
                <w:i/>
              </w:rPr>
            </w:pPr>
            <w:r>
              <w:rPr>
                <w:i/>
              </w:rPr>
              <w:t xml:space="preserve">Means and 95% HDIs </w:t>
            </w:r>
            <w:r w:rsidR="006F62F4">
              <w:rPr>
                <w:i/>
              </w:rPr>
              <w:t xml:space="preserve">(in square brackets) </w:t>
            </w:r>
            <w:r>
              <w:rPr>
                <w:i/>
              </w:rPr>
              <w:t>of hit rates</w:t>
            </w:r>
            <w:r w:rsidR="001D374C">
              <w:rPr>
                <w:i/>
              </w:rPr>
              <w:t xml:space="preserve"> and reaction times</w:t>
            </w:r>
            <w:r w:rsidR="007063D5">
              <w:rPr>
                <w:i/>
              </w:rPr>
              <w:t>.</w:t>
            </w:r>
          </w:p>
        </w:tc>
      </w:tr>
      <w:tr w:rsidR="00FF1479" w14:paraId="1EFD9796" w14:textId="77777777" w:rsidTr="00C11E13">
        <w:trPr>
          <w:trHeight w:val="588"/>
        </w:trPr>
        <w:tc>
          <w:tcPr>
            <w:tcW w:w="1973" w:type="dxa"/>
            <w:tcBorders>
              <w:top w:val="single" w:sz="4" w:space="0" w:color="auto"/>
            </w:tcBorders>
            <w:vAlign w:val="center"/>
          </w:tcPr>
          <w:p w14:paraId="4B9357B5" w14:textId="77777777" w:rsidR="00FF1479" w:rsidRDefault="00FF1479" w:rsidP="00C11E13">
            <w:r>
              <w:t>Reward phase</w:t>
            </w:r>
          </w:p>
        </w:tc>
        <w:tc>
          <w:tcPr>
            <w:tcW w:w="2103" w:type="dxa"/>
            <w:tcBorders>
              <w:top w:val="single" w:sz="4" w:space="0" w:color="auto"/>
            </w:tcBorders>
            <w:vAlign w:val="center"/>
          </w:tcPr>
          <w:p w14:paraId="6E989677" w14:textId="21646892" w:rsidR="00FF1479" w:rsidRDefault="00FF1479" w:rsidP="00C11E13">
            <w:r>
              <w:t xml:space="preserve">Reward </w:t>
            </w:r>
            <w:r w:rsidR="00884EE2">
              <w:t>probability</w:t>
            </w:r>
          </w:p>
        </w:tc>
        <w:tc>
          <w:tcPr>
            <w:tcW w:w="2563" w:type="dxa"/>
            <w:tcBorders>
              <w:top w:val="single" w:sz="4" w:space="0" w:color="auto"/>
            </w:tcBorders>
            <w:vAlign w:val="center"/>
          </w:tcPr>
          <w:p w14:paraId="6ED139A8" w14:textId="77777777" w:rsidR="00FF1479" w:rsidRPr="007F6AA7" w:rsidRDefault="00FF1479" w:rsidP="00C11E13">
            <w:r>
              <w:t>Hit rates (proportion)</w:t>
            </w:r>
          </w:p>
        </w:tc>
        <w:tc>
          <w:tcPr>
            <w:tcW w:w="2737" w:type="dxa"/>
            <w:tcBorders>
              <w:top w:val="single" w:sz="4" w:space="0" w:color="auto"/>
            </w:tcBorders>
            <w:vAlign w:val="center"/>
          </w:tcPr>
          <w:p w14:paraId="6B9DC78F" w14:textId="77777777" w:rsidR="00FF1479" w:rsidRPr="00297068" w:rsidRDefault="00FF1479" w:rsidP="00C11E13">
            <w:r>
              <w:t>Reaction times (milliseconds)</w:t>
            </w:r>
          </w:p>
        </w:tc>
      </w:tr>
      <w:tr w:rsidR="00FF1479" w14:paraId="78D93BB0" w14:textId="77777777" w:rsidTr="00C11E13">
        <w:trPr>
          <w:trHeight w:val="387"/>
        </w:trPr>
        <w:tc>
          <w:tcPr>
            <w:tcW w:w="1973" w:type="dxa"/>
            <w:vAlign w:val="center"/>
          </w:tcPr>
          <w:p w14:paraId="01AD18DB" w14:textId="77777777" w:rsidR="00FF1479" w:rsidRDefault="00FF1479" w:rsidP="00C11E13">
            <w:r>
              <w:t>Baseline</w:t>
            </w:r>
          </w:p>
        </w:tc>
        <w:tc>
          <w:tcPr>
            <w:tcW w:w="2103" w:type="dxa"/>
            <w:vAlign w:val="center"/>
          </w:tcPr>
          <w:p w14:paraId="689F4859" w14:textId="63D51402" w:rsidR="00FF1479" w:rsidRPr="008E021D" w:rsidRDefault="00FF1479" w:rsidP="00C11E13">
            <w:r>
              <w:t>High</w:t>
            </w:r>
          </w:p>
        </w:tc>
        <w:tc>
          <w:tcPr>
            <w:tcW w:w="2563" w:type="dxa"/>
            <w:vAlign w:val="center"/>
          </w:tcPr>
          <w:p w14:paraId="41A7606A" w14:textId="04D29640" w:rsidR="00FF1479" w:rsidRPr="00FF1479" w:rsidRDefault="00FF1479" w:rsidP="00C11E13">
            <w:r w:rsidRPr="00FF1479">
              <w:rPr>
                <w:color w:val="000000"/>
              </w:rPr>
              <w:t>0.6</w:t>
            </w:r>
            <w:r>
              <w:rPr>
                <w:color w:val="000000"/>
              </w:rPr>
              <w:t>0 [</w:t>
            </w:r>
            <w:r w:rsidRPr="00FF1479">
              <w:rPr>
                <w:color w:val="000000"/>
              </w:rPr>
              <w:t>0.32</w:t>
            </w:r>
            <w:r>
              <w:rPr>
                <w:color w:val="000000"/>
              </w:rPr>
              <w:t>,</w:t>
            </w:r>
            <w:r w:rsidRPr="00FF1479">
              <w:rPr>
                <w:color w:val="000000"/>
              </w:rPr>
              <w:t xml:space="preserve"> 0.7</w:t>
            </w:r>
            <w:r>
              <w:rPr>
                <w:color w:val="000000"/>
              </w:rPr>
              <w:t>0</w:t>
            </w:r>
            <w:r w:rsidRPr="00FF1479">
              <w:rPr>
                <w:color w:val="000000"/>
              </w:rPr>
              <w:t>]</w:t>
            </w:r>
          </w:p>
        </w:tc>
        <w:tc>
          <w:tcPr>
            <w:tcW w:w="2737" w:type="dxa"/>
            <w:vAlign w:val="center"/>
          </w:tcPr>
          <w:p w14:paraId="4D2AAA6F" w14:textId="174900FB" w:rsidR="00FF1479" w:rsidRDefault="00FF1479" w:rsidP="00C11E13">
            <w:r>
              <w:rPr>
                <w:color w:val="000000"/>
              </w:rPr>
              <w:t>547.18 [</w:t>
            </w:r>
            <w:r w:rsidRPr="00FF1479">
              <w:rPr>
                <w:color w:val="000000"/>
              </w:rPr>
              <w:t>460.9</w:t>
            </w:r>
            <w:r w:rsidR="00703CFE">
              <w:rPr>
                <w:color w:val="000000"/>
              </w:rPr>
              <w:t>0</w:t>
            </w:r>
            <w:r>
              <w:rPr>
                <w:color w:val="000000"/>
              </w:rPr>
              <w:t>,</w:t>
            </w:r>
            <w:r w:rsidRPr="00FF1479">
              <w:rPr>
                <w:color w:val="000000"/>
              </w:rPr>
              <w:t xml:space="preserve"> 612.74]</w:t>
            </w:r>
          </w:p>
        </w:tc>
      </w:tr>
      <w:tr w:rsidR="00FF1479" w14:paraId="60CB0A2D" w14:textId="77777777" w:rsidTr="00C11E13">
        <w:trPr>
          <w:trHeight w:val="387"/>
        </w:trPr>
        <w:tc>
          <w:tcPr>
            <w:tcW w:w="1973" w:type="dxa"/>
            <w:vAlign w:val="center"/>
          </w:tcPr>
          <w:p w14:paraId="40D3C733" w14:textId="77777777" w:rsidR="00FF1479" w:rsidRDefault="00FF1479" w:rsidP="00C11E13">
            <w:r>
              <w:t>Baseline</w:t>
            </w:r>
          </w:p>
        </w:tc>
        <w:tc>
          <w:tcPr>
            <w:tcW w:w="2103" w:type="dxa"/>
            <w:vAlign w:val="center"/>
          </w:tcPr>
          <w:p w14:paraId="178DB789" w14:textId="1E8533C2" w:rsidR="00FF1479" w:rsidRPr="008E021D" w:rsidRDefault="00FF1479" w:rsidP="00C11E13">
            <w:r>
              <w:t>Low</w:t>
            </w:r>
          </w:p>
        </w:tc>
        <w:tc>
          <w:tcPr>
            <w:tcW w:w="2563" w:type="dxa"/>
            <w:vAlign w:val="center"/>
          </w:tcPr>
          <w:p w14:paraId="32C6CB9A" w14:textId="64474135" w:rsidR="00FF1479" w:rsidRPr="00FF1479" w:rsidRDefault="00FF1479" w:rsidP="00C11E13">
            <w:r w:rsidRPr="00FF1479">
              <w:rPr>
                <w:color w:val="000000"/>
              </w:rPr>
              <w:t>0.59 [0.32</w:t>
            </w:r>
            <w:r>
              <w:rPr>
                <w:color w:val="000000"/>
              </w:rPr>
              <w:t>,</w:t>
            </w:r>
            <w:r w:rsidRPr="00FF1479">
              <w:rPr>
                <w:color w:val="000000"/>
              </w:rPr>
              <w:t xml:space="preserve"> 0.7</w:t>
            </w:r>
            <w:r>
              <w:rPr>
                <w:color w:val="000000"/>
              </w:rPr>
              <w:t>0</w:t>
            </w:r>
            <w:r w:rsidRPr="00FF1479">
              <w:rPr>
                <w:color w:val="000000"/>
              </w:rPr>
              <w:t>]</w:t>
            </w:r>
          </w:p>
        </w:tc>
        <w:tc>
          <w:tcPr>
            <w:tcW w:w="2737" w:type="dxa"/>
            <w:vAlign w:val="center"/>
          </w:tcPr>
          <w:p w14:paraId="0F7D9BB4" w14:textId="5B1C106B" w:rsidR="00FF1479" w:rsidRDefault="00FF1479" w:rsidP="00C11E13">
            <w:r w:rsidRPr="00FF1479">
              <w:rPr>
                <w:color w:val="000000"/>
              </w:rPr>
              <w:t>552.93 [470.68</w:t>
            </w:r>
            <w:r>
              <w:rPr>
                <w:color w:val="000000"/>
              </w:rPr>
              <w:t>,</w:t>
            </w:r>
            <w:r w:rsidRPr="00FF1479">
              <w:rPr>
                <w:color w:val="000000"/>
              </w:rPr>
              <w:t xml:space="preserve"> 631.36]</w:t>
            </w:r>
          </w:p>
        </w:tc>
      </w:tr>
      <w:tr w:rsidR="00FF1479" w14:paraId="1D6E14A9" w14:textId="77777777" w:rsidTr="00C11E13">
        <w:trPr>
          <w:trHeight w:val="387"/>
        </w:trPr>
        <w:tc>
          <w:tcPr>
            <w:tcW w:w="1973" w:type="dxa"/>
            <w:vAlign w:val="center"/>
          </w:tcPr>
          <w:p w14:paraId="68524C9E" w14:textId="77777777" w:rsidR="00FF1479" w:rsidRDefault="00FF1479" w:rsidP="00C11E13">
            <w:r>
              <w:t>Acquisition</w:t>
            </w:r>
          </w:p>
        </w:tc>
        <w:tc>
          <w:tcPr>
            <w:tcW w:w="2103" w:type="dxa"/>
            <w:vAlign w:val="center"/>
          </w:tcPr>
          <w:p w14:paraId="3852354C" w14:textId="593D4E9A" w:rsidR="00FF1479" w:rsidRPr="008E021D" w:rsidRDefault="00FF1479" w:rsidP="00C11E13">
            <w:r>
              <w:t>High</w:t>
            </w:r>
          </w:p>
        </w:tc>
        <w:tc>
          <w:tcPr>
            <w:tcW w:w="2563" w:type="dxa"/>
            <w:vAlign w:val="center"/>
          </w:tcPr>
          <w:p w14:paraId="44D36DAA" w14:textId="0694C743" w:rsidR="00FF1479" w:rsidRPr="00FF1479" w:rsidRDefault="00FF1479" w:rsidP="00C11E13">
            <w:r w:rsidRPr="00FF1479">
              <w:rPr>
                <w:color w:val="000000"/>
              </w:rPr>
              <w:t>0.62 [0.37</w:t>
            </w:r>
            <w:r>
              <w:rPr>
                <w:color w:val="000000"/>
              </w:rPr>
              <w:t>,</w:t>
            </w:r>
            <w:r w:rsidRPr="00FF1479">
              <w:rPr>
                <w:color w:val="000000"/>
              </w:rPr>
              <w:t xml:space="preserve"> 0.8</w:t>
            </w:r>
            <w:r>
              <w:rPr>
                <w:color w:val="000000"/>
              </w:rPr>
              <w:t>0</w:t>
            </w:r>
            <w:r w:rsidRPr="00FF1479">
              <w:rPr>
                <w:color w:val="000000"/>
              </w:rPr>
              <w:t>]</w:t>
            </w:r>
          </w:p>
        </w:tc>
        <w:tc>
          <w:tcPr>
            <w:tcW w:w="2737" w:type="dxa"/>
            <w:vAlign w:val="center"/>
          </w:tcPr>
          <w:p w14:paraId="7E22F06A" w14:textId="5EAEC238" w:rsidR="00FF1479" w:rsidRDefault="00FF1479" w:rsidP="00C11E13">
            <w:r w:rsidRPr="00FF1479">
              <w:rPr>
                <w:color w:val="000000"/>
              </w:rPr>
              <w:t>526</w:t>
            </w:r>
            <w:r>
              <w:rPr>
                <w:color w:val="000000"/>
              </w:rPr>
              <w:t>.00</w:t>
            </w:r>
            <w:r w:rsidRPr="00FF1479">
              <w:rPr>
                <w:color w:val="000000"/>
              </w:rPr>
              <w:t xml:space="preserve"> [457.23</w:t>
            </w:r>
            <w:r>
              <w:rPr>
                <w:color w:val="000000"/>
              </w:rPr>
              <w:t>,</w:t>
            </w:r>
            <w:r w:rsidRPr="00FF1479">
              <w:rPr>
                <w:color w:val="000000"/>
              </w:rPr>
              <w:t xml:space="preserve"> 599.49]</w:t>
            </w:r>
          </w:p>
        </w:tc>
      </w:tr>
      <w:tr w:rsidR="00FF1479" w14:paraId="40BB724E" w14:textId="77777777" w:rsidTr="00C11E13">
        <w:trPr>
          <w:trHeight w:val="387"/>
        </w:trPr>
        <w:tc>
          <w:tcPr>
            <w:tcW w:w="1973" w:type="dxa"/>
            <w:vAlign w:val="center"/>
          </w:tcPr>
          <w:p w14:paraId="231B5E81" w14:textId="5118095B" w:rsidR="00FF1479" w:rsidRDefault="00FF1479" w:rsidP="00C11E13">
            <w:r>
              <w:t>Acquisition</w:t>
            </w:r>
          </w:p>
        </w:tc>
        <w:tc>
          <w:tcPr>
            <w:tcW w:w="2103" w:type="dxa"/>
            <w:vAlign w:val="center"/>
          </w:tcPr>
          <w:p w14:paraId="6C053CCC" w14:textId="5411D566" w:rsidR="00FF1479" w:rsidRPr="00534F07" w:rsidRDefault="00FF1479" w:rsidP="00C11E13">
            <w:r>
              <w:t>Low</w:t>
            </w:r>
          </w:p>
        </w:tc>
        <w:tc>
          <w:tcPr>
            <w:tcW w:w="2563" w:type="dxa"/>
            <w:vAlign w:val="center"/>
          </w:tcPr>
          <w:p w14:paraId="1FFA5852" w14:textId="33ED6770" w:rsidR="00FF1479" w:rsidRPr="00FF1479" w:rsidRDefault="00FF1479" w:rsidP="00C11E13">
            <w:r w:rsidRPr="00FF1479">
              <w:rPr>
                <w:color w:val="000000"/>
              </w:rPr>
              <w:t>0.63 [0.47</w:t>
            </w:r>
            <w:r>
              <w:rPr>
                <w:color w:val="000000"/>
              </w:rPr>
              <w:t>,</w:t>
            </w:r>
            <w:r w:rsidRPr="00FF1479">
              <w:rPr>
                <w:color w:val="000000"/>
              </w:rPr>
              <w:t xml:space="preserve"> 0.77]</w:t>
            </w:r>
          </w:p>
        </w:tc>
        <w:tc>
          <w:tcPr>
            <w:tcW w:w="2737" w:type="dxa"/>
            <w:vAlign w:val="center"/>
          </w:tcPr>
          <w:p w14:paraId="621AFF27" w14:textId="715DC704" w:rsidR="00FF1479" w:rsidRDefault="00FF1479" w:rsidP="00C11E13">
            <w:r w:rsidRPr="00FF1479">
              <w:rPr>
                <w:color w:val="000000"/>
              </w:rPr>
              <w:t>538.41 [465.32</w:t>
            </w:r>
            <w:r>
              <w:rPr>
                <w:color w:val="000000"/>
              </w:rPr>
              <w:t>,</w:t>
            </w:r>
            <w:r w:rsidRPr="00FF1479">
              <w:rPr>
                <w:color w:val="000000"/>
              </w:rPr>
              <w:t xml:space="preserve"> 605.14]</w:t>
            </w:r>
          </w:p>
        </w:tc>
      </w:tr>
      <w:tr w:rsidR="00FF1479" w14:paraId="3AC35046" w14:textId="77777777" w:rsidTr="00C11E13">
        <w:trPr>
          <w:trHeight w:val="387"/>
        </w:trPr>
        <w:tc>
          <w:tcPr>
            <w:tcW w:w="1973" w:type="dxa"/>
            <w:vAlign w:val="center"/>
          </w:tcPr>
          <w:p w14:paraId="721CECD4" w14:textId="61D7D3A1" w:rsidR="00FF1479" w:rsidRDefault="00FF1479" w:rsidP="00C11E13">
            <w:r>
              <w:t>Extinction</w:t>
            </w:r>
          </w:p>
        </w:tc>
        <w:tc>
          <w:tcPr>
            <w:tcW w:w="2103" w:type="dxa"/>
            <w:vAlign w:val="center"/>
          </w:tcPr>
          <w:p w14:paraId="5AB680B1" w14:textId="75F2B1E5" w:rsidR="00FF1479" w:rsidRPr="00C21D51" w:rsidRDefault="00FF1479" w:rsidP="00C11E13">
            <w:r>
              <w:t>High</w:t>
            </w:r>
          </w:p>
        </w:tc>
        <w:tc>
          <w:tcPr>
            <w:tcW w:w="2563" w:type="dxa"/>
            <w:vAlign w:val="center"/>
          </w:tcPr>
          <w:p w14:paraId="2673F3EC" w14:textId="190BCE41" w:rsidR="00FF1479" w:rsidRPr="00FF1479" w:rsidRDefault="00FF1479" w:rsidP="00C11E13">
            <w:r w:rsidRPr="00FF1479">
              <w:rPr>
                <w:color w:val="000000"/>
              </w:rPr>
              <w:t>0.61 [0.32</w:t>
            </w:r>
            <w:r>
              <w:rPr>
                <w:color w:val="000000"/>
              </w:rPr>
              <w:t>,</w:t>
            </w:r>
            <w:r w:rsidRPr="00FF1479">
              <w:rPr>
                <w:color w:val="000000"/>
              </w:rPr>
              <w:t xml:space="preserve"> 0.74]</w:t>
            </w:r>
          </w:p>
        </w:tc>
        <w:tc>
          <w:tcPr>
            <w:tcW w:w="2737" w:type="dxa"/>
            <w:vAlign w:val="center"/>
          </w:tcPr>
          <w:p w14:paraId="4961749C" w14:textId="34362390" w:rsidR="00FF1479" w:rsidRDefault="00FF1479" w:rsidP="00C11E13">
            <w:r w:rsidRPr="00FF1479">
              <w:rPr>
                <w:color w:val="000000"/>
              </w:rPr>
              <w:t>528.21 [448.5</w:t>
            </w:r>
            <w:r w:rsidR="00703CFE">
              <w:rPr>
                <w:color w:val="000000"/>
              </w:rPr>
              <w:t>0</w:t>
            </w:r>
            <w:r>
              <w:rPr>
                <w:color w:val="000000"/>
              </w:rPr>
              <w:t>,</w:t>
            </w:r>
            <w:r w:rsidRPr="00FF1479">
              <w:rPr>
                <w:color w:val="000000"/>
              </w:rPr>
              <w:t xml:space="preserve"> 599.83]</w:t>
            </w:r>
          </w:p>
        </w:tc>
      </w:tr>
      <w:tr w:rsidR="00FF1479" w14:paraId="701049D1" w14:textId="77777777" w:rsidTr="00C11E13">
        <w:trPr>
          <w:trHeight w:val="387"/>
        </w:trPr>
        <w:tc>
          <w:tcPr>
            <w:tcW w:w="1973" w:type="dxa"/>
            <w:tcBorders>
              <w:bottom w:val="single" w:sz="4" w:space="0" w:color="auto"/>
            </w:tcBorders>
            <w:vAlign w:val="center"/>
          </w:tcPr>
          <w:p w14:paraId="71EB71D5" w14:textId="1EECDFEF" w:rsidR="00FF1479" w:rsidRDefault="00FF1479" w:rsidP="00C11E13">
            <w:r>
              <w:t>Extinction</w:t>
            </w:r>
          </w:p>
        </w:tc>
        <w:tc>
          <w:tcPr>
            <w:tcW w:w="2103" w:type="dxa"/>
            <w:tcBorders>
              <w:bottom w:val="single" w:sz="4" w:space="0" w:color="auto"/>
            </w:tcBorders>
            <w:vAlign w:val="center"/>
          </w:tcPr>
          <w:p w14:paraId="707AE180" w14:textId="19816106" w:rsidR="00FF1479" w:rsidRPr="00C21D51" w:rsidRDefault="00FF1479" w:rsidP="00C11E13">
            <w:r>
              <w:t>Low</w:t>
            </w:r>
          </w:p>
        </w:tc>
        <w:tc>
          <w:tcPr>
            <w:tcW w:w="2563" w:type="dxa"/>
            <w:tcBorders>
              <w:bottom w:val="single" w:sz="4" w:space="0" w:color="auto"/>
            </w:tcBorders>
            <w:vAlign w:val="center"/>
          </w:tcPr>
          <w:p w14:paraId="3529E5B6" w14:textId="035C5198" w:rsidR="00FF1479" w:rsidRPr="00FF1479" w:rsidRDefault="00FF1479" w:rsidP="00C11E13">
            <w:r w:rsidRPr="00FF1479">
              <w:rPr>
                <w:color w:val="000000"/>
              </w:rPr>
              <w:t>0.61 [0.39</w:t>
            </w:r>
            <w:r>
              <w:rPr>
                <w:color w:val="000000"/>
              </w:rPr>
              <w:t>,</w:t>
            </w:r>
            <w:r w:rsidRPr="00FF1479">
              <w:rPr>
                <w:color w:val="000000"/>
              </w:rPr>
              <w:t xml:space="preserve"> 0.79]</w:t>
            </w:r>
          </w:p>
        </w:tc>
        <w:tc>
          <w:tcPr>
            <w:tcW w:w="2737" w:type="dxa"/>
            <w:tcBorders>
              <w:bottom w:val="single" w:sz="4" w:space="0" w:color="auto"/>
            </w:tcBorders>
            <w:vAlign w:val="center"/>
          </w:tcPr>
          <w:p w14:paraId="235E347C" w14:textId="29EBC321" w:rsidR="00FF1479" w:rsidRDefault="00FF1479" w:rsidP="00C11E13">
            <w:r w:rsidRPr="00FF1479">
              <w:rPr>
                <w:color w:val="000000"/>
              </w:rPr>
              <w:t>538.21 [464.21</w:t>
            </w:r>
            <w:r>
              <w:rPr>
                <w:color w:val="000000"/>
              </w:rPr>
              <w:t>,</w:t>
            </w:r>
            <w:r w:rsidRPr="00FF1479">
              <w:rPr>
                <w:color w:val="000000"/>
              </w:rPr>
              <w:t xml:space="preserve"> 642.55]</w:t>
            </w:r>
          </w:p>
        </w:tc>
      </w:tr>
    </w:tbl>
    <w:commentRangeStart w:id="5"/>
    <w:p w14:paraId="71258051" w14:textId="21EA61D3" w:rsidR="00EF140D" w:rsidRDefault="00C11E13" w:rsidP="007709FE">
      <w:pPr>
        <w:ind w:firstLine="720"/>
      </w:pPr>
      <w:r w:rsidRPr="003A0B81">
        <w:rPr>
          <w:noProof/>
        </w:rPr>
        <mc:AlternateContent>
          <mc:Choice Requires="wpg">
            <w:drawing>
              <wp:anchor distT="0" distB="0" distL="114300" distR="114300" simplePos="0" relativeHeight="251664384" behindDoc="0" locked="0" layoutInCell="1" allowOverlap="1" wp14:anchorId="0AE3DD69" wp14:editId="6DF48179">
                <wp:simplePos x="0" y="0"/>
                <wp:positionH relativeFrom="margin">
                  <wp:posOffset>-623570</wp:posOffset>
                </wp:positionH>
                <wp:positionV relativeFrom="margin">
                  <wp:posOffset>2724073</wp:posOffset>
                </wp:positionV>
                <wp:extent cx="7212330" cy="2472055"/>
                <wp:effectExtent l="19050" t="19050" r="26670" b="23495"/>
                <wp:wrapSquare wrapText="bothSides"/>
                <wp:docPr id="32" name="Group 23"/>
                <wp:cNvGraphicFramePr/>
                <a:graphic xmlns:a="http://schemas.openxmlformats.org/drawingml/2006/main">
                  <a:graphicData uri="http://schemas.microsoft.com/office/word/2010/wordprocessingGroup">
                    <wpg:wgp>
                      <wpg:cNvGrpSpPr/>
                      <wpg:grpSpPr>
                        <a:xfrm>
                          <a:off x="0" y="0"/>
                          <a:ext cx="7212330" cy="2472055"/>
                          <a:chOff x="0" y="0"/>
                          <a:chExt cx="6146152" cy="1911600"/>
                        </a:xfrm>
                      </wpg:grpSpPr>
                      <pic:pic xmlns:pic="http://schemas.openxmlformats.org/drawingml/2006/picture">
                        <pic:nvPicPr>
                          <pic:cNvPr id="33" name="Picture 33"/>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132"/>
                            <a:ext cx="3072970" cy="1911468"/>
                          </a:xfrm>
                          <a:prstGeom prst="rect">
                            <a:avLst/>
                          </a:prstGeom>
                          <a:ln>
                            <a:solidFill>
                              <a:schemeClr val="bg1"/>
                            </a:solidFill>
                          </a:ln>
                        </pic:spPr>
                      </pic:pic>
                      <pic:pic xmlns:pic="http://schemas.openxmlformats.org/drawingml/2006/picture">
                        <pic:nvPicPr>
                          <pic:cNvPr id="34" name="Picture 34"/>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3072972" y="0"/>
                            <a:ext cx="3073180" cy="1911600"/>
                          </a:xfrm>
                          <a:prstGeom prst="rect">
                            <a:avLst/>
                          </a:prstGeom>
                          <a:ln>
                            <a:solidFill>
                              <a:schemeClr val="bg1"/>
                            </a:solidFill>
                          </a:ln>
                        </pic:spPr>
                      </pic:pic>
                      <wps:wsp>
                        <wps:cNvPr id="35" name="Rectangle 35"/>
                        <wps:cNvSpPr/>
                        <wps:spPr>
                          <a:xfrm>
                            <a:off x="9315" y="1672416"/>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6" name="Rectangle 36"/>
                        <wps:cNvSpPr/>
                        <wps:spPr>
                          <a:xfrm>
                            <a:off x="3077522" y="1677178"/>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group w14:anchorId="120B399F" id="Group 23" o:spid="_x0000_s1026" style="position:absolute;margin-left:-49.1pt;margin-top:214.5pt;width:567.9pt;height:194.65pt;z-index:251664384;mso-position-horizontal-relative:margin;mso-position-vertical-relative:margin;mso-width-relative:margin;mso-height-relative:margin" coordsize="61461,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3" o:spid="_x0000_s1027" type="#_x0000_t75" style="position:absolute;top:1;width:30729;height:19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" stroked="t" strokecolor="white [3212]">
                  <v:imagedata r:id="rId14" o:title=""/>
                  <v:path arrowok="t"/>
                </v:shape>
                <v:shape id="Picture 34" o:spid="_x0000_s1028" type="#_x0000_t75" style="position:absolute;left:30729;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" stroked="t" strokecolor="white [3212]">
                  <v:imagedata r:id="rId15" o:title=""/>
                  <v:path arrowok="t"/>
                </v:shape>
                <v:rect id="Rectangle 35" o:spid="_x0000_s1029" style="position:absolute;left:93;top:16724;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" fillcolor="white [3212]" strokecolor="white [3212]" strokeweight="1pt"/>
                <v:rect id="Rectangle 36" o:spid="_x0000_s1030" style="position:absolute;left:30775;top:16771;width:2330;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" fillcolor="white [3212]" strokecolor="white [3212]" strokeweight="1pt"/>
                <w10:wrap type="square" anchorx="margin" anchory="margin"/>
              </v:group>
            </w:pict>
          </mc:Fallback>
        </mc:AlternateContent>
      </w:r>
      <w:commentRangeEnd w:id="5"/>
      <w:r w:rsidR="006772E6">
        <w:rPr>
          <w:rStyle w:val="CommentReference"/>
        </w:rPr>
        <w:commentReference w:id="5"/>
      </w:r>
    </w:p>
    <w:p w14:paraId="6D93541F" w14:textId="3FB0071B" w:rsidR="009F2266" w:rsidRPr="00EF140D" w:rsidRDefault="00765B6B" w:rsidP="004269CE">
      <w:pPr>
        <w:jc w:val="both"/>
        <w:rPr>
          <w:b/>
          <w:sz w:val="20"/>
        </w:rPr>
      </w:pPr>
      <w:commentRangeStart w:id="6"/>
      <w:r>
        <w:rPr>
          <w:b/>
          <w:sz w:val="20"/>
        </w:rPr>
        <w:t xml:space="preserve">Figure </w:t>
      </w:r>
      <w:r w:rsidR="00825530">
        <w:rPr>
          <w:b/>
          <w:sz w:val="20"/>
        </w:rPr>
        <w:t>3</w:t>
      </w:r>
      <w:commentRangeEnd w:id="6"/>
      <w:r w:rsidR="006F62F4">
        <w:rPr>
          <w:rStyle w:val="CommentReference"/>
        </w:rPr>
        <w:commentReference w:id="6"/>
      </w:r>
      <w:r w:rsidR="00FF793F" w:rsidRPr="00FF793F">
        <w:rPr>
          <w:b/>
          <w:sz w:val="20"/>
        </w:rPr>
        <w:t xml:space="preserve">. </w:t>
      </w:r>
      <w:r w:rsidR="00EF140D">
        <w:rPr>
          <w:sz w:val="20"/>
        </w:rPr>
        <w:t>Distributions</w:t>
      </w:r>
      <w:r w:rsidR="00BF580F">
        <w:rPr>
          <w:sz w:val="20"/>
        </w:rPr>
        <w:t xml:space="preserve"> and means of raw hit</w:t>
      </w:r>
      <w:r w:rsidR="00EF140D">
        <w:rPr>
          <w:sz w:val="20"/>
        </w:rPr>
        <w:t xml:space="preserve"> rates and reaction times per condition.</w:t>
      </w:r>
    </w:p>
    <w:p w14:paraId="3A333C60" w14:textId="351AFE52" w:rsidR="0078557A" w:rsidRDefault="0078557A" w:rsidP="00FD5FE6">
      <w:pPr>
        <w:ind w:firstLine="284"/>
      </w:pPr>
    </w:p>
    <w:p w14:paraId="27CE72C1" w14:textId="77777777" w:rsidR="00E66917" w:rsidRDefault="00E66917" w:rsidP="00E66917">
      <w:pPr>
        <w:pStyle w:val="Heading2"/>
        <w:spacing w:before="0" w:after="240"/>
      </w:pPr>
      <w:commentRangeStart w:id="7"/>
      <w:r>
        <w:t>Hit rates</w:t>
      </w:r>
      <w:commentRangeEnd w:id="7"/>
      <w:r w:rsidR="00777EAE">
        <w:rPr>
          <w:rStyle w:val="CommentReference"/>
          <w:rFonts w:eastAsiaTheme="minorHAnsi" w:cs="Times New Roman"/>
          <w:b w:val="0"/>
        </w:rPr>
        <w:commentReference w:id="7"/>
      </w:r>
      <w:del w:id="8" w:author="Antonio Schettino" w:date="2018-08-28T10:15:00Z">
        <w:r w:rsidDel="006F62F4">
          <w:delText xml:space="preserve"> </w:delText>
        </w:r>
      </w:del>
    </w:p>
    <w:p w14:paraId="38AFDDD3" w14:textId="053A399C" w:rsidR="00FE683F" w:rsidRDefault="00765B6B" w:rsidP="00575829">
      <w:pPr>
        <w:spacing w:line="480" w:lineRule="auto"/>
        <w:ind w:firstLine="284"/>
        <w:jc w:val="both"/>
      </w:pPr>
      <w:r>
        <w:t>Of all the tested models, t</w:t>
      </w:r>
      <w:r w:rsidR="00FE2900">
        <w:t xml:space="preserve">he interaction model best predicted hit rates </w:t>
      </w:r>
      <w:r w:rsidR="00C11E13">
        <w:t>(</w:t>
      </w:r>
      <w:r w:rsidR="00C11E13" w:rsidRPr="00B57645">
        <w:rPr>
          <w:i/>
        </w:rPr>
        <w:t>Table 2</w:t>
      </w:r>
      <w:r w:rsidR="009E0846">
        <w:t xml:space="preserve">). </w:t>
      </w:r>
      <w:r w:rsidR="00FF793F">
        <w:t xml:space="preserve">This result </w:t>
      </w:r>
      <w:r w:rsidR="007709FE">
        <w:t xml:space="preserve">points to the importance of the interaction between reward phase and reward </w:t>
      </w:r>
      <w:r w:rsidR="00884EE2">
        <w:t>probability</w:t>
      </w:r>
      <w:r w:rsidR="007709FE">
        <w:t xml:space="preserve"> in predicting hit rates. </w:t>
      </w:r>
      <w:r w:rsidR="00B92561">
        <w:t>T</w:t>
      </w:r>
      <w:r w:rsidR="00FD5FE6">
        <w:t>he posterior distribution of the</w:t>
      </w:r>
      <w:r w:rsidR="00C11E13">
        <w:t xml:space="preserve"> interaction model (</w:t>
      </w:r>
      <w:r w:rsidR="00C11E13" w:rsidRPr="00B57645">
        <w:rPr>
          <w:i/>
        </w:rPr>
        <w:t>Figure 3</w:t>
      </w:r>
      <w:r w:rsidR="00FD5FE6">
        <w:t>)</w:t>
      </w:r>
      <w:r w:rsidR="0078557A">
        <w:t xml:space="preserve"> revealed that hit rates improved in the acquisition phase compared to the baseline</w:t>
      </w:r>
      <w:r w:rsidR="00923E38">
        <w:t xml:space="preserve"> for both low</w:t>
      </w:r>
      <w:r w:rsidR="0078557A">
        <w:t xml:space="preserve"> </w:t>
      </w:r>
      <w:r w:rsidR="003B33DC">
        <w:t>(</w:t>
      </w:r>
      <w:r w:rsidR="003B33DC">
        <w:rPr>
          <w:i/>
        </w:rPr>
        <w:t xml:space="preserve">M = </w:t>
      </w:r>
      <w:r w:rsidR="003B33DC">
        <w:t>0.04; 95% HDI [0.02, 0.06]; ER = 999</w:t>
      </w:r>
      <w:r w:rsidR="005B2FAA">
        <w:t>.00</w:t>
      </w:r>
      <w:r w:rsidR="003B33DC">
        <w:t xml:space="preserve">) </w:t>
      </w:r>
      <w:r w:rsidR="00C04A3E">
        <w:t>and</w:t>
      </w:r>
      <w:r w:rsidR="003B33DC">
        <w:t xml:space="preserve"> high rewarded color (</w:t>
      </w:r>
      <w:r w:rsidR="003B33DC">
        <w:rPr>
          <w:i/>
        </w:rPr>
        <w:t xml:space="preserve">M = </w:t>
      </w:r>
      <w:r w:rsidR="003B33DC">
        <w:t>0.02; 95% HDI [0.00, 0.04]; ER = 33.48)</w:t>
      </w:r>
      <w:r w:rsidR="00C36A08">
        <w:t xml:space="preserve">. </w:t>
      </w:r>
      <w:r w:rsidR="00923E38">
        <w:t xml:space="preserve">This </w:t>
      </w:r>
      <w:r w:rsidR="00C04A3E">
        <w:t xml:space="preserve">improvement </w:t>
      </w:r>
      <w:r w:rsidR="00923E38">
        <w:t xml:space="preserve">was more pronounced for low </w:t>
      </w:r>
      <w:r w:rsidR="00C04A3E">
        <w:t>compared to</w:t>
      </w:r>
      <w:r w:rsidR="00923E38">
        <w:t xml:space="preserve"> h</w:t>
      </w:r>
      <w:r w:rsidR="00923E38" w:rsidRPr="00792843">
        <w:t xml:space="preserve">igh </w:t>
      </w:r>
      <w:r w:rsidR="00C04A3E">
        <w:t>reward probability</w:t>
      </w:r>
      <w:r w:rsidR="00C04A3E" w:rsidRPr="00792843">
        <w:t xml:space="preserve"> </w:t>
      </w:r>
      <w:r w:rsidR="00923E38" w:rsidRPr="00792843">
        <w:t>(</w:t>
      </w:r>
      <w:r w:rsidR="00792843" w:rsidRPr="00792843">
        <w:rPr>
          <w:i/>
        </w:rPr>
        <w:t xml:space="preserve">M = </w:t>
      </w:r>
      <w:r w:rsidR="00792843">
        <w:t xml:space="preserve">0.02; </w:t>
      </w:r>
      <w:r w:rsidR="00792843">
        <w:lastRenderedPageBreak/>
        <w:t>95% HDI [-0.01, 0.05]; ER = 8.43</w:t>
      </w:r>
      <w:r w:rsidR="00923E38" w:rsidRPr="00792843">
        <w:t>).</w:t>
      </w:r>
      <w:r w:rsidR="00923E38">
        <w:t xml:space="preserve"> </w:t>
      </w:r>
      <w:r w:rsidR="00C04A3E">
        <w:t xml:space="preserve">Conversely, </w:t>
      </w:r>
      <w:r w:rsidR="00FE2900">
        <w:t>evidence for the difference between acquisition and extinction phase</w:t>
      </w:r>
      <w:r w:rsidR="00C04A3E">
        <w:t>s</w:t>
      </w:r>
      <w:r w:rsidR="00FE2900">
        <w:t xml:space="preserve"> was much weaker. </w:t>
      </w:r>
      <w:r w:rsidR="00575829">
        <w:t>Participants were</w:t>
      </w:r>
      <w:r w:rsidR="007063D5">
        <w:t xml:space="preserve"> slightly</w:t>
      </w:r>
      <w:r w:rsidR="00575829">
        <w:t xml:space="preserve"> less accurate in extinction compared to acquisition in the low rewarded condition (</w:t>
      </w:r>
      <w:r w:rsidR="00575829">
        <w:rPr>
          <w:i/>
        </w:rPr>
        <w:t xml:space="preserve">M = </w:t>
      </w:r>
      <w:r w:rsidR="00C36A08">
        <w:t>-</w:t>
      </w:r>
      <w:r w:rsidR="00575829">
        <w:t>0.</w:t>
      </w:r>
      <w:r w:rsidR="00C36A08">
        <w:t>01</w:t>
      </w:r>
      <w:r w:rsidR="00575829">
        <w:t>; 95% HDI</w:t>
      </w:r>
      <w:r w:rsidR="00C36A08">
        <w:t xml:space="preserve"> [-0.04</w:t>
      </w:r>
      <w:r w:rsidR="00575829">
        <w:t xml:space="preserve">, </w:t>
      </w:r>
      <w:r w:rsidR="00C36A08">
        <w:t>0.01</w:t>
      </w:r>
      <w:r w:rsidR="00575829">
        <w:t>]</w:t>
      </w:r>
      <w:r w:rsidR="00B71FD2">
        <w:t>; ER = 8</w:t>
      </w:r>
      <w:r w:rsidR="003B33DC">
        <w:t>.43</w:t>
      </w:r>
      <w:r w:rsidR="00575829">
        <w:t xml:space="preserve">), </w:t>
      </w:r>
      <w:r w:rsidR="00B71FD2">
        <w:t>while there was very little difference i</w:t>
      </w:r>
      <w:r w:rsidR="00575829">
        <w:t>n the high rewarded condition (</w:t>
      </w:r>
      <w:r w:rsidR="00575829">
        <w:rPr>
          <w:i/>
        </w:rPr>
        <w:t xml:space="preserve">M = </w:t>
      </w:r>
      <w:r w:rsidR="00C36A08" w:rsidRPr="00C36A08">
        <w:t>-</w:t>
      </w:r>
      <w:r w:rsidR="00575829">
        <w:t>0.01; 95% HDI</w:t>
      </w:r>
      <w:r w:rsidR="00C36A08">
        <w:t xml:space="preserve"> [-0.03</w:t>
      </w:r>
      <w:r w:rsidR="00575829">
        <w:t xml:space="preserve">, </w:t>
      </w:r>
      <w:r w:rsidR="00C36A08">
        <w:t>0.02</w:t>
      </w:r>
      <w:r w:rsidR="00575829">
        <w:t>]</w:t>
      </w:r>
      <w:r w:rsidR="00B71FD2">
        <w:t>; ER = 2</w:t>
      </w:r>
      <w:r w:rsidR="003B33DC">
        <w:t>.42</w:t>
      </w:r>
      <w:r w:rsidR="00575829">
        <w:t>).</w:t>
      </w:r>
    </w:p>
    <w:p w14:paraId="3C6DA101" w14:textId="47ABB91B" w:rsidR="00FF793F" w:rsidRDefault="00575829" w:rsidP="00575829">
      <w:pPr>
        <w:spacing w:line="480" w:lineRule="auto"/>
        <w:ind w:firstLine="284"/>
        <w:jc w:val="both"/>
      </w:pPr>
      <w:r>
        <w:t xml:space="preserve">These results suggest that participants were reliably more accurate in the acquisition phase compared to baseline, </w:t>
      </w:r>
      <w:r w:rsidR="00B92561">
        <w:t>and more so</w:t>
      </w:r>
      <w:r>
        <w:t xml:space="preserve"> for the low rewarded color. There was also evidence for </w:t>
      </w:r>
      <w:r w:rsidR="00FE683F">
        <w:t xml:space="preserve">a </w:t>
      </w:r>
      <w:r>
        <w:t>drop in their accuracy in the extinction phase for the low rewarded, but not high rewarded color.</w:t>
      </w:r>
    </w:p>
    <w:tbl>
      <w:tblPr>
        <w:tblStyle w:val="APA6"/>
        <w:tblpPr w:leftFromText="181" w:rightFromText="181" w:vertAnchor="text" w:tblpXSpec="center" w:tblpY="1"/>
        <w:tblOverlap w:val="never"/>
        <w:tblW w:w="8505" w:type="dxa"/>
        <w:tblLook w:val="04A0" w:firstRow="1" w:lastRow="0" w:firstColumn="1" w:lastColumn="0" w:noHBand="0" w:noVBand="1"/>
      </w:tblPr>
      <w:tblGrid>
        <w:gridCol w:w="1762"/>
        <w:gridCol w:w="2418"/>
        <w:gridCol w:w="2079"/>
        <w:gridCol w:w="262"/>
        <w:gridCol w:w="1984"/>
      </w:tblGrid>
      <w:tr w:rsidR="009F2266" w14:paraId="595A2DD2" w14:textId="77777777" w:rsidTr="00C11E13">
        <w:trPr>
          <w:trHeight w:val="664"/>
        </w:trPr>
        <w:tc>
          <w:tcPr>
            <w:tcW w:w="8505" w:type="dxa"/>
            <w:gridSpan w:val="5"/>
            <w:vAlign w:val="center"/>
          </w:tcPr>
          <w:p w14:paraId="66503193" w14:textId="72DEBD4D" w:rsidR="009F2266" w:rsidRDefault="001D374C" w:rsidP="00C11E13">
            <w:pPr>
              <w:spacing w:line="360" w:lineRule="auto"/>
            </w:pPr>
            <w:commentRangeStart w:id="9"/>
            <w:r>
              <w:t>Table 2</w:t>
            </w:r>
            <w:commentRangeEnd w:id="9"/>
            <w:r w:rsidR="009334AA">
              <w:rPr>
                <w:rStyle w:val="CommentReference"/>
              </w:rPr>
              <w:commentReference w:id="9"/>
            </w:r>
          </w:p>
          <w:p w14:paraId="4B536518" w14:textId="1D3C3F38" w:rsidR="009F2266" w:rsidRDefault="00FE683F" w:rsidP="00C11E13">
            <w:pPr>
              <w:spacing w:line="360" w:lineRule="auto"/>
              <w:rPr>
                <w:i/>
              </w:rPr>
            </w:pPr>
            <w:r>
              <w:rPr>
                <w:i/>
              </w:rPr>
              <w:t xml:space="preserve">Mean and standard errors (in parenthesis) of </w:t>
            </w:r>
            <w:r w:rsidR="009215B9">
              <w:rPr>
                <w:i/>
              </w:rPr>
              <w:t>WAIC and Bayesian R</w:t>
            </w:r>
            <w:r w:rsidR="009215B9">
              <w:rPr>
                <w:i/>
                <w:vertAlign w:val="superscript"/>
              </w:rPr>
              <w:t>2</w:t>
            </w:r>
            <w:r w:rsidR="009215B9">
              <w:rPr>
                <w:i/>
              </w:rPr>
              <w:t xml:space="preserve"> for each </w:t>
            </w:r>
            <w:r>
              <w:rPr>
                <w:i/>
              </w:rPr>
              <w:t>m</w:t>
            </w:r>
            <w:r w:rsidR="009F2266">
              <w:rPr>
                <w:i/>
              </w:rPr>
              <w:t xml:space="preserve">odel </w:t>
            </w:r>
            <w:r w:rsidR="009215B9">
              <w:rPr>
                <w:i/>
              </w:rPr>
              <w:t xml:space="preserve">predicting hit rates and </w:t>
            </w:r>
            <w:r w:rsidR="002952F2">
              <w:rPr>
                <w:i/>
              </w:rPr>
              <w:t>r</w:t>
            </w:r>
            <w:r w:rsidR="009215B9">
              <w:rPr>
                <w:i/>
              </w:rPr>
              <w:t>eaction times.</w:t>
            </w:r>
          </w:p>
        </w:tc>
      </w:tr>
      <w:tr w:rsidR="007427B7" w14:paraId="05156EE8" w14:textId="77777777" w:rsidTr="00C11E13">
        <w:trPr>
          <w:trHeight w:val="664"/>
        </w:trPr>
        <w:tc>
          <w:tcPr>
            <w:tcW w:w="4180" w:type="dxa"/>
            <w:gridSpan w:val="2"/>
            <w:tcBorders>
              <w:bottom w:val="single" w:sz="4" w:space="0" w:color="auto"/>
            </w:tcBorders>
            <w:vAlign w:val="center"/>
          </w:tcPr>
          <w:p w14:paraId="0AF3796E" w14:textId="38A737D5" w:rsidR="007427B7" w:rsidRDefault="007427B7" w:rsidP="00B57645">
            <w:r>
              <w:t>Model</w:t>
            </w:r>
          </w:p>
        </w:tc>
        <w:tc>
          <w:tcPr>
            <w:tcW w:w="2341" w:type="dxa"/>
            <w:gridSpan w:val="2"/>
            <w:tcBorders>
              <w:bottom w:val="single" w:sz="4" w:space="0" w:color="auto"/>
            </w:tcBorders>
            <w:vAlign w:val="center"/>
          </w:tcPr>
          <w:p w14:paraId="39861AD9" w14:textId="79CE3D1C" w:rsidR="007427B7" w:rsidRPr="008E021D" w:rsidRDefault="007427B7" w:rsidP="00C11E13">
            <w:pPr>
              <w:rPr>
                <w:i/>
              </w:rPr>
            </w:pPr>
            <w:r>
              <w:rPr>
                <w:i/>
              </w:rPr>
              <w:t>WAIC (SE)</w:t>
            </w:r>
          </w:p>
        </w:tc>
        <w:tc>
          <w:tcPr>
            <w:tcW w:w="1984" w:type="dxa"/>
            <w:tcBorders>
              <w:bottom w:val="single" w:sz="4" w:space="0" w:color="auto"/>
            </w:tcBorders>
            <w:vAlign w:val="center"/>
          </w:tcPr>
          <w:p w14:paraId="646B57D5" w14:textId="5C7FB2FA" w:rsidR="007427B7" w:rsidRPr="00297068" w:rsidRDefault="007427B7" w:rsidP="00C11E13">
            <w:r>
              <w:rPr>
                <w:i/>
              </w:rPr>
              <w:t>Bayesian R</w:t>
            </w:r>
            <w:r>
              <w:rPr>
                <w:i/>
                <w:vertAlign w:val="superscript"/>
              </w:rPr>
              <w:t xml:space="preserve">2 </w:t>
            </w:r>
            <w:r>
              <w:rPr>
                <w:i/>
              </w:rPr>
              <w:t>(SE)</w:t>
            </w:r>
          </w:p>
        </w:tc>
      </w:tr>
      <w:tr w:rsidR="00876BCA" w14:paraId="3056289C" w14:textId="77777777" w:rsidTr="00C11E13">
        <w:trPr>
          <w:trHeight w:val="438"/>
        </w:trPr>
        <w:tc>
          <w:tcPr>
            <w:tcW w:w="8505" w:type="dxa"/>
            <w:gridSpan w:val="5"/>
            <w:tcBorders>
              <w:top w:val="single" w:sz="4" w:space="0" w:color="auto"/>
            </w:tcBorders>
            <w:vAlign w:val="center"/>
          </w:tcPr>
          <w:p w14:paraId="24A6DC17" w14:textId="1A4D2CC6" w:rsidR="00876BCA" w:rsidRPr="00297068" w:rsidRDefault="00876BCA" w:rsidP="00C11E13">
            <w:pPr>
              <w:rPr>
                <w:i/>
              </w:rPr>
            </w:pPr>
            <w:r w:rsidRPr="00297068">
              <w:rPr>
                <w:i/>
              </w:rPr>
              <w:t>Hit rates</w:t>
            </w:r>
          </w:p>
        </w:tc>
      </w:tr>
      <w:tr w:rsidR="009609D6" w14:paraId="62120BFC" w14:textId="77777777" w:rsidTr="00C11E13">
        <w:trPr>
          <w:trHeight w:val="438"/>
        </w:trPr>
        <w:tc>
          <w:tcPr>
            <w:tcW w:w="4180" w:type="dxa"/>
            <w:gridSpan w:val="2"/>
            <w:tcMar>
              <w:left w:w="284" w:type="dxa"/>
            </w:tcMar>
            <w:vAlign w:val="center"/>
          </w:tcPr>
          <w:p w14:paraId="224C7CAB" w14:textId="0219AF0B" w:rsidR="00F21309" w:rsidRDefault="00F21309" w:rsidP="00C11E13">
            <w:r>
              <w:t>Null</w:t>
            </w:r>
          </w:p>
        </w:tc>
        <w:tc>
          <w:tcPr>
            <w:tcW w:w="2079" w:type="dxa"/>
            <w:vAlign w:val="center"/>
          </w:tcPr>
          <w:p w14:paraId="6B578369" w14:textId="568B9A34" w:rsidR="00F21309" w:rsidRDefault="00F21309" w:rsidP="00C11E13">
            <w:r w:rsidRPr="008E021D">
              <w:t xml:space="preserve">-475.41 </w:t>
            </w:r>
            <w:r>
              <w:t>(</w:t>
            </w:r>
            <w:r w:rsidRPr="008E021D">
              <w:t>32.92</w:t>
            </w:r>
            <w:r>
              <w:t>)</w:t>
            </w:r>
          </w:p>
        </w:tc>
        <w:tc>
          <w:tcPr>
            <w:tcW w:w="262" w:type="dxa"/>
            <w:vAlign w:val="center"/>
          </w:tcPr>
          <w:p w14:paraId="56A348BD" w14:textId="74DD500E" w:rsidR="00F21309" w:rsidRDefault="00F21309" w:rsidP="00C11E13"/>
        </w:tc>
        <w:tc>
          <w:tcPr>
            <w:tcW w:w="1984" w:type="dxa"/>
            <w:vAlign w:val="center"/>
          </w:tcPr>
          <w:p w14:paraId="512A6283" w14:textId="59975660" w:rsidR="00F21309" w:rsidRDefault="00F21309" w:rsidP="00C11E13">
            <w:r>
              <w:t>0.34</w:t>
            </w:r>
            <w:r w:rsidR="00651687">
              <w:t xml:space="preserve"> (0.05)</w:t>
            </w:r>
          </w:p>
        </w:tc>
      </w:tr>
      <w:tr w:rsidR="009609D6" w14:paraId="26EFEC87" w14:textId="77777777" w:rsidTr="00C11E13">
        <w:trPr>
          <w:trHeight w:val="438"/>
        </w:trPr>
        <w:tc>
          <w:tcPr>
            <w:tcW w:w="4180" w:type="dxa"/>
            <w:gridSpan w:val="2"/>
            <w:tcMar>
              <w:left w:w="284" w:type="dxa"/>
            </w:tcMar>
            <w:vAlign w:val="center"/>
          </w:tcPr>
          <w:p w14:paraId="6962BEED" w14:textId="257DD223" w:rsidR="00F21309" w:rsidRDefault="00F21309" w:rsidP="00C11E13">
            <w:r>
              <w:t>Reward phase</w:t>
            </w:r>
          </w:p>
        </w:tc>
        <w:tc>
          <w:tcPr>
            <w:tcW w:w="2079" w:type="dxa"/>
            <w:vAlign w:val="center"/>
          </w:tcPr>
          <w:p w14:paraId="0C437805" w14:textId="4DC8183E" w:rsidR="00F21309" w:rsidRDefault="00F21309" w:rsidP="00C11E13">
            <w:r w:rsidRPr="008E021D">
              <w:t>-471.65</w:t>
            </w:r>
            <w:r>
              <w:t xml:space="preserve"> (</w:t>
            </w:r>
            <w:r w:rsidRPr="008E021D">
              <w:t>33.43</w:t>
            </w:r>
            <w:r>
              <w:t>)</w:t>
            </w:r>
          </w:p>
        </w:tc>
        <w:tc>
          <w:tcPr>
            <w:tcW w:w="262" w:type="dxa"/>
            <w:vAlign w:val="center"/>
          </w:tcPr>
          <w:p w14:paraId="694D0F02" w14:textId="69552910" w:rsidR="00F21309" w:rsidRDefault="00F21309" w:rsidP="00C11E13"/>
        </w:tc>
        <w:tc>
          <w:tcPr>
            <w:tcW w:w="1984" w:type="dxa"/>
            <w:vAlign w:val="center"/>
          </w:tcPr>
          <w:p w14:paraId="4C45A5A1" w14:textId="230385B3" w:rsidR="00F21309" w:rsidRDefault="00F21309" w:rsidP="00C11E13">
            <w:r>
              <w:t>0.36</w:t>
            </w:r>
            <w:r w:rsidR="00651687">
              <w:t xml:space="preserve"> (0.05)</w:t>
            </w:r>
          </w:p>
        </w:tc>
      </w:tr>
      <w:tr w:rsidR="009609D6" w14:paraId="4C6545EB" w14:textId="77777777" w:rsidTr="00C11E13">
        <w:trPr>
          <w:trHeight w:val="438"/>
        </w:trPr>
        <w:tc>
          <w:tcPr>
            <w:tcW w:w="4180" w:type="dxa"/>
            <w:gridSpan w:val="2"/>
            <w:tcBorders>
              <w:bottom w:val="single" w:sz="4" w:space="0" w:color="auto"/>
            </w:tcBorders>
            <w:tcMar>
              <w:left w:w="284" w:type="dxa"/>
            </w:tcMar>
            <w:vAlign w:val="center"/>
          </w:tcPr>
          <w:p w14:paraId="5D51C51E" w14:textId="54287D26" w:rsidR="00F21309" w:rsidRDefault="00FE683F" w:rsidP="00C11E13">
            <w:commentRangeStart w:id="10"/>
            <w:r>
              <w:t>Reward phase x Reward probability</w:t>
            </w:r>
            <w:commentRangeEnd w:id="10"/>
            <w:r>
              <w:rPr>
                <w:rStyle w:val="CommentReference"/>
              </w:rPr>
              <w:commentReference w:id="10"/>
            </w:r>
          </w:p>
        </w:tc>
        <w:tc>
          <w:tcPr>
            <w:tcW w:w="2079" w:type="dxa"/>
            <w:tcBorders>
              <w:bottom w:val="single" w:sz="4" w:space="0" w:color="auto"/>
            </w:tcBorders>
            <w:vAlign w:val="center"/>
          </w:tcPr>
          <w:p w14:paraId="2503F414" w14:textId="78AC66BF" w:rsidR="00F21309" w:rsidRDefault="00F21309" w:rsidP="00C11E13">
            <w:r w:rsidRPr="008E021D">
              <w:t>-709.13</w:t>
            </w:r>
            <w:r>
              <w:t xml:space="preserve"> (</w:t>
            </w:r>
            <w:r w:rsidRPr="008E021D">
              <w:t>23.99</w:t>
            </w:r>
            <w:r>
              <w:t>)</w:t>
            </w:r>
          </w:p>
        </w:tc>
        <w:tc>
          <w:tcPr>
            <w:tcW w:w="262" w:type="dxa"/>
            <w:tcBorders>
              <w:bottom w:val="single" w:sz="4" w:space="0" w:color="auto"/>
            </w:tcBorders>
            <w:vAlign w:val="center"/>
          </w:tcPr>
          <w:p w14:paraId="506FB02E" w14:textId="03152DF2" w:rsidR="00F21309" w:rsidRDefault="00F21309" w:rsidP="00C11E13"/>
        </w:tc>
        <w:tc>
          <w:tcPr>
            <w:tcW w:w="1984" w:type="dxa"/>
            <w:tcBorders>
              <w:bottom w:val="single" w:sz="4" w:space="0" w:color="auto"/>
            </w:tcBorders>
            <w:vAlign w:val="center"/>
          </w:tcPr>
          <w:p w14:paraId="67C6B045" w14:textId="2CF708CF" w:rsidR="00F21309" w:rsidRDefault="00F21309" w:rsidP="00C11E13">
            <w:r>
              <w:t>0.82</w:t>
            </w:r>
            <w:r w:rsidR="00651687">
              <w:t xml:space="preserve"> (0.03)</w:t>
            </w:r>
          </w:p>
        </w:tc>
      </w:tr>
      <w:tr w:rsidR="00876BCA" w14:paraId="47028B34" w14:textId="77777777" w:rsidTr="00C11E13">
        <w:trPr>
          <w:gridAfter w:val="4"/>
          <w:wAfter w:w="6743" w:type="dxa"/>
          <w:trHeight w:val="438"/>
        </w:trPr>
        <w:tc>
          <w:tcPr>
            <w:tcW w:w="1762" w:type="dxa"/>
            <w:tcBorders>
              <w:top w:val="single" w:sz="4" w:space="0" w:color="auto"/>
            </w:tcBorders>
            <w:vAlign w:val="center"/>
          </w:tcPr>
          <w:p w14:paraId="562AE791" w14:textId="0B9E729A" w:rsidR="00876BCA" w:rsidRPr="00297068" w:rsidRDefault="00876BCA" w:rsidP="00C11E13">
            <w:pPr>
              <w:rPr>
                <w:i/>
              </w:rPr>
            </w:pPr>
            <w:r w:rsidRPr="00297068">
              <w:rPr>
                <w:i/>
              </w:rPr>
              <w:t>Reaction times</w:t>
            </w:r>
          </w:p>
        </w:tc>
      </w:tr>
      <w:tr w:rsidR="009609D6" w14:paraId="12E8B41B" w14:textId="77777777" w:rsidTr="00C11E13">
        <w:trPr>
          <w:trHeight w:val="438"/>
        </w:trPr>
        <w:tc>
          <w:tcPr>
            <w:tcW w:w="4180" w:type="dxa"/>
            <w:gridSpan w:val="2"/>
            <w:tcMar>
              <w:left w:w="284" w:type="dxa"/>
            </w:tcMar>
            <w:vAlign w:val="center"/>
          </w:tcPr>
          <w:p w14:paraId="47A32873" w14:textId="0EA88E9E" w:rsidR="00876BCA" w:rsidRDefault="00876BCA" w:rsidP="00C11E13">
            <w:r>
              <w:t>Null</w:t>
            </w:r>
          </w:p>
        </w:tc>
        <w:tc>
          <w:tcPr>
            <w:tcW w:w="2079" w:type="dxa"/>
            <w:vAlign w:val="center"/>
          </w:tcPr>
          <w:p w14:paraId="5953A675" w14:textId="3FF4C158" w:rsidR="00876BCA" w:rsidRDefault="00876BCA" w:rsidP="00C11E13">
            <w:r w:rsidRPr="00534F07">
              <w:t>2</w:t>
            </w:r>
            <w:ins w:id="11" w:author="Antonio Schettino" w:date="2018-08-28T10:24:00Z">
              <w:r w:rsidR="00FE683F">
                <w:t>,</w:t>
              </w:r>
            </w:ins>
            <w:r w:rsidRPr="00534F07">
              <w:t xml:space="preserve">346.29 </w:t>
            </w:r>
            <w:r>
              <w:t>(</w:t>
            </w:r>
            <w:r w:rsidRPr="00534F07">
              <w:t>32.74</w:t>
            </w:r>
            <w:r>
              <w:t>)</w:t>
            </w:r>
          </w:p>
        </w:tc>
        <w:tc>
          <w:tcPr>
            <w:tcW w:w="262" w:type="dxa"/>
            <w:vAlign w:val="center"/>
          </w:tcPr>
          <w:p w14:paraId="372FC307" w14:textId="7490FABD" w:rsidR="00876BCA" w:rsidRDefault="00876BCA" w:rsidP="00C11E13"/>
        </w:tc>
        <w:tc>
          <w:tcPr>
            <w:tcW w:w="1984" w:type="dxa"/>
            <w:vAlign w:val="center"/>
          </w:tcPr>
          <w:p w14:paraId="3E59B7B0" w14:textId="0562264E" w:rsidR="00876BCA" w:rsidRDefault="00676E2A" w:rsidP="00C11E13">
            <w:r>
              <w:t>0.49</w:t>
            </w:r>
            <w:r w:rsidR="00876BCA" w:rsidRPr="00C21D51">
              <w:t xml:space="preserve"> </w:t>
            </w:r>
            <w:r w:rsidR="00876BCA">
              <w:t>(0.04)</w:t>
            </w:r>
          </w:p>
        </w:tc>
      </w:tr>
      <w:tr w:rsidR="009609D6" w14:paraId="7F012FA8" w14:textId="77777777" w:rsidTr="00C11E13">
        <w:trPr>
          <w:trHeight w:val="438"/>
        </w:trPr>
        <w:tc>
          <w:tcPr>
            <w:tcW w:w="4180" w:type="dxa"/>
            <w:gridSpan w:val="2"/>
            <w:tcMar>
              <w:left w:w="284" w:type="dxa"/>
            </w:tcMar>
            <w:vAlign w:val="center"/>
          </w:tcPr>
          <w:p w14:paraId="6359B1DE" w14:textId="115BDCCC" w:rsidR="00876BCA" w:rsidRDefault="00876BCA" w:rsidP="00C11E13">
            <w:r>
              <w:t>Reward phase</w:t>
            </w:r>
          </w:p>
        </w:tc>
        <w:tc>
          <w:tcPr>
            <w:tcW w:w="2079" w:type="dxa"/>
            <w:vAlign w:val="center"/>
          </w:tcPr>
          <w:p w14:paraId="03098185" w14:textId="2BAA14FA" w:rsidR="00876BCA" w:rsidRDefault="00876BCA" w:rsidP="00C11E13">
            <w:r w:rsidRPr="00C21D51">
              <w:t>2</w:t>
            </w:r>
            <w:ins w:id="12" w:author="Antonio Schettino" w:date="2018-08-28T10:24:00Z">
              <w:r w:rsidR="00FE683F">
                <w:t>,</w:t>
              </w:r>
            </w:ins>
            <w:r w:rsidRPr="00C21D51">
              <w:t xml:space="preserve">329.70 </w:t>
            </w:r>
            <w:r>
              <w:t>(</w:t>
            </w:r>
            <w:r w:rsidRPr="00C21D51">
              <w:t>35.38</w:t>
            </w:r>
            <w:r>
              <w:t>)</w:t>
            </w:r>
          </w:p>
        </w:tc>
        <w:tc>
          <w:tcPr>
            <w:tcW w:w="262" w:type="dxa"/>
            <w:vAlign w:val="center"/>
          </w:tcPr>
          <w:p w14:paraId="1EBA8610" w14:textId="78F00C22" w:rsidR="00876BCA" w:rsidRDefault="00876BCA" w:rsidP="00C11E13"/>
        </w:tc>
        <w:tc>
          <w:tcPr>
            <w:tcW w:w="1984" w:type="dxa"/>
            <w:vAlign w:val="center"/>
          </w:tcPr>
          <w:p w14:paraId="74B5D6DF" w14:textId="72137617" w:rsidR="00876BCA" w:rsidRDefault="00876BCA" w:rsidP="00C11E13">
            <w:r w:rsidRPr="00C21D51">
              <w:t>0.5</w:t>
            </w:r>
            <w:r>
              <w:t>6</w:t>
            </w:r>
            <w:r w:rsidRPr="00C21D51">
              <w:t xml:space="preserve"> </w:t>
            </w:r>
            <w:r>
              <w:t>(</w:t>
            </w:r>
            <w:r w:rsidRPr="00C21D51">
              <w:t>0.04</w:t>
            </w:r>
            <w:r>
              <w:t>)</w:t>
            </w:r>
          </w:p>
        </w:tc>
      </w:tr>
      <w:tr w:rsidR="009609D6" w14:paraId="5C3FF6BF" w14:textId="77777777" w:rsidTr="00C11E13">
        <w:trPr>
          <w:trHeight w:val="438"/>
        </w:trPr>
        <w:tc>
          <w:tcPr>
            <w:tcW w:w="4180" w:type="dxa"/>
            <w:gridSpan w:val="2"/>
            <w:tcBorders>
              <w:bottom w:val="single" w:sz="4" w:space="0" w:color="auto"/>
            </w:tcBorders>
            <w:tcMar>
              <w:left w:w="284" w:type="dxa"/>
            </w:tcMar>
            <w:vAlign w:val="center"/>
          </w:tcPr>
          <w:p w14:paraId="3E99428A" w14:textId="55088BFD" w:rsidR="00876BCA" w:rsidRDefault="00FE683F" w:rsidP="00C11E13">
            <w:ins w:id="13" w:author="Antonio Schettino" w:date="2018-08-28T10:22:00Z">
              <w:r>
                <w:t>Reward phase x Reward probability</w:t>
              </w:r>
            </w:ins>
            <w:del w:id="14" w:author="Antonio Schettino" w:date="2018-08-28T10:22:00Z">
              <w:r w:rsidR="00876BCA" w:rsidDel="00FE683F">
                <w:delText>Interaction</w:delText>
              </w:r>
            </w:del>
          </w:p>
        </w:tc>
        <w:tc>
          <w:tcPr>
            <w:tcW w:w="2079" w:type="dxa"/>
            <w:tcBorders>
              <w:bottom w:val="single" w:sz="4" w:space="0" w:color="auto"/>
            </w:tcBorders>
            <w:vAlign w:val="center"/>
          </w:tcPr>
          <w:p w14:paraId="189A6D72" w14:textId="36F383A7" w:rsidR="00876BCA" w:rsidRDefault="00876BCA" w:rsidP="00C11E13">
            <w:r w:rsidRPr="00C21D51">
              <w:t>2</w:t>
            </w:r>
            <w:ins w:id="15" w:author="Antonio Schettino" w:date="2018-08-28T10:24:00Z">
              <w:r w:rsidR="00FE683F">
                <w:t>,</w:t>
              </w:r>
            </w:ins>
            <w:r w:rsidRPr="00C21D51">
              <w:t xml:space="preserve">154.64 </w:t>
            </w:r>
            <w:r>
              <w:t>(</w:t>
            </w:r>
            <w:r w:rsidRPr="00C21D51">
              <w:t>25.19</w:t>
            </w:r>
            <w:r>
              <w:t>)</w:t>
            </w:r>
          </w:p>
        </w:tc>
        <w:tc>
          <w:tcPr>
            <w:tcW w:w="262" w:type="dxa"/>
            <w:tcBorders>
              <w:bottom w:val="single" w:sz="4" w:space="0" w:color="auto"/>
            </w:tcBorders>
            <w:vAlign w:val="center"/>
          </w:tcPr>
          <w:p w14:paraId="07831857" w14:textId="2C0E6EB6" w:rsidR="00876BCA" w:rsidRDefault="00876BCA" w:rsidP="00C11E13"/>
        </w:tc>
        <w:tc>
          <w:tcPr>
            <w:tcW w:w="1984" w:type="dxa"/>
            <w:tcBorders>
              <w:bottom w:val="single" w:sz="4" w:space="0" w:color="auto"/>
            </w:tcBorders>
            <w:vAlign w:val="center"/>
          </w:tcPr>
          <w:p w14:paraId="4B4975FB" w14:textId="09F480C9" w:rsidR="00876BCA" w:rsidRDefault="00876BCA" w:rsidP="00C11E13">
            <w:r w:rsidRPr="00C21D51">
              <w:t xml:space="preserve">0.84 </w:t>
            </w:r>
            <w:r>
              <w:t>(0.03)</w:t>
            </w:r>
          </w:p>
        </w:tc>
      </w:tr>
    </w:tbl>
    <w:p w14:paraId="79C4F2E7" w14:textId="53DDE6DE" w:rsidR="008E021D" w:rsidDel="000A7001" w:rsidRDefault="008E021D" w:rsidP="008E021D">
      <w:pPr>
        <w:rPr>
          <w:del w:id="16" w:author="Antonio Schettino" w:date="2018-08-28T10:28:00Z"/>
        </w:rPr>
      </w:pPr>
    </w:p>
    <w:p w14:paraId="7707032B" w14:textId="4433072C" w:rsidR="00C11E13" w:rsidRDefault="00C11E13" w:rsidP="008E021D"/>
    <w:p w14:paraId="74A706DC" w14:textId="3E817639" w:rsidR="00C11E13" w:rsidRDefault="00C11E13" w:rsidP="008E021D"/>
    <w:p w14:paraId="07A14360" w14:textId="5AE7209E" w:rsidR="00C11E13" w:rsidRDefault="00C11E13" w:rsidP="008E021D"/>
    <w:p w14:paraId="6FDB3087" w14:textId="77777777" w:rsidR="00C11E13" w:rsidRDefault="00C11E13" w:rsidP="008E021D"/>
    <w:p w14:paraId="4D4E98EA" w14:textId="77777777" w:rsidR="00055026" w:rsidRDefault="00055026" w:rsidP="008E021D"/>
    <w:tbl>
      <w:tblPr>
        <w:tblStyle w:val="APA6"/>
        <w:tblpPr w:leftFromText="181" w:rightFromText="181" w:vertAnchor="text" w:tblpXSpec="center" w:tblpY="1"/>
        <w:tblOverlap w:val="never"/>
        <w:tblW w:w="9713" w:type="dxa"/>
        <w:tblLook w:val="04A0" w:firstRow="1" w:lastRow="0" w:firstColumn="1" w:lastColumn="0" w:noHBand="0" w:noVBand="1"/>
      </w:tblPr>
      <w:tblGrid>
        <w:gridCol w:w="2044"/>
        <w:gridCol w:w="2179"/>
        <w:gridCol w:w="2372"/>
        <w:gridCol w:w="3118"/>
      </w:tblGrid>
      <w:tr w:rsidR="007F6AA7" w14:paraId="5095E8B3" w14:textId="77777777" w:rsidTr="00C11E13">
        <w:trPr>
          <w:trHeight w:val="646"/>
        </w:trPr>
        <w:tc>
          <w:tcPr>
            <w:tcW w:w="9713" w:type="dxa"/>
            <w:gridSpan w:val="4"/>
            <w:tcBorders>
              <w:bottom w:val="single" w:sz="4" w:space="0" w:color="auto"/>
            </w:tcBorders>
          </w:tcPr>
          <w:p w14:paraId="68CDCE02" w14:textId="7AEA6F24" w:rsidR="007F6AA7" w:rsidRDefault="001D374C" w:rsidP="00C11E13">
            <w:pPr>
              <w:spacing w:line="360" w:lineRule="auto"/>
            </w:pPr>
            <w:r>
              <w:lastRenderedPageBreak/>
              <w:t>Table 3</w:t>
            </w:r>
          </w:p>
          <w:p w14:paraId="3A6505A2" w14:textId="005DA362" w:rsidR="007F6AA7" w:rsidRDefault="007F6AA7" w:rsidP="00C11E13">
            <w:pPr>
              <w:spacing w:line="360" w:lineRule="auto"/>
              <w:rPr>
                <w:i/>
              </w:rPr>
            </w:pPr>
            <w:r>
              <w:rPr>
                <w:i/>
              </w:rPr>
              <w:t>Means and 95% HDIs of the posterior distributions</w:t>
            </w:r>
            <w:r w:rsidR="00F0061E">
              <w:rPr>
                <w:i/>
              </w:rPr>
              <w:t xml:space="preserve"> of reaction times and hit rates</w:t>
            </w:r>
            <w:r>
              <w:rPr>
                <w:i/>
              </w:rPr>
              <w:t xml:space="preserve"> </w:t>
            </w:r>
            <w:r w:rsidR="00FE683F">
              <w:rPr>
                <w:i/>
              </w:rPr>
              <w:t xml:space="preserve">in </w:t>
            </w:r>
            <w:r>
              <w:rPr>
                <w:i/>
              </w:rPr>
              <w:t>each condition</w:t>
            </w:r>
            <w:r w:rsidR="00B100A4">
              <w:rPr>
                <w:i/>
              </w:rPr>
              <w:t>.</w:t>
            </w:r>
          </w:p>
        </w:tc>
      </w:tr>
      <w:tr w:rsidR="00055026" w14:paraId="4A37E2EC" w14:textId="77777777" w:rsidTr="00C11E13">
        <w:trPr>
          <w:trHeight w:val="646"/>
        </w:trPr>
        <w:tc>
          <w:tcPr>
            <w:tcW w:w="2044" w:type="dxa"/>
            <w:tcBorders>
              <w:top w:val="single" w:sz="4" w:space="0" w:color="auto"/>
            </w:tcBorders>
            <w:vAlign w:val="center"/>
          </w:tcPr>
          <w:p w14:paraId="220CF47E" w14:textId="2AF04173" w:rsidR="007F6AA7" w:rsidRDefault="007F6AA7" w:rsidP="00C11E13">
            <w:r>
              <w:t>Reward phase</w:t>
            </w:r>
          </w:p>
        </w:tc>
        <w:tc>
          <w:tcPr>
            <w:tcW w:w="2179" w:type="dxa"/>
            <w:tcBorders>
              <w:top w:val="single" w:sz="4" w:space="0" w:color="auto"/>
            </w:tcBorders>
            <w:vAlign w:val="center"/>
          </w:tcPr>
          <w:p w14:paraId="2581E922" w14:textId="008C5558" w:rsidR="007F6AA7" w:rsidRDefault="007F6AA7" w:rsidP="00C11E13">
            <w:r>
              <w:t xml:space="preserve">Reward </w:t>
            </w:r>
            <w:r w:rsidR="00884EE2">
              <w:t>probability</w:t>
            </w:r>
          </w:p>
        </w:tc>
        <w:tc>
          <w:tcPr>
            <w:tcW w:w="2372" w:type="dxa"/>
            <w:tcBorders>
              <w:top w:val="single" w:sz="4" w:space="0" w:color="auto"/>
            </w:tcBorders>
            <w:vAlign w:val="center"/>
          </w:tcPr>
          <w:p w14:paraId="660C5AF7" w14:textId="12297F12" w:rsidR="007F6AA7" w:rsidRPr="007F6AA7" w:rsidRDefault="007F6AA7" w:rsidP="00C11E13">
            <w:r>
              <w:t xml:space="preserve">Hit rates </w:t>
            </w:r>
            <w:r w:rsidR="005C4A57">
              <w:t>(proportion)</w:t>
            </w:r>
          </w:p>
        </w:tc>
        <w:tc>
          <w:tcPr>
            <w:tcW w:w="3118" w:type="dxa"/>
            <w:tcBorders>
              <w:top w:val="single" w:sz="4" w:space="0" w:color="auto"/>
            </w:tcBorders>
            <w:vAlign w:val="center"/>
          </w:tcPr>
          <w:p w14:paraId="030AA3BB" w14:textId="149A7F30" w:rsidR="007F6AA7" w:rsidRPr="00297068" w:rsidRDefault="007F6AA7" w:rsidP="00C11E13">
            <w:r>
              <w:t xml:space="preserve">Reaction times </w:t>
            </w:r>
            <w:r w:rsidR="005C4A57">
              <w:t>(milliseconds)</w:t>
            </w:r>
          </w:p>
        </w:tc>
      </w:tr>
      <w:tr w:rsidR="005C4A57" w14:paraId="44D3F323" w14:textId="77777777" w:rsidTr="00C11E13">
        <w:trPr>
          <w:trHeight w:val="425"/>
        </w:trPr>
        <w:tc>
          <w:tcPr>
            <w:tcW w:w="2044" w:type="dxa"/>
            <w:vAlign w:val="center"/>
          </w:tcPr>
          <w:p w14:paraId="416C0973" w14:textId="42022716" w:rsidR="007F6AA7" w:rsidRDefault="007F6AA7" w:rsidP="00C11E13">
            <w:r>
              <w:t>Baseline</w:t>
            </w:r>
          </w:p>
        </w:tc>
        <w:tc>
          <w:tcPr>
            <w:tcW w:w="2179" w:type="dxa"/>
            <w:vAlign w:val="center"/>
          </w:tcPr>
          <w:p w14:paraId="4C6C0157" w14:textId="6D8DF16C" w:rsidR="007F6AA7" w:rsidRPr="008E021D" w:rsidRDefault="007F6AA7" w:rsidP="00C11E13">
            <w:r>
              <w:t>High</w:t>
            </w:r>
          </w:p>
        </w:tc>
        <w:tc>
          <w:tcPr>
            <w:tcW w:w="2372" w:type="dxa"/>
            <w:vAlign w:val="center"/>
          </w:tcPr>
          <w:p w14:paraId="44ADC54D" w14:textId="21865E63" w:rsidR="007F6AA7" w:rsidRDefault="007F6AA7" w:rsidP="00C11E13">
            <w:r>
              <w:t>0.6</w:t>
            </w:r>
            <w:r w:rsidR="00055026">
              <w:t>0</w:t>
            </w:r>
            <w:r>
              <w:t xml:space="preserve"> [0.57</w:t>
            </w:r>
            <w:r w:rsidR="00055026">
              <w:t>,</w:t>
            </w:r>
            <w:r>
              <w:t xml:space="preserve"> 0.63</w:t>
            </w:r>
            <w:r w:rsidRPr="00C57028">
              <w:t>]</w:t>
            </w:r>
          </w:p>
        </w:tc>
        <w:tc>
          <w:tcPr>
            <w:tcW w:w="3118" w:type="dxa"/>
            <w:vAlign w:val="center"/>
          </w:tcPr>
          <w:p w14:paraId="5976FCFA" w14:textId="460B9049" w:rsidR="007F6AA7" w:rsidRDefault="007F6AA7" w:rsidP="00C11E13">
            <w:r>
              <w:t>547.19 [</w:t>
            </w:r>
            <w:r w:rsidRPr="00C57028">
              <w:t>534.84</w:t>
            </w:r>
            <w:r w:rsidR="00055026">
              <w:t>,</w:t>
            </w:r>
            <w:r w:rsidRPr="00C57028">
              <w:t xml:space="preserve"> 559.56]</w:t>
            </w:r>
          </w:p>
        </w:tc>
      </w:tr>
      <w:tr w:rsidR="005C4A57" w14:paraId="673FC164" w14:textId="77777777" w:rsidTr="00C11E13">
        <w:trPr>
          <w:trHeight w:val="425"/>
        </w:trPr>
        <w:tc>
          <w:tcPr>
            <w:tcW w:w="2044" w:type="dxa"/>
            <w:vAlign w:val="center"/>
          </w:tcPr>
          <w:p w14:paraId="12236A46" w14:textId="7CC86F68" w:rsidR="007F6AA7" w:rsidRDefault="007F6AA7" w:rsidP="00C11E13">
            <w:r>
              <w:t>Baseline</w:t>
            </w:r>
          </w:p>
        </w:tc>
        <w:tc>
          <w:tcPr>
            <w:tcW w:w="2179" w:type="dxa"/>
            <w:vAlign w:val="center"/>
          </w:tcPr>
          <w:p w14:paraId="48C54B58" w14:textId="43823C2E" w:rsidR="007F6AA7" w:rsidRPr="008E021D" w:rsidRDefault="007F6AA7" w:rsidP="00C11E13">
            <w:r>
              <w:t>Low</w:t>
            </w:r>
          </w:p>
        </w:tc>
        <w:tc>
          <w:tcPr>
            <w:tcW w:w="2372" w:type="dxa"/>
            <w:vAlign w:val="center"/>
          </w:tcPr>
          <w:p w14:paraId="5B6D8FBB" w14:textId="7FBF2468" w:rsidR="007F6AA7" w:rsidRDefault="007F6AA7" w:rsidP="00C11E13">
            <w:r>
              <w:t>0.59 [0.55</w:t>
            </w:r>
            <w:r w:rsidR="00055026">
              <w:t>,</w:t>
            </w:r>
            <w:r>
              <w:t xml:space="preserve"> 0.62</w:t>
            </w:r>
            <w:r w:rsidRPr="00C57028">
              <w:t>]</w:t>
            </w:r>
          </w:p>
        </w:tc>
        <w:tc>
          <w:tcPr>
            <w:tcW w:w="3118" w:type="dxa"/>
            <w:vAlign w:val="center"/>
          </w:tcPr>
          <w:p w14:paraId="152FD65F" w14:textId="051EFD99" w:rsidR="007F6AA7" w:rsidRDefault="007F6AA7" w:rsidP="00C11E13">
            <w:r w:rsidRPr="00C57028">
              <w:t>552.97 [539.22</w:t>
            </w:r>
            <w:r w:rsidR="00055026">
              <w:t>,</w:t>
            </w:r>
            <w:r w:rsidRPr="00C57028">
              <w:t xml:space="preserve"> 567.24]</w:t>
            </w:r>
          </w:p>
        </w:tc>
      </w:tr>
      <w:tr w:rsidR="005C4A57" w14:paraId="758184FE" w14:textId="77777777" w:rsidTr="00C11E13">
        <w:trPr>
          <w:trHeight w:val="425"/>
        </w:trPr>
        <w:tc>
          <w:tcPr>
            <w:tcW w:w="2044" w:type="dxa"/>
            <w:vAlign w:val="center"/>
          </w:tcPr>
          <w:p w14:paraId="13EB1317" w14:textId="70F280EF" w:rsidR="007F6AA7" w:rsidRDefault="007F6AA7" w:rsidP="00C11E13">
            <w:r>
              <w:t>Acquisition</w:t>
            </w:r>
          </w:p>
        </w:tc>
        <w:tc>
          <w:tcPr>
            <w:tcW w:w="2179" w:type="dxa"/>
            <w:vAlign w:val="center"/>
          </w:tcPr>
          <w:p w14:paraId="1240B33C" w14:textId="2010B45F" w:rsidR="007F6AA7" w:rsidRPr="008E021D" w:rsidRDefault="007F6AA7" w:rsidP="00C11E13">
            <w:r>
              <w:t>High</w:t>
            </w:r>
          </w:p>
        </w:tc>
        <w:tc>
          <w:tcPr>
            <w:tcW w:w="2372" w:type="dxa"/>
            <w:vAlign w:val="center"/>
          </w:tcPr>
          <w:p w14:paraId="34156E0F" w14:textId="626C9AEC" w:rsidR="007F6AA7" w:rsidRDefault="007F6AA7" w:rsidP="00C11E13">
            <w:r>
              <w:t>0.62 [0.59</w:t>
            </w:r>
            <w:r w:rsidR="00055026">
              <w:t>,</w:t>
            </w:r>
            <w:r>
              <w:t xml:space="preserve"> 0.65</w:t>
            </w:r>
            <w:r w:rsidRPr="00C57028">
              <w:t>]</w:t>
            </w:r>
          </w:p>
        </w:tc>
        <w:tc>
          <w:tcPr>
            <w:tcW w:w="3118" w:type="dxa"/>
            <w:vAlign w:val="center"/>
          </w:tcPr>
          <w:p w14:paraId="352C09D2" w14:textId="68834773" w:rsidR="007F6AA7" w:rsidRDefault="007F6AA7" w:rsidP="00C11E13">
            <w:r w:rsidRPr="00C57028">
              <w:t>526.03 [513.9</w:t>
            </w:r>
            <w:r w:rsidR="00055026">
              <w:t>0,</w:t>
            </w:r>
            <w:r w:rsidRPr="00C57028">
              <w:t xml:space="preserve"> 538.04]</w:t>
            </w:r>
          </w:p>
        </w:tc>
      </w:tr>
      <w:tr w:rsidR="005C4A57" w14:paraId="6681AAF1" w14:textId="77777777" w:rsidTr="00C11E13">
        <w:trPr>
          <w:trHeight w:val="425"/>
        </w:trPr>
        <w:tc>
          <w:tcPr>
            <w:tcW w:w="2044" w:type="dxa"/>
            <w:vAlign w:val="center"/>
          </w:tcPr>
          <w:p w14:paraId="5DD6262C" w14:textId="5E52338E" w:rsidR="007F6AA7" w:rsidRDefault="007F6AA7" w:rsidP="00C11E13">
            <w:r>
              <w:t>Acquisition</w:t>
            </w:r>
          </w:p>
        </w:tc>
        <w:tc>
          <w:tcPr>
            <w:tcW w:w="2179" w:type="dxa"/>
            <w:vAlign w:val="center"/>
          </w:tcPr>
          <w:p w14:paraId="520991E4" w14:textId="3BE4770E" w:rsidR="007F6AA7" w:rsidRPr="00534F07" w:rsidRDefault="007F6AA7" w:rsidP="00C11E13">
            <w:r>
              <w:t>Low</w:t>
            </w:r>
          </w:p>
        </w:tc>
        <w:tc>
          <w:tcPr>
            <w:tcW w:w="2372" w:type="dxa"/>
            <w:vAlign w:val="center"/>
          </w:tcPr>
          <w:p w14:paraId="7A199AEF" w14:textId="6380ADD6" w:rsidR="007F6AA7" w:rsidRDefault="007F6AA7" w:rsidP="00C11E13">
            <w:r w:rsidRPr="00C57028">
              <w:t>0.63 [0.59</w:t>
            </w:r>
            <w:r w:rsidR="00055026">
              <w:t>,</w:t>
            </w:r>
            <w:r w:rsidRPr="00C57028">
              <w:t xml:space="preserve"> 0.66]</w:t>
            </w:r>
          </w:p>
        </w:tc>
        <w:tc>
          <w:tcPr>
            <w:tcW w:w="3118" w:type="dxa"/>
            <w:vAlign w:val="center"/>
          </w:tcPr>
          <w:p w14:paraId="4359C905" w14:textId="711D10AD" w:rsidR="007F6AA7" w:rsidRDefault="007F6AA7" w:rsidP="00C11E13">
            <w:r>
              <w:t>538.5</w:t>
            </w:r>
            <w:r w:rsidR="00326703">
              <w:t>0</w:t>
            </w:r>
            <w:r>
              <w:t xml:space="preserve"> [</w:t>
            </w:r>
            <w:r w:rsidRPr="00C57028">
              <w:t>525.69</w:t>
            </w:r>
            <w:r w:rsidR="00055026">
              <w:t>,</w:t>
            </w:r>
            <w:r w:rsidRPr="00C57028">
              <w:t xml:space="preserve"> 550.34]</w:t>
            </w:r>
          </w:p>
        </w:tc>
      </w:tr>
      <w:tr w:rsidR="005C4A57" w14:paraId="53921331" w14:textId="77777777" w:rsidTr="00C11E13">
        <w:trPr>
          <w:trHeight w:val="425"/>
        </w:trPr>
        <w:tc>
          <w:tcPr>
            <w:tcW w:w="2044" w:type="dxa"/>
            <w:vAlign w:val="center"/>
          </w:tcPr>
          <w:p w14:paraId="1787CF7F" w14:textId="020165B3" w:rsidR="007F6AA7" w:rsidRDefault="007F6AA7" w:rsidP="00C11E13">
            <w:r>
              <w:t>Extinction</w:t>
            </w:r>
          </w:p>
        </w:tc>
        <w:tc>
          <w:tcPr>
            <w:tcW w:w="2179" w:type="dxa"/>
            <w:vAlign w:val="center"/>
          </w:tcPr>
          <w:p w14:paraId="2084E639" w14:textId="671A36A1" w:rsidR="007F6AA7" w:rsidRPr="00C21D51" w:rsidRDefault="007F6AA7" w:rsidP="00C11E13">
            <w:r>
              <w:t>High</w:t>
            </w:r>
          </w:p>
        </w:tc>
        <w:tc>
          <w:tcPr>
            <w:tcW w:w="2372" w:type="dxa"/>
            <w:vAlign w:val="center"/>
          </w:tcPr>
          <w:p w14:paraId="5C03F622" w14:textId="448A8F0C" w:rsidR="007F6AA7" w:rsidRDefault="007F6AA7" w:rsidP="00C11E13">
            <w:r w:rsidRPr="00C57028">
              <w:t>0.61 [0.58</w:t>
            </w:r>
            <w:r w:rsidR="00055026">
              <w:t>,</w:t>
            </w:r>
            <w:r w:rsidRPr="00C57028">
              <w:t xml:space="preserve"> 0.65]</w:t>
            </w:r>
          </w:p>
        </w:tc>
        <w:tc>
          <w:tcPr>
            <w:tcW w:w="3118" w:type="dxa"/>
            <w:vAlign w:val="center"/>
          </w:tcPr>
          <w:p w14:paraId="1F06665F" w14:textId="43A12EAC" w:rsidR="007F6AA7" w:rsidRDefault="007F6AA7" w:rsidP="00C11E13">
            <w:r w:rsidRPr="00C57028">
              <w:t>528.29 [</w:t>
            </w:r>
            <w:r>
              <w:t>515.32</w:t>
            </w:r>
            <w:r w:rsidR="00055026">
              <w:t>,</w:t>
            </w:r>
            <w:r>
              <w:t xml:space="preserve"> 541.69</w:t>
            </w:r>
            <w:r w:rsidRPr="00C57028">
              <w:t>]</w:t>
            </w:r>
          </w:p>
        </w:tc>
      </w:tr>
      <w:tr w:rsidR="005C4A57" w14:paraId="5A0BDAC0" w14:textId="77777777" w:rsidTr="00C11E13">
        <w:trPr>
          <w:trHeight w:val="425"/>
        </w:trPr>
        <w:tc>
          <w:tcPr>
            <w:tcW w:w="2044" w:type="dxa"/>
            <w:tcBorders>
              <w:bottom w:val="single" w:sz="4" w:space="0" w:color="auto"/>
            </w:tcBorders>
            <w:vAlign w:val="center"/>
          </w:tcPr>
          <w:p w14:paraId="25F71FFC" w14:textId="7C2B1B33" w:rsidR="007F6AA7" w:rsidRDefault="007F6AA7" w:rsidP="00C11E13">
            <w:r>
              <w:t>Extinction</w:t>
            </w:r>
          </w:p>
        </w:tc>
        <w:tc>
          <w:tcPr>
            <w:tcW w:w="2179" w:type="dxa"/>
            <w:tcBorders>
              <w:bottom w:val="single" w:sz="4" w:space="0" w:color="auto"/>
            </w:tcBorders>
            <w:vAlign w:val="center"/>
          </w:tcPr>
          <w:p w14:paraId="5C78D277" w14:textId="73AEAD28" w:rsidR="007F6AA7" w:rsidRPr="00C21D51" w:rsidRDefault="007F6AA7" w:rsidP="00C11E13">
            <w:r>
              <w:t>Low</w:t>
            </w:r>
          </w:p>
        </w:tc>
        <w:tc>
          <w:tcPr>
            <w:tcW w:w="2372" w:type="dxa"/>
            <w:tcBorders>
              <w:bottom w:val="single" w:sz="4" w:space="0" w:color="auto"/>
            </w:tcBorders>
            <w:vAlign w:val="center"/>
          </w:tcPr>
          <w:p w14:paraId="5F5882EC" w14:textId="133D5992" w:rsidR="007F6AA7" w:rsidRDefault="007F6AA7" w:rsidP="00C11E13">
            <w:r>
              <w:t>0.61 [</w:t>
            </w:r>
            <w:r w:rsidRPr="00C57028">
              <w:t>0.57</w:t>
            </w:r>
            <w:r w:rsidR="00055026">
              <w:t>,</w:t>
            </w:r>
            <w:r w:rsidRPr="00C57028">
              <w:t xml:space="preserve"> 0.65]</w:t>
            </w:r>
          </w:p>
        </w:tc>
        <w:tc>
          <w:tcPr>
            <w:tcW w:w="3118" w:type="dxa"/>
            <w:tcBorders>
              <w:bottom w:val="single" w:sz="4" w:space="0" w:color="auto"/>
            </w:tcBorders>
            <w:vAlign w:val="center"/>
          </w:tcPr>
          <w:p w14:paraId="61A38AAC" w14:textId="79E3645A" w:rsidR="007F6AA7" w:rsidRDefault="007F6AA7" w:rsidP="00C11E13">
            <w:r w:rsidRPr="00C57028">
              <w:t>538.35 [</w:t>
            </w:r>
            <w:r>
              <w:t>522.97</w:t>
            </w:r>
            <w:r w:rsidR="00055026">
              <w:t>,</w:t>
            </w:r>
            <w:r>
              <w:t xml:space="preserve"> 554.23</w:t>
            </w:r>
            <w:r w:rsidRPr="00C57028">
              <w:t>]</w:t>
            </w:r>
          </w:p>
        </w:tc>
      </w:tr>
    </w:tbl>
    <w:p w14:paraId="6DFB8006" w14:textId="77777777" w:rsidR="00510DA0" w:rsidRDefault="00510DA0" w:rsidP="008E021D">
      <w:pPr>
        <w:rPr>
          <w:b/>
        </w:rPr>
      </w:pPr>
    </w:p>
    <w:p w14:paraId="493B129A" w14:textId="330482BB" w:rsidR="004D7EBB" w:rsidRPr="004D7EBB" w:rsidRDefault="003A0B81" w:rsidP="008E021D">
      <w:pPr>
        <w:rPr>
          <w:b/>
        </w:rPr>
      </w:pPr>
      <w:r w:rsidRPr="003A0B81">
        <w:rPr>
          <w:b/>
          <w:noProof/>
        </w:rPr>
        <mc:AlternateContent>
          <mc:Choice Requires="wpg">
            <w:drawing>
              <wp:anchor distT="0" distB="0" distL="114300" distR="114300" simplePos="0" relativeHeight="251666432" behindDoc="0" locked="0" layoutInCell="1" allowOverlap="1" wp14:anchorId="4F181D98" wp14:editId="460C570F">
                <wp:simplePos x="0" y="0"/>
                <wp:positionH relativeFrom="margin">
                  <wp:align>center</wp:align>
                </wp:positionH>
                <wp:positionV relativeFrom="paragraph">
                  <wp:posOffset>20320</wp:posOffset>
                </wp:positionV>
                <wp:extent cx="7210800" cy="2473200"/>
                <wp:effectExtent l="19050" t="19050" r="28575" b="22860"/>
                <wp:wrapSquare wrapText="bothSides"/>
                <wp:docPr id="37" name="Group 22"/>
                <wp:cNvGraphicFramePr/>
                <a:graphic xmlns:a="http://schemas.openxmlformats.org/drawingml/2006/main">
                  <a:graphicData uri="http://schemas.microsoft.com/office/word/2010/wordprocessingGroup">
                    <wpg:wgp>
                      <wpg:cNvGrpSpPr/>
                      <wpg:grpSpPr>
                        <a:xfrm>
                          <a:off x="0" y="0"/>
                          <a:ext cx="7210800" cy="2473200"/>
                          <a:chOff x="0" y="0"/>
                          <a:chExt cx="6146363" cy="1911600"/>
                        </a:xfrm>
                      </wpg:grpSpPr>
                      <pic:pic xmlns:pic="http://schemas.openxmlformats.org/drawingml/2006/picture">
                        <pic:nvPicPr>
                          <pic:cNvPr id="38" name="Picture 38"/>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73181" cy="1911600"/>
                          </a:xfrm>
                          <a:prstGeom prst="rect">
                            <a:avLst/>
                          </a:prstGeom>
                          <a:ln>
                            <a:solidFill>
                              <a:schemeClr val="bg1"/>
                            </a:solidFill>
                          </a:ln>
                        </pic:spPr>
                      </pic:pic>
                      <pic:pic xmlns:pic="http://schemas.openxmlformats.org/drawingml/2006/picture">
                        <pic:nvPicPr>
                          <pic:cNvPr id="39" name="Picture 39"/>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3073181" y="0"/>
                            <a:ext cx="3073182" cy="1911600"/>
                          </a:xfrm>
                          <a:prstGeom prst="rect">
                            <a:avLst/>
                          </a:prstGeom>
                          <a:ln>
                            <a:solidFill>
                              <a:schemeClr val="bg1"/>
                            </a:solidFill>
                          </a:ln>
                        </pic:spPr>
                      </pic:pic>
                      <wps:wsp>
                        <wps:cNvPr id="40" name="Rectangle 40"/>
                        <wps:cNvSpPr/>
                        <wps:spPr>
                          <a:xfrm>
                            <a:off x="0" y="1677142"/>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1" name="Rectangle 41"/>
                        <wps:cNvSpPr/>
                        <wps:spPr>
                          <a:xfrm>
                            <a:off x="3077732" y="1702529"/>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group w14:anchorId="4151E092" id="Group 22" o:spid="_x0000_s1026" style="position:absolute;margin-left:0;margin-top:1.6pt;width:567.8pt;height:194.75pt;z-index:251666432;mso-position-horizontal:center;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">
                <v:shape id="Picture 38" o:spid="_x0000_s1027"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" stroked="t" strokecolor="white [3212]">
                  <v:imagedata r:id="rId18" o:title=""/>
                  <v:path arrowok="t"/>
                </v:shape>
                <v:shape id="Picture 39" o:spid="_x0000_s1028"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" stroked="t" strokecolor="white [3212]">
                  <v:imagedata r:id="rId19" o:title=""/>
                  <v:path arrowok="t"/>
                </v:shape>
                <v:rect id="Rectangle 40" o:spid="_x0000_s1029" style="position:absolute;top:1677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" fillcolor="white [3212]" strokecolor="white [3212]" strokeweight="1pt"/>
                <v:rect id="Rectangle 41" o:spid="_x0000_s1030" style="position:absolute;left:30777;top:17025;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" fillcolor="white [3212]" strokecolor="white [3212]" strokeweight="1pt"/>
                <w10:wrap type="square" anchorx="margin"/>
              </v:group>
            </w:pict>
          </mc:Fallback>
        </mc:AlternateContent>
      </w:r>
    </w:p>
    <w:p w14:paraId="6A17D506" w14:textId="0D895159" w:rsidR="00FF793F" w:rsidRDefault="00765B6B" w:rsidP="004269CE">
      <w:pPr>
        <w:jc w:val="both"/>
        <w:rPr>
          <w:sz w:val="20"/>
        </w:rPr>
      </w:pPr>
      <w:r>
        <w:rPr>
          <w:b/>
          <w:sz w:val="20"/>
        </w:rPr>
        <w:t xml:space="preserve">Figure </w:t>
      </w:r>
      <w:r w:rsidR="00825530">
        <w:rPr>
          <w:b/>
          <w:sz w:val="20"/>
        </w:rPr>
        <w:t>4</w:t>
      </w:r>
      <w:r w:rsidR="00FF793F" w:rsidRPr="00FF793F">
        <w:rPr>
          <w:b/>
          <w:sz w:val="20"/>
        </w:rPr>
        <w:t xml:space="preserve">. </w:t>
      </w:r>
      <w:r w:rsidR="00FF793F" w:rsidRPr="00FF793F">
        <w:rPr>
          <w:sz w:val="20"/>
        </w:rPr>
        <w:t>Posterior distribution</w:t>
      </w:r>
      <w:r w:rsidR="00EF140D">
        <w:rPr>
          <w:sz w:val="20"/>
        </w:rPr>
        <w:t>s</w:t>
      </w:r>
      <w:r w:rsidR="00FF793F" w:rsidRPr="00FF793F">
        <w:rPr>
          <w:sz w:val="20"/>
        </w:rPr>
        <w:t xml:space="preserve"> of the interaction model</w:t>
      </w:r>
      <w:r w:rsidR="00EF140D">
        <w:rPr>
          <w:sz w:val="20"/>
        </w:rPr>
        <w:t>s for hit rates and reaction times across conditions.</w:t>
      </w:r>
    </w:p>
    <w:p w14:paraId="434C3BCB" w14:textId="0342B6C3" w:rsidR="00EF140D" w:rsidRDefault="00EF140D" w:rsidP="00FF793F">
      <w:pPr>
        <w:rPr>
          <w:sz w:val="20"/>
        </w:rPr>
      </w:pPr>
    </w:p>
    <w:p w14:paraId="77451852" w14:textId="0BBD55E4" w:rsidR="008C4B5F" w:rsidRDefault="008C4B5F" w:rsidP="00BC3FB6">
      <w:pPr>
        <w:pStyle w:val="Heading2"/>
        <w:spacing w:before="0" w:after="240"/>
      </w:pPr>
      <w:r>
        <w:t>Reaction times</w:t>
      </w:r>
    </w:p>
    <w:p w14:paraId="557A58F4" w14:textId="32EEDE78" w:rsidR="00825530" w:rsidRDefault="00B92561" w:rsidP="00340112">
      <w:pPr>
        <w:spacing w:line="480" w:lineRule="auto"/>
        <w:ind w:firstLine="284"/>
        <w:jc w:val="both"/>
      </w:pPr>
      <w:r>
        <w:t>The interaction model</w:t>
      </w:r>
      <w:r w:rsidR="00B100A4">
        <w:t xml:space="preserve"> (Reward phase x Reward probability)</w:t>
      </w:r>
      <w:r>
        <w:t xml:space="preserve"> also best pr</w:t>
      </w:r>
      <w:r w:rsidR="00C11E13">
        <w:t>edict</w:t>
      </w:r>
      <w:r w:rsidR="00B100A4">
        <w:t>ed</w:t>
      </w:r>
      <w:r w:rsidR="00C11E13">
        <w:t xml:space="preserve"> reaction times (</w:t>
      </w:r>
      <w:r w:rsidR="00C11E13" w:rsidRPr="00B57645">
        <w:rPr>
          <w:i/>
        </w:rPr>
        <w:t>Table 2</w:t>
      </w:r>
      <w:r>
        <w:t>). Participants were reliably faster in the acquisition compared to the baseline phase</w:t>
      </w:r>
      <w:r w:rsidR="00DF3CBB">
        <w:t xml:space="preserve"> in both the high reward</w:t>
      </w:r>
      <w:r w:rsidR="00825530">
        <w:t>ed</w:t>
      </w:r>
      <w:r w:rsidR="00CC2633">
        <w:t xml:space="preserve"> (</w:t>
      </w:r>
      <w:r w:rsidR="00CC2633">
        <w:rPr>
          <w:i/>
        </w:rPr>
        <w:t xml:space="preserve">M = </w:t>
      </w:r>
      <w:r w:rsidR="00746C80">
        <w:t>-21.16</w:t>
      </w:r>
      <w:r w:rsidR="00BF4EA7">
        <w:t>; 95% HDI [-29.79, -12.27</w:t>
      </w:r>
      <w:r w:rsidR="00CC2633">
        <w:t xml:space="preserve">]; ER = </w:t>
      </w:r>
      <w:r w:rsidR="00CC2633" w:rsidRPr="00B57645">
        <w:rPr>
          <w:i/>
        </w:rPr>
        <w:t>Inf.</w:t>
      </w:r>
      <w:r w:rsidR="00CC2633">
        <w:t xml:space="preserve">, i.e. </w:t>
      </w:r>
      <w:r w:rsidR="00462A22">
        <w:t>whole</w:t>
      </w:r>
      <w:r w:rsidR="00CC2633">
        <w:t xml:space="preserve"> </w:t>
      </w:r>
      <w:r w:rsidR="00462A22">
        <w:t xml:space="preserve">posterior </w:t>
      </w:r>
      <w:r w:rsidR="00CC2633">
        <w:t>distribution</w:t>
      </w:r>
      <w:r w:rsidR="00462A22">
        <w:t xml:space="preserve"> </w:t>
      </w:r>
      <w:r w:rsidR="00CC2633">
        <w:t xml:space="preserve">above zero) </w:t>
      </w:r>
      <w:r w:rsidR="00DF3CBB">
        <w:t>and</w:t>
      </w:r>
      <w:r w:rsidR="00CC2633">
        <w:t xml:space="preserve"> the low rewarded condition (</w:t>
      </w:r>
      <w:r w:rsidR="00CC2633">
        <w:rPr>
          <w:i/>
        </w:rPr>
        <w:t xml:space="preserve">M = </w:t>
      </w:r>
      <w:r w:rsidR="00323FBF">
        <w:t>-14.47</w:t>
      </w:r>
      <w:r w:rsidR="00CC2633">
        <w:t>; 95% HDI [-24.7</w:t>
      </w:r>
      <w:r w:rsidR="00323FBF">
        <w:t>1</w:t>
      </w:r>
      <w:r w:rsidR="00CC2633">
        <w:t xml:space="preserve">, -4.63]; </w:t>
      </w:r>
      <w:r w:rsidR="00CC2633">
        <w:lastRenderedPageBreak/>
        <w:t>ER = 332</w:t>
      </w:r>
      <w:r w:rsidR="00323FBF">
        <w:t>.33</w:t>
      </w:r>
      <w:r w:rsidR="00CC2633">
        <w:t>)</w:t>
      </w:r>
      <w:r>
        <w:t xml:space="preserve">. </w:t>
      </w:r>
      <w:r w:rsidR="00DF3CBB">
        <w:t>Moreover, this difference was larger in the high compared to low rewarded condition (</w:t>
      </w:r>
      <w:r w:rsidR="00DF3CBB">
        <w:rPr>
          <w:i/>
        </w:rPr>
        <w:t xml:space="preserve">M = </w:t>
      </w:r>
      <w:r w:rsidR="00DF3CBB">
        <w:t xml:space="preserve">-6.69; 95% HDI [-18.01, 4.77]; ER = 7.20). </w:t>
      </w:r>
      <w:r w:rsidR="00340112">
        <w:t xml:space="preserve">We found little evidence for </w:t>
      </w:r>
      <w:r w:rsidR="00825530">
        <w:t xml:space="preserve">any </w:t>
      </w:r>
      <w:r w:rsidR="00340112">
        <w:t>change</w:t>
      </w:r>
      <w:r w:rsidR="00825530">
        <w:t>s</w:t>
      </w:r>
      <w:r w:rsidR="00340112">
        <w:t xml:space="preserve"> in reaction times between the acquisition and the extinction phase. </w:t>
      </w:r>
      <w:r w:rsidR="00B71FD2">
        <w:t xml:space="preserve">Participants were approximately equally fast in acquisition and extinction for both the </w:t>
      </w:r>
      <w:r w:rsidR="00340112">
        <w:t>high (</w:t>
      </w:r>
      <w:r w:rsidR="00340112">
        <w:rPr>
          <w:i/>
        </w:rPr>
        <w:t xml:space="preserve">M = </w:t>
      </w:r>
      <w:r w:rsidR="00771373">
        <w:t>2.26</w:t>
      </w:r>
      <w:r w:rsidR="0090292B">
        <w:t>; 95% HDI [-6</w:t>
      </w:r>
      <w:r w:rsidR="00340112">
        <w:t>.8</w:t>
      </w:r>
      <w:r w:rsidR="00613D9B">
        <w:t>0</w:t>
      </w:r>
      <w:r w:rsidR="00340112">
        <w:t xml:space="preserve">, </w:t>
      </w:r>
      <w:r w:rsidR="00323FBF">
        <w:t>11</w:t>
      </w:r>
      <w:r w:rsidR="00613D9B">
        <w:t>.00</w:t>
      </w:r>
      <w:r w:rsidR="00340112">
        <w:t>]</w:t>
      </w:r>
      <w:r w:rsidR="00B71FD2">
        <w:t>; ER = 2</w:t>
      </w:r>
      <w:r w:rsidR="00323FBF">
        <w:t>.26</w:t>
      </w:r>
      <w:r w:rsidR="00340112">
        <w:t xml:space="preserve">), </w:t>
      </w:r>
      <w:r w:rsidR="00B71FD2">
        <w:t xml:space="preserve">and the </w:t>
      </w:r>
      <w:r w:rsidR="0090292B">
        <w:t xml:space="preserve">low </w:t>
      </w:r>
      <w:r w:rsidR="00746C80">
        <w:t xml:space="preserve">reward </w:t>
      </w:r>
      <w:r w:rsidR="0090292B">
        <w:t>condition (</w:t>
      </w:r>
      <w:r w:rsidR="0090292B">
        <w:rPr>
          <w:i/>
        </w:rPr>
        <w:t xml:space="preserve">M = </w:t>
      </w:r>
      <w:r w:rsidR="00771373">
        <w:t>-0.15</w:t>
      </w:r>
      <w:r w:rsidR="00323FBF">
        <w:t>; 95% HDI [-10.86, 10.26</w:t>
      </w:r>
      <w:r w:rsidR="0090292B">
        <w:t>]</w:t>
      </w:r>
      <w:r w:rsidR="00B71FD2">
        <w:t>; ER = 1.05</w:t>
      </w:r>
      <w:r w:rsidR="0090292B">
        <w:t>)</w:t>
      </w:r>
      <w:r w:rsidR="000205D1">
        <w:t>.</w:t>
      </w:r>
    </w:p>
    <w:p w14:paraId="1B4E111D" w14:textId="7CBDF49D" w:rsidR="00B92561" w:rsidRDefault="000205D1" w:rsidP="00340112">
      <w:pPr>
        <w:spacing w:line="480" w:lineRule="auto"/>
        <w:ind w:firstLine="284"/>
        <w:jc w:val="both"/>
      </w:pPr>
      <w:r>
        <w:t xml:space="preserve">These results indicate that participants were faster in the condition in which they could earn rewards, and more so in the condition with higher probability of earning a reward. Also, there </w:t>
      </w:r>
      <w:r w:rsidR="00CC2633">
        <w:t>was</w:t>
      </w:r>
      <w:r>
        <w:t xml:space="preserve"> no evidence for </w:t>
      </w:r>
      <w:r w:rsidR="00825530">
        <w:t xml:space="preserve">any </w:t>
      </w:r>
      <w:r>
        <w:t>change</w:t>
      </w:r>
      <w:r w:rsidR="00825530">
        <w:t>s</w:t>
      </w:r>
      <w:r>
        <w:t xml:space="preserve"> in reaction times when rewards were no longer available.</w:t>
      </w:r>
    </w:p>
    <w:p w14:paraId="6A363A93" w14:textId="22B14FF2" w:rsidR="00F4458A" w:rsidRDefault="00825530" w:rsidP="00340112">
      <w:pPr>
        <w:spacing w:line="480" w:lineRule="auto"/>
        <w:ind w:firstLine="284"/>
        <w:jc w:val="both"/>
      </w:pPr>
      <w:r>
        <w:t>Supplementary analyses carried out to</w:t>
      </w:r>
      <w:r w:rsidR="00F4458A">
        <w:t xml:space="preserve"> </w:t>
      </w:r>
      <w:r>
        <w:t xml:space="preserve">assess possible </w:t>
      </w:r>
      <w:r w:rsidR="00F4458A">
        <w:t xml:space="preserve">training effects indicated some evidence for the presence of training effects in hit rates and </w:t>
      </w:r>
      <w:r>
        <w:t xml:space="preserve">scant </w:t>
      </w:r>
      <w:r w:rsidR="00F4458A">
        <w:t>evidence for such effects in reaction times. The</w:t>
      </w:r>
      <w:r>
        <w:t>se</w:t>
      </w:r>
      <w:r w:rsidR="00F4458A">
        <w:t xml:space="preserve"> results can be found in Appendix 1.</w:t>
      </w:r>
    </w:p>
    <w:p w14:paraId="4134A50A" w14:textId="6D25CA83" w:rsidR="006531B0" w:rsidRDefault="0046376A" w:rsidP="007B463E">
      <w:pPr>
        <w:pStyle w:val="Heading2"/>
        <w:spacing w:before="0" w:after="240"/>
      </w:pPr>
      <w:r>
        <w:t>ss</w:t>
      </w:r>
      <w:r w:rsidR="00B57645">
        <w:t xml:space="preserve">VEP </w:t>
      </w:r>
      <w:r w:rsidR="00BE710C">
        <w:t>amplitudes</w:t>
      </w:r>
    </w:p>
    <w:p w14:paraId="6D432CAC" w14:textId="0FBDE264" w:rsidR="00443CF7" w:rsidRDefault="00E66917" w:rsidP="00C11E13">
      <w:pPr>
        <w:spacing w:line="480" w:lineRule="auto"/>
        <w:ind w:firstLine="284"/>
        <w:jc w:val="both"/>
      </w:pPr>
      <w:r>
        <w:t xml:space="preserve">We fitted seven models to predict the </w:t>
      </w:r>
      <w:r w:rsidR="00B34D24">
        <w:t>trial-</w:t>
      </w:r>
      <w:r>
        <w:t>average</w:t>
      </w:r>
      <w:r w:rsidR="00B34D24">
        <w:t>d</w:t>
      </w:r>
      <w:r>
        <w:t xml:space="preserve"> </w:t>
      </w:r>
      <w:r w:rsidR="0046376A" w:rsidRPr="00D92BFE">
        <w:rPr>
          <w:rFonts w:eastAsia="Times New Roman"/>
          <w:szCs w:val="24"/>
        </w:rPr>
        <w:t xml:space="preserve">ssVEP </w:t>
      </w:r>
      <w:r>
        <w:t>amplitudes (</w:t>
      </w:r>
      <w:r w:rsidR="00825530">
        <w:t xml:space="preserve">in </w:t>
      </w:r>
      <w:r w:rsidRPr="00B57645">
        <w:rPr>
          <w:i/>
        </w:rPr>
        <w:t>µV</w:t>
      </w:r>
      <w:r>
        <w:t>) across conditions (</w:t>
      </w:r>
      <w:r w:rsidRPr="00B57645">
        <w:rPr>
          <w:i/>
        </w:rPr>
        <w:t xml:space="preserve">Figure </w:t>
      </w:r>
      <w:r w:rsidR="00825530" w:rsidRPr="00B57645">
        <w:rPr>
          <w:i/>
        </w:rPr>
        <w:t>5</w:t>
      </w:r>
      <w:r w:rsidR="00825530">
        <w:t xml:space="preserve"> </w:t>
      </w:r>
      <w:r>
        <w:t xml:space="preserve">and </w:t>
      </w:r>
      <w:r w:rsidRPr="00B57645">
        <w:rPr>
          <w:i/>
        </w:rPr>
        <w:t>Table 4</w:t>
      </w:r>
      <w:r>
        <w:t xml:space="preserve">). The </w:t>
      </w:r>
      <w:r w:rsidRPr="004D7EBB">
        <w:rPr>
          <w:i/>
        </w:rPr>
        <w:t>Null model</w:t>
      </w:r>
      <w:r>
        <w:t xml:space="preserve"> included only varying intercepts across subjects. The </w:t>
      </w:r>
      <w:r>
        <w:rPr>
          <w:i/>
        </w:rPr>
        <w:t xml:space="preserve">Attention </w:t>
      </w:r>
      <w:r w:rsidRPr="00822832">
        <w:rPr>
          <w:i/>
        </w:rPr>
        <w:t>model</w:t>
      </w:r>
      <w:r>
        <w:t xml:space="preserve"> included the constant effect of attention</w:t>
      </w:r>
      <w:r w:rsidR="00B34D24">
        <w:t>;</w:t>
      </w:r>
      <w:r>
        <w:t xml:space="preserve"> t</w:t>
      </w:r>
      <w:r w:rsidRPr="00822832">
        <w:t>he</w:t>
      </w:r>
      <w:r>
        <w:t xml:space="preserve"> </w:t>
      </w:r>
      <w:r w:rsidRPr="004D7EBB">
        <w:rPr>
          <w:i/>
        </w:rPr>
        <w:t>Reward phase model</w:t>
      </w:r>
      <w:r>
        <w:t xml:space="preserve"> included the constant effect of reward phase</w:t>
      </w:r>
      <w:r w:rsidR="00B34D24">
        <w:t>;</w:t>
      </w:r>
      <w:r>
        <w:t xml:space="preserve"> the </w:t>
      </w:r>
      <w:r>
        <w:rPr>
          <w:i/>
        </w:rPr>
        <w:t xml:space="preserve">Reward phase </w:t>
      </w:r>
      <w:r w:rsidR="00B34D24">
        <w:rPr>
          <w:i/>
        </w:rPr>
        <w:t xml:space="preserve">+ </w:t>
      </w:r>
      <w:r>
        <w:rPr>
          <w:i/>
        </w:rPr>
        <w:t>attention</w:t>
      </w:r>
      <w:r>
        <w:t xml:space="preserve"> model included the additive effects of reward phase and attention</w:t>
      </w:r>
      <w:r w:rsidR="00B34D24">
        <w:t>;</w:t>
      </w:r>
      <w:r>
        <w:t xml:space="preserve"> and the </w:t>
      </w:r>
      <w:r>
        <w:rPr>
          <w:i/>
        </w:rPr>
        <w:t xml:space="preserve">Reward phase </w:t>
      </w:r>
      <w:r w:rsidR="00B34D24">
        <w:rPr>
          <w:i/>
        </w:rPr>
        <w:t xml:space="preserve">x </w:t>
      </w:r>
      <w:r>
        <w:rPr>
          <w:i/>
        </w:rPr>
        <w:t>attention</w:t>
      </w:r>
      <w:r>
        <w:t xml:space="preserve"> model also included the interaction between reward phase and attention. The </w:t>
      </w:r>
      <w:r w:rsidRPr="00822832">
        <w:rPr>
          <w:i/>
        </w:rPr>
        <w:t xml:space="preserve">Reward </w:t>
      </w:r>
      <w:r>
        <w:rPr>
          <w:i/>
        </w:rPr>
        <w:t>probability</w:t>
      </w:r>
      <w:r w:rsidRPr="00822832">
        <w:rPr>
          <w:i/>
        </w:rPr>
        <w:t xml:space="preserve"> </w:t>
      </w:r>
      <w:r w:rsidR="00B34D24">
        <w:rPr>
          <w:i/>
        </w:rPr>
        <w:t>x</w:t>
      </w:r>
      <w:r w:rsidR="00B34D24" w:rsidRPr="00822832">
        <w:rPr>
          <w:i/>
        </w:rPr>
        <w:t xml:space="preserve"> </w:t>
      </w:r>
      <w:r w:rsidRPr="00822832">
        <w:rPr>
          <w:i/>
        </w:rPr>
        <w:t>reward phase + attention</w:t>
      </w:r>
      <w:r>
        <w:t xml:space="preserve"> model consisted of the constant effects of reward probability and phase, their interaction, and the </w:t>
      </w:r>
      <w:r w:rsidR="00B34D24">
        <w:t xml:space="preserve">independent </w:t>
      </w:r>
      <w:r>
        <w:t xml:space="preserve">effect of attention. The last model was the </w:t>
      </w:r>
      <w:r>
        <w:rPr>
          <w:i/>
        </w:rPr>
        <w:t>Interaction</w:t>
      </w:r>
      <w:r>
        <w:t xml:space="preserve"> model which included </w:t>
      </w:r>
      <w:r w:rsidR="00B34D24">
        <w:t xml:space="preserve">all constant effects </w:t>
      </w:r>
      <w:r>
        <w:t>and their interaction</w:t>
      </w:r>
      <w:r w:rsidR="00B34D24">
        <w:t xml:space="preserve"> (</w:t>
      </w:r>
      <w:r w:rsidR="00B34D24" w:rsidRPr="00822832">
        <w:rPr>
          <w:i/>
        </w:rPr>
        <w:t xml:space="preserve">Reward </w:t>
      </w:r>
      <w:r w:rsidR="00B34D24">
        <w:rPr>
          <w:i/>
        </w:rPr>
        <w:t>probability</w:t>
      </w:r>
      <w:r w:rsidR="00B34D24" w:rsidRPr="00822832">
        <w:rPr>
          <w:i/>
        </w:rPr>
        <w:t xml:space="preserve"> </w:t>
      </w:r>
      <w:r w:rsidR="00B34D24">
        <w:rPr>
          <w:i/>
        </w:rPr>
        <w:t>x</w:t>
      </w:r>
      <w:r w:rsidR="00B34D24" w:rsidRPr="00822832">
        <w:rPr>
          <w:i/>
        </w:rPr>
        <w:t xml:space="preserve"> reward phase </w:t>
      </w:r>
      <w:r w:rsidR="00B34D24">
        <w:rPr>
          <w:i/>
        </w:rPr>
        <w:t>x</w:t>
      </w:r>
      <w:r w:rsidR="00B34D24" w:rsidRPr="00822832">
        <w:rPr>
          <w:i/>
        </w:rPr>
        <w:t xml:space="preserve"> attention</w:t>
      </w:r>
      <w:r w:rsidR="00B34D24">
        <w:t>)</w:t>
      </w:r>
      <w:r>
        <w:t xml:space="preserve">. All models, except for the </w:t>
      </w:r>
      <w:r>
        <w:rPr>
          <w:i/>
        </w:rPr>
        <w:t>Null</w:t>
      </w:r>
      <w:r>
        <w:t xml:space="preserve"> </w:t>
      </w:r>
      <w:r>
        <w:rPr>
          <w:i/>
        </w:rPr>
        <w:t>model</w:t>
      </w:r>
      <w:r>
        <w:t xml:space="preserve">, included varying slopes and intercepts across participants for all constant effects. As in the case of behavioral data, several models were not fitted because they were not </w:t>
      </w:r>
      <w:r w:rsidR="00B34D24">
        <w:lastRenderedPageBreak/>
        <w:t xml:space="preserve">plausible </w:t>
      </w:r>
      <w:r>
        <w:t>in the context of our experiment (e.g., the models that include both reward phase and probability</w:t>
      </w:r>
      <w:r w:rsidR="00C11E13">
        <w:t>, but not their interaction).</w:t>
      </w:r>
    </w:p>
    <w:tbl>
      <w:tblPr>
        <w:tblStyle w:val="APA6"/>
        <w:tblpPr w:leftFromText="181" w:rightFromText="181" w:vertAnchor="text" w:tblpXSpec="center" w:tblpY="1"/>
        <w:tblOverlap w:val="never"/>
        <w:tblW w:w="10032" w:type="dxa"/>
        <w:tblLook w:val="04A0" w:firstRow="1" w:lastRow="0" w:firstColumn="1" w:lastColumn="0" w:noHBand="0" w:noVBand="1"/>
      </w:tblPr>
      <w:tblGrid>
        <w:gridCol w:w="2235"/>
        <w:gridCol w:w="2382"/>
        <w:gridCol w:w="2388"/>
        <w:gridCol w:w="3027"/>
      </w:tblGrid>
      <w:tr w:rsidR="00443CF7" w14:paraId="3FA00F95" w14:textId="77777777" w:rsidTr="00C11E13">
        <w:trPr>
          <w:trHeight w:val="634"/>
        </w:trPr>
        <w:tc>
          <w:tcPr>
            <w:tcW w:w="10032" w:type="dxa"/>
            <w:gridSpan w:val="4"/>
            <w:tcBorders>
              <w:bottom w:val="single" w:sz="4" w:space="0" w:color="auto"/>
            </w:tcBorders>
          </w:tcPr>
          <w:p w14:paraId="6BD8F538" w14:textId="3668EF26" w:rsidR="00443CF7" w:rsidRDefault="00493C9B" w:rsidP="00C11E13">
            <w:pPr>
              <w:spacing w:line="360" w:lineRule="auto"/>
            </w:pPr>
            <w:r>
              <w:t>Table 4</w:t>
            </w:r>
          </w:p>
          <w:p w14:paraId="7D44488C" w14:textId="72B719F4" w:rsidR="00443CF7" w:rsidRDefault="00443CF7" w:rsidP="00C11E13">
            <w:pPr>
              <w:spacing w:line="360" w:lineRule="auto"/>
              <w:rPr>
                <w:i/>
              </w:rPr>
            </w:pPr>
            <w:r>
              <w:rPr>
                <w:i/>
              </w:rPr>
              <w:t xml:space="preserve">Means and 95% HDIs of </w:t>
            </w:r>
            <w:r w:rsidR="00B34D24">
              <w:rPr>
                <w:i/>
              </w:rPr>
              <w:t xml:space="preserve">recorded </w:t>
            </w:r>
            <w:r>
              <w:rPr>
                <w:i/>
              </w:rPr>
              <w:t xml:space="preserve">ssVEP amplitudes </w:t>
            </w:r>
            <w:r w:rsidR="00B34D24">
              <w:rPr>
                <w:i/>
              </w:rPr>
              <w:t>in each</w:t>
            </w:r>
            <w:r>
              <w:rPr>
                <w:i/>
              </w:rPr>
              <w:t xml:space="preserve"> condition</w:t>
            </w:r>
            <w:r w:rsidR="00B34D24">
              <w:rPr>
                <w:i/>
              </w:rPr>
              <w:t>.</w:t>
            </w:r>
          </w:p>
        </w:tc>
      </w:tr>
      <w:tr w:rsidR="00443CF7" w14:paraId="1E90C22A" w14:textId="77777777" w:rsidTr="00C11E13">
        <w:trPr>
          <w:trHeight w:val="634"/>
        </w:trPr>
        <w:tc>
          <w:tcPr>
            <w:tcW w:w="2235" w:type="dxa"/>
            <w:tcBorders>
              <w:top w:val="single" w:sz="4" w:space="0" w:color="auto"/>
              <w:bottom w:val="single" w:sz="4" w:space="0" w:color="auto"/>
            </w:tcBorders>
            <w:vAlign w:val="center"/>
          </w:tcPr>
          <w:p w14:paraId="7A82902E" w14:textId="77777777" w:rsidR="00443CF7" w:rsidRDefault="00443CF7" w:rsidP="00C11E13">
            <w:r>
              <w:t>Attention</w:t>
            </w:r>
          </w:p>
        </w:tc>
        <w:tc>
          <w:tcPr>
            <w:tcW w:w="2382" w:type="dxa"/>
            <w:tcBorders>
              <w:top w:val="single" w:sz="4" w:space="0" w:color="auto"/>
              <w:bottom w:val="single" w:sz="4" w:space="0" w:color="auto"/>
            </w:tcBorders>
            <w:vAlign w:val="center"/>
          </w:tcPr>
          <w:p w14:paraId="7DE238BB" w14:textId="77777777" w:rsidR="00443CF7" w:rsidRDefault="00443CF7" w:rsidP="00C11E13">
            <w:r>
              <w:t>Reward phase</w:t>
            </w:r>
          </w:p>
        </w:tc>
        <w:tc>
          <w:tcPr>
            <w:tcW w:w="2388" w:type="dxa"/>
            <w:tcBorders>
              <w:top w:val="single" w:sz="4" w:space="0" w:color="auto"/>
              <w:bottom w:val="single" w:sz="4" w:space="0" w:color="auto"/>
            </w:tcBorders>
            <w:vAlign w:val="center"/>
          </w:tcPr>
          <w:p w14:paraId="6AA7603B" w14:textId="1D73759D" w:rsidR="00443CF7" w:rsidRPr="007F6AA7" w:rsidRDefault="00443CF7" w:rsidP="00C11E13">
            <w:r>
              <w:t xml:space="preserve">Reward </w:t>
            </w:r>
            <w:r w:rsidR="00884EE2">
              <w:t>probability</w:t>
            </w:r>
          </w:p>
        </w:tc>
        <w:tc>
          <w:tcPr>
            <w:tcW w:w="3027" w:type="dxa"/>
            <w:tcBorders>
              <w:top w:val="single" w:sz="4" w:space="0" w:color="auto"/>
              <w:bottom w:val="single" w:sz="4" w:space="0" w:color="auto"/>
            </w:tcBorders>
            <w:vAlign w:val="center"/>
          </w:tcPr>
          <w:p w14:paraId="3223B2D7" w14:textId="77777777" w:rsidR="00443CF7" w:rsidRPr="00297068" w:rsidRDefault="00443CF7" w:rsidP="00C11E13">
            <w:r>
              <w:t>Amplitudes (µV)</w:t>
            </w:r>
          </w:p>
        </w:tc>
      </w:tr>
      <w:tr w:rsidR="00443CF7" w14:paraId="1D035D48" w14:textId="77777777" w:rsidTr="00C11E13">
        <w:trPr>
          <w:trHeight w:val="417"/>
        </w:trPr>
        <w:tc>
          <w:tcPr>
            <w:tcW w:w="2235" w:type="dxa"/>
            <w:tcBorders>
              <w:top w:val="single" w:sz="4" w:space="0" w:color="auto"/>
            </w:tcBorders>
            <w:vAlign w:val="center"/>
          </w:tcPr>
          <w:p w14:paraId="327599DA" w14:textId="77777777" w:rsidR="00443CF7" w:rsidRDefault="00443CF7" w:rsidP="00C11E13">
            <w:r>
              <w:t>Attended</w:t>
            </w:r>
          </w:p>
        </w:tc>
        <w:tc>
          <w:tcPr>
            <w:tcW w:w="2382" w:type="dxa"/>
            <w:tcBorders>
              <w:top w:val="single" w:sz="4" w:space="0" w:color="auto"/>
            </w:tcBorders>
            <w:vAlign w:val="center"/>
          </w:tcPr>
          <w:p w14:paraId="649C1CCE" w14:textId="77777777" w:rsidR="00443CF7" w:rsidRPr="008E021D" w:rsidRDefault="00443CF7" w:rsidP="00C11E13">
            <w:r>
              <w:t>Baseline</w:t>
            </w:r>
          </w:p>
        </w:tc>
        <w:tc>
          <w:tcPr>
            <w:tcW w:w="2388" w:type="dxa"/>
            <w:tcBorders>
              <w:top w:val="single" w:sz="4" w:space="0" w:color="auto"/>
            </w:tcBorders>
            <w:vAlign w:val="center"/>
          </w:tcPr>
          <w:p w14:paraId="5409F828" w14:textId="77777777" w:rsidR="00443CF7" w:rsidRDefault="00443CF7" w:rsidP="00C11E13">
            <w:r>
              <w:t>High</w:t>
            </w:r>
          </w:p>
        </w:tc>
        <w:tc>
          <w:tcPr>
            <w:tcW w:w="3027" w:type="dxa"/>
            <w:tcBorders>
              <w:top w:val="single" w:sz="4" w:space="0" w:color="auto"/>
            </w:tcBorders>
            <w:vAlign w:val="center"/>
          </w:tcPr>
          <w:p w14:paraId="1D81F0E6" w14:textId="142081AE" w:rsidR="00443CF7" w:rsidRDefault="00443CF7" w:rsidP="00C11E13">
            <w:r>
              <w:t>1.11 [</w:t>
            </w:r>
            <w:r w:rsidRPr="00E91E20">
              <w:t>0.77</w:t>
            </w:r>
            <w:r>
              <w:t>,</w:t>
            </w:r>
            <w:r w:rsidRPr="00E91E20">
              <w:t xml:space="preserve"> 1.42]</w:t>
            </w:r>
          </w:p>
        </w:tc>
      </w:tr>
      <w:tr w:rsidR="00443CF7" w14:paraId="13BCF29B" w14:textId="77777777" w:rsidTr="00C11E13">
        <w:trPr>
          <w:trHeight w:val="417"/>
        </w:trPr>
        <w:tc>
          <w:tcPr>
            <w:tcW w:w="2235" w:type="dxa"/>
            <w:vAlign w:val="center"/>
          </w:tcPr>
          <w:p w14:paraId="251E4FB3" w14:textId="77777777" w:rsidR="00443CF7" w:rsidRDefault="00443CF7" w:rsidP="00C11E13">
            <w:r>
              <w:t>Attended</w:t>
            </w:r>
          </w:p>
        </w:tc>
        <w:tc>
          <w:tcPr>
            <w:tcW w:w="2382" w:type="dxa"/>
            <w:vAlign w:val="center"/>
          </w:tcPr>
          <w:p w14:paraId="16E456E1" w14:textId="77777777" w:rsidR="00443CF7" w:rsidRPr="008E021D" w:rsidRDefault="00443CF7" w:rsidP="00C11E13">
            <w:r>
              <w:t>Baseline</w:t>
            </w:r>
          </w:p>
        </w:tc>
        <w:tc>
          <w:tcPr>
            <w:tcW w:w="2388" w:type="dxa"/>
            <w:vAlign w:val="center"/>
          </w:tcPr>
          <w:p w14:paraId="50E5A8D7" w14:textId="77777777" w:rsidR="00443CF7" w:rsidRDefault="00443CF7" w:rsidP="00C11E13">
            <w:r>
              <w:t>Low</w:t>
            </w:r>
          </w:p>
        </w:tc>
        <w:tc>
          <w:tcPr>
            <w:tcW w:w="3027" w:type="dxa"/>
            <w:vAlign w:val="center"/>
          </w:tcPr>
          <w:p w14:paraId="158B154D" w14:textId="3BF48C5D" w:rsidR="00443CF7" w:rsidRDefault="00443CF7" w:rsidP="00C11E13">
            <w:r w:rsidRPr="00E91E20">
              <w:t>1.09 [0.41</w:t>
            </w:r>
            <w:r>
              <w:t>,</w:t>
            </w:r>
            <w:r w:rsidRPr="00E91E20">
              <w:t xml:space="preserve"> 1.44]</w:t>
            </w:r>
          </w:p>
        </w:tc>
      </w:tr>
      <w:tr w:rsidR="00443CF7" w14:paraId="4F30A74D" w14:textId="77777777" w:rsidTr="00C11E13">
        <w:trPr>
          <w:trHeight w:val="417"/>
        </w:trPr>
        <w:tc>
          <w:tcPr>
            <w:tcW w:w="2235" w:type="dxa"/>
            <w:vAlign w:val="center"/>
          </w:tcPr>
          <w:p w14:paraId="52B3F0A9" w14:textId="77777777" w:rsidR="00443CF7" w:rsidRDefault="00443CF7" w:rsidP="00C11E13">
            <w:r>
              <w:t>Attended</w:t>
            </w:r>
          </w:p>
        </w:tc>
        <w:tc>
          <w:tcPr>
            <w:tcW w:w="2382" w:type="dxa"/>
            <w:vAlign w:val="center"/>
          </w:tcPr>
          <w:p w14:paraId="5C2460C1" w14:textId="77777777" w:rsidR="00443CF7" w:rsidRPr="008E021D" w:rsidRDefault="00443CF7" w:rsidP="00C11E13">
            <w:r>
              <w:t>Acquisition</w:t>
            </w:r>
          </w:p>
        </w:tc>
        <w:tc>
          <w:tcPr>
            <w:tcW w:w="2388" w:type="dxa"/>
            <w:vAlign w:val="center"/>
          </w:tcPr>
          <w:p w14:paraId="7AA0B263" w14:textId="77777777" w:rsidR="00443CF7" w:rsidRDefault="00443CF7" w:rsidP="00C11E13">
            <w:r>
              <w:t>High</w:t>
            </w:r>
          </w:p>
        </w:tc>
        <w:tc>
          <w:tcPr>
            <w:tcW w:w="3027" w:type="dxa"/>
            <w:vAlign w:val="center"/>
          </w:tcPr>
          <w:p w14:paraId="01E87DD9" w14:textId="112C5D37" w:rsidR="00443CF7" w:rsidRDefault="00443CF7" w:rsidP="00C11E13">
            <w:r w:rsidRPr="00E91E20">
              <w:t>1.1</w:t>
            </w:r>
            <w:r>
              <w:t>0</w:t>
            </w:r>
            <w:r w:rsidRPr="00E91E20">
              <w:t xml:space="preserve"> [0.77</w:t>
            </w:r>
            <w:r>
              <w:t>,</w:t>
            </w:r>
            <w:r w:rsidRPr="00E91E20">
              <w:t xml:space="preserve"> 1.5</w:t>
            </w:r>
            <w:r>
              <w:t>0</w:t>
            </w:r>
            <w:r w:rsidRPr="00E91E20">
              <w:t>]</w:t>
            </w:r>
          </w:p>
        </w:tc>
      </w:tr>
      <w:tr w:rsidR="00443CF7" w14:paraId="2B0265E8" w14:textId="77777777" w:rsidTr="00C11E13">
        <w:trPr>
          <w:trHeight w:val="417"/>
        </w:trPr>
        <w:tc>
          <w:tcPr>
            <w:tcW w:w="2235" w:type="dxa"/>
            <w:vAlign w:val="center"/>
          </w:tcPr>
          <w:p w14:paraId="188F1B08" w14:textId="77777777" w:rsidR="00443CF7" w:rsidRDefault="00443CF7" w:rsidP="00C11E13">
            <w:r>
              <w:t>Attended</w:t>
            </w:r>
          </w:p>
        </w:tc>
        <w:tc>
          <w:tcPr>
            <w:tcW w:w="2382" w:type="dxa"/>
            <w:vAlign w:val="center"/>
          </w:tcPr>
          <w:p w14:paraId="450CB528" w14:textId="77777777" w:rsidR="00443CF7" w:rsidRPr="00534F07" w:rsidRDefault="00443CF7" w:rsidP="00C11E13">
            <w:r>
              <w:t>Acquisition</w:t>
            </w:r>
          </w:p>
        </w:tc>
        <w:tc>
          <w:tcPr>
            <w:tcW w:w="2388" w:type="dxa"/>
            <w:vAlign w:val="center"/>
          </w:tcPr>
          <w:p w14:paraId="138EA2AA" w14:textId="77777777" w:rsidR="00443CF7" w:rsidRDefault="00443CF7" w:rsidP="00C11E13">
            <w:r>
              <w:t>Low</w:t>
            </w:r>
          </w:p>
        </w:tc>
        <w:tc>
          <w:tcPr>
            <w:tcW w:w="3027" w:type="dxa"/>
            <w:vAlign w:val="center"/>
          </w:tcPr>
          <w:p w14:paraId="62031325" w14:textId="6A6D3A5B" w:rsidR="00443CF7" w:rsidRDefault="00443CF7" w:rsidP="00C11E13">
            <w:r w:rsidRPr="00E91E20">
              <w:t>1.04 [0.55</w:t>
            </w:r>
            <w:r>
              <w:t>,</w:t>
            </w:r>
            <w:r w:rsidRPr="00E91E20">
              <w:t xml:space="preserve"> 1.4</w:t>
            </w:r>
            <w:r>
              <w:t>0</w:t>
            </w:r>
            <w:r w:rsidRPr="00E91E20">
              <w:t>]</w:t>
            </w:r>
          </w:p>
        </w:tc>
      </w:tr>
      <w:tr w:rsidR="00443CF7" w14:paraId="38149568" w14:textId="77777777" w:rsidTr="00C11E13">
        <w:trPr>
          <w:trHeight w:val="417"/>
        </w:trPr>
        <w:tc>
          <w:tcPr>
            <w:tcW w:w="2235" w:type="dxa"/>
            <w:vAlign w:val="center"/>
          </w:tcPr>
          <w:p w14:paraId="160C4B9A" w14:textId="77777777" w:rsidR="00443CF7" w:rsidRDefault="00443CF7" w:rsidP="00C11E13">
            <w:r>
              <w:t>Attended</w:t>
            </w:r>
          </w:p>
        </w:tc>
        <w:tc>
          <w:tcPr>
            <w:tcW w:w="2382" w:type="dxa"/>
            <w:vAlign w:val="center"/>
          </w:tcPr>
          <w:p w14:paraId="70BD1002" w14:textId="77777777" w:rsidR="00443CF7" w:rsidRPr="00C21D51" w:rsidRDefault="00443CF7" w:rsidP="00C11E13">
            <w:r>
              <w:t>Extinction</w:t>
            </w:r>
          </w:p>
        </w:tc>
        <w:tc>
          <w:tcPr>
            <w:tcW w:w="2388" w:type="dxa"/>
            <w:vAlign w:val="center"/>
          </w:tcPr>
          <w:p w14:paraId="201C1E5B" w14:textId="77777777" w:rsidR="00443CF7" w:rsidRDefault="00443CF7" w:rsidP="00C11E13">
            <w:r>
              <w:t>High</w:t>
            </w:r>
          </w:p>
        </w:tc>
        <w:tc>
          <w:tcPr>
            <w:tcW w:w="3027" w:type="dxa"/>
            <w:vAlign w:val="center"/>
          </w:tcPr>
          <w:p w14:paraId="71C545D3" w14:textId="7F14C58A" w:rsidR="00443CF7" w:rsidRDefault="00443CF7" w:rsidP="00C11E13">
            <w:r w:rsidRPr="00E91E20">
              <w:t>1.07 [0.72</w:t>
            </w:r>
            <w:r>
              <w:t>,</w:t>
            </w:r>
            <w:r w:rsidRPr="00E91E20">
              <w:t xml:space="preserve"> 1.47]</w:t>
            </w:r>
          </w:p>
        </w:tc>
      </w:tr>
      <w:tr w:rsidR="00443CF7" w14:paraId="53C10384" w14:textId="77777777" w:rsidTr="00C11E13">
        <w:trPr>
          <w:trHeight w:val="417"/>
        </w:trPr>
        <w:tc>
          <w:tcPr>
            <w:tcW w:w="2235" w:type="dxa"/>
            <w:vAlign w:val="center"/>
          </w:tcPr>
          <w:p w14:paraId="08B48409" w14:textId="77777777" w:rsidR="00443CF7" w:rsidRDefault="00443CF7" w:rsidP="00C11E13">
            <w:r>
              <w:t>Attended</w:t>
            </w:r>
          </w:p>
        </w:tc>
        <w:tc>
          <w:tcPr>
            <w:tcW w:w="2382" w:type="dxa"/>
            <w:vAlign w:val="center"/>
          </w:tcPr>
          <w:p w14:paraId="103A0B2A" w14:textId="77777777" w:rsidR="00443CF7" w:rsidRPr="00C21D51" w:rsidRDefault="00443CF7" w:rsidP="00C11E13">
            <w:r>
              <w:t>Extinction</w:t>
            </w:r>
          </w:p>
        </w:tc>
        <w:tc>
          <w:tcPr>
            <w:tcW w:w="2388" w:type="dxa"/>
            <w:vAlign w:val="center"/>
          </w:tcPr>
          <w:p w14:paraId="1DCAFF16" w14:textId="77777777" w:rsidR="00443CF7" w:rsidRDefault="00443CF7" w:rsidP="00C11E13">
            <w:r>
              <w:t>Low</w:t>
            </w:r>
          </w:p>
        </w:tc>
        <w:tc>
          <w:tcPr>
            <w:tcW w:w="3027" w:type="dxa"/>
            <w:vAlign w:val="center"/>
          </w:tcPr>
          <w:p w14:paraId="0FA8A4A5" w14:textId="15A28A64" w:rsidR="00443CF7" w:rsidRDefault="00443CF7" w:rsidP="00C11E13">
            <w:r w:rsidRPr="00E91E20">
              <w:t>1.09 [0.76</w:t>
            </w:r>
            <w:r>
              <w:t>,</w:t>
            </w:r>
            <w:r w:rsidRPr="00E91E20">
              <w:t xml:space="preserve"> 1.59]</w:t>
            </w:r>
          </w:p>
        </w:tc>
      </w:tr>
      <w:tr w:rsidR="00443CF7" w14:paraId="30FE2A72" w14:textId="77777777" w:rsidTr="00C11E13">
        <w:trPr>
          <w:trHeight w:val="417"/>
        </w:trPr>
        <w:tc>
          <w:tcPr>
            <w:tcW w:w="2235" w:type="dxa"/>
            <w:vAlign w:val="center"/>
          </w:tcPr>
          <w:p w14:paraId="2EB0B3EC" w14:textId="77777777" w:rsidR="00443CF7" w:rsidRDefault="00443CF7" w:rsidP="00C11E13">
            <w:r>
              <w:t>Unattended</w:t>
            </w:r>
          </w:p>
        </w:tc>
        <w:tc>
          <w:tcPr>
            <w:tcW w:w="2382" w:type="dxa"/>
            <w:vAlign w:val="center"/>
          </w:tcPr>
          <w:p w14:paraId="4BF33DD3" w14:textId="77777777" w:rsidR="00443CF7" w:rsidRDefault="00443CF7" w:rsidP="00C11E13">
            <w:r>
              <w:t>Baseline</w:t>
            </w:r>
          </w:p>
        </w:tc>
        <w:tc>
          <w:tcPr>
            <w:tcW w:w="2388" w:type="dxa"/>
            <w:vAlign w:val="center"/>
          </w:tcPr>
          <w:p w14:paraId="4D97A05E" w14:textId="77777777" w:rsidR="00443CF7" w:rsidRDefault="00443CF7" w:rsidP="00C11E13">
            <w:r>
              <w:t>High</w:t>
            </w:r>
          </w:p>
        </w:tc>
        <w:tc>
          <w:tcPr>
            <w:tcW w:w="3027" w:type="dxa"/>
            <w:vAlign w:val="center"/>
          </w:tcPr>
          <w:p w14:paraId="4CF01262" w14:textId="683A26B0" w:rsidR="00443CF7" w:rsidRPr="00C57028" w:rsidRDefault="00443CF7" w:rsidP="00C11E13">
            <w:r w:rsidRPr="00E91E20">
              <w:t>0.95 [0.65</w:t>
            </w:r>
            <w:r>
              <w:t>,</w:t>
            </w:r>
            <w:r w:rsidRPr="00E91E20">
              <w:t xml:space="preserve"> 1.43]</w:t>
            </w:r>
          </w:p>
        </w:tc>
      </w:tr>
      <w:tr w:rsidR="00443CF7" w14:paraId="094B2CE6" w14:textId="77777777" w:rsidTr="00C11E13">
        <w:trPr>
          <w:trHeight w:val="417"/>
        </w:trPr>
        <w:tc>
          <w:tcPr>
            <w:tcW w:w="2235" w:type="dxa"/>
            <w:vAlign w:val="center"/>
          </w:tcPr>
          <w:p w14:paraId="21AF2006" w14:textId="77777777" w:rsidR="00443CF7" w:rsidRDefault="00443CF7" w:rsidP="00C11E13">
            <w:r>
              <w:t>Unattended</w:t>
            </w:r>
          </w:p>
        </w:tc>
        <w:tc>
          <w:tcPr>
            <w:tcW w:w="2382" w:type="dxa"/>
            <w:vAlign w:val="center"/>
          </w:tcPr>
          <w:p w14:paraId="566C3A07" w14:textId="77777777" w:rsidR="00443CF7" w:rsidRDefault="00443CF7" w:rsidP="00C11E13">
            <w:r>
              <w:t>Baseline</w:t>
            </w:r>
          </w:p>
        </w:tc>
        <w:tc>
          <w:tcPr>
            <w:tcW w:w="2388" w:type="dxa"/>
            <w:vAlign w:val="center"/>
          </w:tcPr>
          <w:p w14:paraId="10FB130F" w14:textId="77777777" w:rsidR="00443CF7" w:rsidRDefault="00443CF7" w:rsidP="00C11E13">
            <w:r>
              <w:t>Low</w:t>
            </w:r>
          </w:p>
        </w:tc>
        <w:tc>
          <w:tcPr>
            <w:tcW w:w="3027" w:type="dxa"/>
            <w:vAlign w:val="center"/>
          </w:tcPr>
          <w:p w14:paraId="0B16EB3D" w14:textId="1022FE42" w:rsidR="00443CF7" w:rsidRPr="00C57028" w:rsidRDefault="00443CF7" w:rsidP="00C11E13">
            <w:r w:rsidRPr="00E91E20">
              <w:t>0.89 [0.58</w:t>
            </w:r>
            <w:r>
              <w:t>,</w:t>
            </w:r>
            <w:r w:rsidRPr="00E91E20">
              <w:t xml:space="preserve"> 1.32]</w:t>
            </w:r>
          </w:p>
        </w:tc>
      </w:tr>
      <w:tr w:rsidR="00443CF7" w14:paraId="75F94411" w14:textId="77777777" w:rsidTr="00C11E13">
        <w:trPr>
          <w:trHeight w:val="417"/>
        </w:trPr>
        <w:tc>
          <w:tcPr>
            <w:tcW w:w="2235" w:type="dxa"/>
            <w:vAlign w:val="center"/>
          </w:tcPr>
          <w:p w14:paraId="24062DB3" w14:textId="77777777" w:rsidR="00443CF7" w:rsidRDefault="00443CF7" w:rsidP="00C11E13">
            <w:r>
              <w:t>Unattended</w:t>
            </w:r>
          </w:p>
        </w:tc>
        <w:tc>
          <w:tcPr>
            <w:tcW w:w="2382" w:type="dxa"/>
            <w:vAlign w:val="center"/>
          </w:tcPr>
          <w:p w14:paraId="1C140412" w14:textId="77777777" w:rsidR="00443CF7" w:rsidRDefault="00443CF7" w:rsidP="00C11E13">
            <w:r>
              <w:t>Acquisition</w:t>
            </w:r>
          </w:p>
        </w:tc>
        <w:tc>
          <w:tcPr>
            <w:tcW w:w="2388" w:type="dxa"/>
            <w:vAlign w:val="center"/>
          </w:tcPr>
          <w:p w14:paraId="46ECEA6D" w14:textId="77777777" w:rsidR="00443CF7" w:rsidRDefault="00443CF7" w:rsidP="00C11E13">
            <w:r>
              <w:t>High</w:t>
            </w:r>
          </w:p>
        </w:tc>
        <w:tc>
          <w:tcPr>
            <w:tcW w:w="3027" w:type="dxa"/>
            <w:vAlign w:val="center"/>
          </w:tcPr>
          <w:p w14:paraId="09EA20CE" w14:textId="3A50AAFA" w:rsidR="00443CF7" w:rsidRPr="00C57028" w:rsidRDefault="00443CF7" w:rsidP="00C11E13">
            <w:r w:rsidRPr="00E91E20">
              <w:t>0.91 [0.57</w:t>
            </w:r>
            <w:r>
              <w:t>,</w:t>
            </w:r>
            <w:r w:rsidRPr="00E91E20">
              <w:t xml:space="preserve"> 1.3</w:t>
            </w:r>
            <w:r>
              <w:t>0</w:t>
            </w:r>
            <w:r w:rsidRPr="00E91E20">
              <w:t>]</w:t>
            </w:r>
          </w:p>
        </w:tc>
      </w:tr>
      <w:tr w:rsidR="00443CF7" w14:paraId="10A0F3FD" w14:textId="77777777" w:rsidTr="00C11E13">
        <w:trPr>
          <w:trHeight w:val="417"/>
        </w:trPr>
        <w:tc>
          <w:tcPr>
            <w:tcW w:w="2235" w:type="dxa"/>
            <w:vAlign w:val="center"/>
          </w:tcPr>
          <w:p w14:paraId="76B53A15" w14:textId="77777777" w:rsidR="00443CF7" w:rsidRDefault="00443CF7" w:rsidP="00C11E13">
            <w:r>
              <w:t>Unattended</w:t>
            </w:r>
          </w:p>
        </w:tc>
        <w:tc>
          <w:tcPr>
            <w:tcW w:w="2382" w:type="dxa"/>
            <w:vAlign w:val="center"/>
          </w:tcPr>
          <w:p w14:paraId="218225DA" w14:textId="77777777" w:rsidR="00443CF7" w:rsidRDefault="00443CF7" w:rsidP="00C11E13">
            <w:r>
              <w:t>Acquisition</w:t>
            </w:r>
          </w:p>
        </w:tc>
        <w:tc>
          <w:tcPr>
            <w:tcW w:w="2388" w:type="dxa"/>
            <w:vAlign w:val="center"/>
          </w:tcPr>
          <w:p w14:paraId="18F2D72B" w14:textId="77777777" w:rsidR="00443CF7" w:rsidRDefault="00443CF7" w:rsidP="00C11E13">
            <w:r>
              <w:t>Low</w:t>
            </w:r>
          </w:p>
        </w:tc>
        <w:tc>
          <w:tcPr>
            <w:tcW w:w="3027" w:type="dxa"/>
            <w:vAlign w:val="center"/>
          </w:tcPr>
          <w:p w14:paraId="37353E39" w14:textId="7DD7E260" w:rsidR="00443CF7" w:rsidRPr="00C57028" w:rsidRDefault="00443CF7" w:rsidP="00C11E13">
            <w:r w:rsidRPr="00E91E20">
              <w:t>0.9</w:t>
            </w:r>
            <w:r>
              <w:t>0</w:t>
            </w:r>
            <w:r w:rsidRPr="00E91E20">
              <w:t xml:space="preserve"> [0.62</w:t>
            </w:r>
            <w:r>
              <w:t>,</w:t>
            </w:r>
            <w:r w:rsidRPr="00E91E20">
              <w:t xml:space="preserve"> 1.21]</w:t>
            </w:r>
          </w:p>
        </w:tc>
      </w:tr>
      <w:tr w:rsidR="00443CF7" w14:paraId="0810D6D4" w14:textId="77777777" w:rsidTr="00C11E13">
        <w:trPr>
          <w:trHeight w:val="417"/>
        </w:trPr>
        <w:tc>
          <w:tcPr>
            <w:tcW w:w="2235" w:type="dxa"/>
            <w:vAlign w:val="center"/>
          </w:tcPr>
          <w:p w14:paraId="09BCFE3D" w14:textId="77777777" w:rsidR="00443CF7" w:rsidRDefault="00443CF7" w:rsidP="00C11E13">
            <w:r>
              <w:t>Unattended</w:t>
            </w:r>
          </w:p>
        </w:tc>
        <w:tc>
          <w:tcPr>
            <w:tcW w:w="2382" w:type="dxa"/>
            <w:vAlign w:val="center"/>
          </w:tcPr>
          <w:p w14:paraId="32722F05" w14:textId="77777777" w:rsidR="00443CF7" w:rsidRDefault="00443CF7" w:rsidP="00C11E13">
            <w:r>
              <w:t>Extinction</w:t>
            </w:r>
          </w:p>
        </w:tc>
        <w:tc>
          <w:tcPr>
            <w:tcW w:w="2388" w:type="dxa"/>
            <w:vAlign w:val="center"/>
          </w:tcPr>
          <w:p w14:paraId="6182A9E2" w14:textId="77777777" w:rsidR="00443CF7" w:rsidRDefault="00443CF7" w:rsidP="00C11E13">
            <w:r>
              <w:t>High</w:t>
            </w:r>
          </w:p>
        </w:tc>
        <w:tc>
          <w:tcPr>
            <w:tcW w:w="3027" w:type="dxa"/>
            <w:vAlign w:val="center"/>
          </w:tcPr>
          <w:p w14:paraId="6CBC1F7C" w14:textId="00DE4F68" w:rsidR="00443CF7" w:rsidRPr="00C57028" w:rsidRDefault="00443CF7" w:rsidP="00C11E13">
            <w:r w:rsidRPr="00E91E20">
              <w:t>0.93 [0.51</w:t>
            </w:r>
            <w:r>
              <w:t>,</w:t>
            </w:r>
            <w:r w:rsidRPr="00E91E20">
              <w:t xml:space="preserve"> 1.37]</w:t>
            </w:r>
          </w:p>
        </w:tc>
      </w:tr>
      <w:tr w:rsidR="00443CF7" w14:paraId="0FAC480A" w14:textId="77777777" w:rsidTr="00C11E13">
        <w:trPr>
          <w:trHeight w:val="417"/>
        </w:trPr>
        <w:tc>
          <w:tcPr>
            <w:tcW w:w="2235" w:type="dxa"/>
            <w:tcBorders>
              <w:bottom w:val="single" w:sz="4" w:space="0" w:color="auto"/>
            </w:tcBorders>
            <w:vAlign w:val="center"/>
          </w:tcPr>
          <w:p w14:paraId="090E4362" w14:textId="77777777" w:rsidR="00443CF7" w:rsidRDefault="00443CF7" w:rsidP="00C11E13">
            <w:r>
              <w:t>Unattended</w:t>
            </w:r>
          </w:p>
        </w:tc>
        <w:tc>
          <w:tcPr>
            <w:tcW w:w="2382" w:type="dxa"/>
            <w:tcBorders>
              <w:bottom w:val="single" w:sz="4" w:space="0" w:color="auto"/>
            </w:tcBorders>
            <w:vAlign w:val="center"/>
          </w:tcPr>
          <w:p w14:paraId="033BBB35" w14:textId="77777777" w:rsidR="00443CF7" w:rsidRDefault="00443CF7" w:rsidP="00C11E13">
            <w:r>
              <w:t>Extinction</w:t>
            </w:r>
          </w:p>
        </w:tc>
        <w:tc>
          <w:tcPr>
            <w:tcW w:w="2388" w:type="dxa"/>
            <w:tcBorders>
              <w:bottom w:val="single" w:sz="4" w:space="0" w:color="auto"/>
            </w:tcBorders>
            <w:vAlign w:val="center"/>
          </w:tcPr>
          <w:p w14:paraId="25898100" w14:textId="77777777" w:rsidR="00443CF7" w:rsidRDefault="00443CF7" w:rsidP="00C11E13">
            <w:r>
              <w:t>Low</w:t>
            </w:r>
          </w:p>
        </w:tc>
        <w:tc>
          <w:tcPr>
            <w:tcW w:w="3027" w:type="dxa"/>
            <w:tcBorders>
              <w:bottom w:val="single" w:sz="4" w:space="0" w:color="auto"/>
            </w:tcBorders>
            <w:vAlign w:val="center"/>
          </w:tcPr>
          <w:p w14:paraId="27269EF1" w14:textId="3CAA2F1F" w:rsidR="00443CF7" w:rsidRPr="00C57028" w:rsidRDefault="00443CF7" w:rsidP="00C11E13">
            <w:r w:rsidRPr="00E91E20">
              <w:t>0.92 [0.6</w:t>
            </w:r>
            <w:r>
              <w:t>0,</w:t>
            </w:r>
            <w:r w:rsidRPr="00E91E20">
              <w:t xml:space="preserve"> 1.34]</w:t>
            </w:r>
          </w:p>
        </w:tc>
      </w:tr>
    </w:tbl>
    <w:p w14:paraId="7F7F7584" w14:textId="4E2E3237" w:rsidR="00443CF7" w:rsidRDefault="00443CF7" w:rsidP="00443CF7"/>
    <w:p w14:paraId="5D493C93" w14:textId="77777777" w:rsidR="00C11E13" w:rsidRPr="00443CF7" w:rsidRDefault="00C11E13" w:rsidP="00443CF7"/>
    <w:p w14:paraId="106E119A" w14:textId="63885D18" w:rsidR="00C1424D" w:rsidRDefault="00C11E13" w:rsidP="00C1424D">
      <w:pPr>
        <w:rPr>
          <w:b/>
          <w:sz w:val="20"/>
        </w:rPr>
      </w:pPr>
      <w:r w:rsidRPr="008B3849">
        <w:rPr>
          <w:b/>
          <w:noProof/>
          <w:sz w:val="20"/>
        </w:rPr>
        <mc:AlternateContent>
          <mc:Choice Requires="wpg">
            <w:drawing>
              <wp:anchor distT="0" distB="0" distL="114300" distR="114300" simplePos="0" relativeHeight="251672576" behindDoc="0" locked="0" layoutInCell="1" allowOverlap="1" wp14:anchorId="76261424" wp14:editId="541B3E72">
                <wp:simplePos x="0" y="0"/>
                <wp:positionH relativeFrom="margin">
                  <wp:posOffset>-622339</wp:posOffset>
                </wp:positionH>
                <wp:positionV relativeFrom="paragraph">
                  <wp:posOffset>190576</wp:posOffset>
                </wp:positionV>
                <wp:extent cx="7210800" cy="2473200"/>
                <wp:effectExtent l="19050" t="19050" r="28575" b="22860"/>
                <wp:wrapSquare wrapText="bothSides"/>
                <wp:docPr id="4" name="Group 3"/>
                <wp:cNvGraphicFramePr/>
                <a:graphic xmlns:a="http://schemas.openxmlformats.org/drawingml/2006/main">
                  <a:graphicData uri="http://schemas.microsoft.com/office/word/2010/wordprocessingGroup">
                    <wpg:wgp>
                      <wpg:cNvGrpSpPr/>
                      <wpg:grpSpPr>
                        <a:xfrm>
                          <a:off x="0" y="0"/>
                          <a:ext cx="7210800" cy="2473200"/>
                          <a:chOff x="0" y="0"/>
                          <a:chExt cx="6146362" cy="1911600"/>
                        </a:xfrm>
                      </wpg:grpSpPr>
                      <wpg:grpSp>
                        <wpg:cNvPr id="1" name="Group 2"/>
                        <wpg:cNvGrpSpPr/>
                        <wpg:grpSpPr>
                          <a:xfrm>
                            <a:off x="0" y="0"/>
                            <a:ext cx="3073181" cy="1911600"/>
                            <a:chOff x="0" y="0"/>
                            <a:chExt cx="3073181" cy="1911600"/>
                          </a:xfrm>
                        </wpg:grpSpPr>
                        <pic:pic xmlns:pic="http://schemas.openxmlformats.org/drawingml/2006/picture">
                          <pic:nvPicPr>
                            <pic:cNvPr id="7" name="Picture 7"/>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073181" cy="1911600"/>
                            </a:xfrm>
                            <a:prstGeom prst="rect">
                              <a:avLst/>
                            </a:prstGeom>
                            <a:ln>
                              <a:solidFill>
                                <a:schemeClr val="bg1"/>
                              </a:solidFill>
                            </a:ln>
                          </pic:spPr>
                        </pic:pic>
                        <wps:wsp>
                          <wps:cNvPr id="8" name="Rectangle 8"/>
                          <wps:cNvSpPr/>
                          <wps:spPr>
                            <a:xfrm>
                              <a:off x="1049" y="1698120"/>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3" name="Group 3"/>
                        <wpg:cNvGrpSpPr/>
                        <wpg:grpSpPr>
                          <a:xfrm>
                            <a:off x="3058357" y="0"/>
                            <a:ext cx="3088005" cy="1911600"/>
                            <a:chOff x="3058357" y="0"/>
                            <a:chExt cx="3088005" cy="1911600"/>
                          </a:xfrm>
                        </wpg:grpSpPr>
                        <pic:pic xmlns:pic="http://schemas.openxmlformats.org/drawingml/2006/picture">
                          <pic:nvPicPr>
                            <pic:cNvPr id="5" name="Picture 5"/>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3073181" y="0"/>
                              <a:ext cx="3073181" cy="1911600"/>
                            </a:xfrm>
                            <a:prstGeom prst="rect">
                              <a:avLst/>
                            </a:prstGeom>
                            <a:ln>
                              <a:solidFill>
                                <a:schemeClr val="bg1"/>
                              </a:solidFill>
                            </a:ln>
                          </pic:spPr>
                        </pic:pic>
                        <wps:wsp>
                          <wps:cNvPr id="6" name="Rectangle 6"/>
                          <wps:cNvSpPr/>
                          <wps:spPr>
                            <a:xfrm>
                              <a:off x="3058357" y="1698119"/>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group w14:anchorId="6303A4C6" id="Group 3" o:spid="_x0000_s1026" style="position:absolute;margin-left:-49pt;margin-top:15pt;width:567.8pt;height:194.75pt;z-index:251672576;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">
                <v:group id="Group 2" o:spid="_x0000_s1027" style="position:absolute;width:30731;height:19116" coordsize="30731,19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shape id="Picture 7" o:spid="_x0000_s1028"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" stroked="t" strokecolor="white [3212]">
                    <v:imagedata r:id="rId22" o:title=""/>
                    <v:path arrowok="t"/>
                  </v:shape>
                  <v:rect id="Rectangle 8" o:spid="_x0000_s1029" style="position:absolute;left:10;top:1698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" fillcolor="white [3212]" strokecolor="white [3212]" strokeweight="1pt"/>
                </v:group>
                <v:group id="_x0000_s1030" style="position:absolute;left:30583;width:30880;height:19116" coordorigin="30583" coordsize="30880,19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 id="Picture 5" o:spid="_x0000_s1031"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" stroked="t" strokecolor="white [3212]">
                    <v:imagedata r:id="rId23" o:title=""/>
                    <v:path arrowok="t"/>
                  </v:shape>
                  <v:rect id="Rectangle 6" o:spid="_x0000_s1032" style="position:absolute;left:30583;top:1698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" fillcolor="white [3212]" strokecolor="white [3212]" strokeweight="1pt"/>
                </v:group>
                <w10:wrap type="square" anchorx="margin"/>
              </v:group>
            </w:pict>
          </mc:Fallback>
        </mc:AlternateContent>
      </w:r>
    </w:p>
    <w:p w14:paraId="6D033E17" w14:textId="1099A97B" w:rsidR="006531B0" w:rsidRDefault="00E66917" w:rsidP="007B463E">
      <w:pPr>
        <w:jc w:val="both"/>
        <w:rPr>
          <w:b/>
          <w:sz w:val="20"/>
        </w:rPr>
      </w:pPr>
      <w:r>
        <w:rPr>
          <w:b/>
          <w:sz w:val="20"/>
        </w:rPr>
        <w:lastRenderedPageBreak/>
        <w:t xml:space="preserve">Figure </w:t>
      </w:r>
      <w:r w:rsidR="00825530">
        <w:rPr>
          <w:b/>
          <w:sz w:val="20"/>
        </w:rPr>
        <w:t>5</w:t>
      </w:r>
      <w:r w:rsidR="00C1424D" w:rsidRPr="00FF793F">
        <w:rPr>
          <w:b/>
          <w:sz w:val="20"/>
        </w:rPr>
        <w:t xml:space="preserve">. </w:t>
      </w:r>
      <w:r w:rsidR="00C1424D">
        <w:rPr>
          <w:sz w:val="20"/>
        </w:rPr>
        <w:t>Distributions, means, and credible intervals of ssVEP amplitudes per condition.</w:t>
      </w:r>
    </w:p>
    <w:p w14:paraId="384F4B44" w14:textId="77777777" w:rsidR="007B463E" w:rsidRPr="007B463E" w:rsidRDefault="007B463E" w:rsidP="007B463E">
      <w:pPr>
        <w:jc w:val="both"/>
        <w:rPr>
          <w:b/>
          <w:sz w:val="20"/>
        </w:rPr>
      </w:pPr>
    </w:p>
    <w:p w14:paraId="69D6C98F" w14:textId="073E1164" w:rsidR="004269CE" w:rsidRDefault="004269CE" w:rsidP="00A02266">
      <w:pPr>
        <w:spacing w:line="480" w:lineRule="auto"/>
        <w:ind w:firstLine="284"/>
        <w:jc w:val="both"/>
      </w:pPr>
      <w:r>
        <w:t>The interaction model best predict</w:t>
      </w:r>
      <w:r w:rsidR="00B34D24">
        <w:t>ed</w:t>
      </w:r>
      <w:r>
        <w:t xml:space="preserve"> ssVEP ampli</w:t>
      </w:r>
      <w:r w:rsidR="00C11E13">
        <w:t>tudes across conditions (</w:t>
      </w:r>
      <w:r w:rsidR="00C11E13" w:rsidRPr="00B57645">
        <w:rPr>
          <w:i/>
        </w:rPr>
        <w:t>Table 5</w:t>
      </w:r>
      <w:r>
        <w:t xml:space="preserve">). </w:t>
      </w:r>
      <w:commentRangeStart w:id="17"/>
      <w:r w:rsidR="003273E4">
        <w:t>This result points to the better predictive ability when all three effects and their interaction is taken into account.</w:t>
      </w:r>
      <w:commentRangeEnd w:id="17"/>
      <w:r w:rsidR="00B34D24">
        <w:rPr>
          <w:rStyle w:val="CommentReference"/>
        </w:rPr>
        <w:commentReference w:id="17"/>
      </w:r>
      <w:r w:rsidR="003273E4">
        <w:t xml:space="preserve"> The analysis of the posterior distribution</w:t>
      </w:r>
      <w:r w:rsidR="00B34D24">
        <w:t>s</w:t>
      </w:r>
      <w:r w:rsidR="003273E4">
        <w:t xml:space="preserve"> of</w:t>
      </w:r>
      <w:r w:rsidR="00C11E13">
        <w:t xml:space="preserve"> the interaction model (</w:t>
      </w:r>
      <w:r w:rsidR="00C11E13" w:rsidRPr="00B57645">
        <w:rPr>
          <w:i/>
        </w:rPr>
        <w:t>Figure 5</w:t>
      </w:r>
      <w:r w:rsidR="003273E4">
        <w:t>) revealed a strong effect of attention</w:t>
      </w:r>
      <w:commentRangeStart w:id="18"/>
      <w:r w:rsidR="003273E4">
        <w:t>, thus replicating previous studies.</w:t>
      </w:r>
      <w:commentRangeEnd w:id="18"/>
      <w:r w:rsidR="000F7AE3">
        <w:rPr>
          <w:rStyle w:val="CommentReference"/>
        </w:rPr>
        <w:commentReference w:id="18"/>
      </w:r>
      <w:r w:rsidR="003A5736">
        <w:t>:</w:t>
      </w:r>
      <w:r w:rsidR="003273E4">
        <w:t xml:space="preserve"> </w:t>
      </w:r>
      <w:r w:rsidR="003A5736">
        <w:t>i</w:t>
      </w:r>
      <w:r w:rsidR="003273E4">
        <w:t>n all conditions</w:t>
      </w:r>
      <w:r w:rsidR="000F7AE3">
        <w:t>,</w:t>
      </w:r>
      <w:r w:rsidR="003273E4">
        <w:t xml:space="preserve"> </w:t>
      </w:r>
      <w:r w:rsidR="0046376A" w:rsidRPr="00D92BFE">
        <w:rPr>
          <w:rFonts w:eastAsia="Times New Roman"/>
          <w:szCs w:val="24"/>
        </w:rPr>
        <w:t xml:space="preserve">ssVEP </w:t>
      </w:r>
      <w:r w:rsidR="003273E4">
        <w:t xml:space="preserve">amplitudes were higher for the attended compared to the unattended stimuli. </w:t>
      </w:r>
      <w:r w:rsidR="003A5736">
        <w:t xml:space="preserve">At </w:t>
      </w:r>
      <w:r w:rsidR="003273E4">
        <w:t>baseline</w:t>
      </w:r>
      <w:r w:rsidR="003A5736">
        <w:t>,</w:t>
      </w:r>
      <w:r w:rsidR="003273E4">
        <w:t xml:space="preserve"> the </w:t>
      </w:r>
      <w:r w:rsidR="003A5736">
        <w:t xml:space="preserve">posterior </w:t>
      </w:r>
      <w:r w:rsidR="003273E4">
        <w:t xml:space="preserve">distribution </w:t>
      </w:r>
      <w:r w:rsidR="003A5736">
        <w:t xml:space="preserve">of </w:t>
      </w:r>
      <w:r w:rsidR="003273E4">
        <w:t>the difference between attended and unattended stimul</w:t>
      </w:r>
      <w:r w:rsidR="003A5736">
        <w:t>i</w:t>
      </w:r>
      <w:r w:rsidR="003273E4">
        <w:t xml:space="preserve"> did</w:t>
      </w:r>
      <w:r w:rsidR="003A5736">
        <w:t xml:space="preserve"> </w:t>
      </w:r>
      <w:r w:rsidR="003273E4">
        <w:t>n</w:t>
      </w:r>
      <w:r w:rsidR="003A5736">
        <w:t>o</w:t>
      </w:r>
      <w:r w:rsidR="003273E4">
        <w:t>t include zero</w:t>
      </w:r>
      <w:r w:rsidR="003A5736">
        <w:t>,</w:t>
      </w:r>
      <w:r w:rsidR="003273E4">
        <w:t xml:space="preserve"> thus resulting in infinite probability that the attended stimuli </w:t>
      </w:r>
      <w:r w:rsidR="003A5736">
        <w:t xml:space="preserve">would elicit </w:t>
      </w:r>
      <w:r w:rsidR="003273E4">
        <w:t xml:space="preserve">higher </w:t>
      </w:r>
      <w:r w:rsidR="0046376A" w:rsidRPr="00D92BFE">
        <w:rPr>
          <w:rFonts w:eastAsia="Times New Roman"/>
          <w:szCs w:val="24"/>
        </w:rPr>
        <w:t xml:space="preserve">ssVEP </w:t>
      </w:r>
      <w:r w:rsidR="003273E4">
        <w:t xml:space="preserve">amplitudes compared to the unattended ones (for high reward probability: </w:t>
      </w:r>
      <w:r w:rsidR="003273E4">
        <w:rPr>
          <w:i/>
        </w:rPr>
        <w:t xml:space="preserve">M = </w:t>
      </w:r>
      <w:r w:rsidR="003460DC">
        <w:t>0.17</w:t>
      </w:r>
      <w:r w:rsidR="003273E4">
        <w:t>; 95% HDI [0.</w:t>
      </w:r>
      <w:r w:rsidR="000A54DD">
        <w:t>09</w:t>
      </w:r>
      <w:r w:rsidR="003273E4">
        <w:t>, 0.24];</w:t>
      </w:r>
      <w:r w:rsidR="00750818">
        <w:t xml:space="preserve"> ER = </w:t>
      </w:r>
      <w:r w:rsidR="00750818" w:rsidRPr="00B57645">
        <w:rPr>
          <w:i/>
        </w:rPr>
        <w:t>Inf.</w:t>
      </w:r>
      <w:r w:rsidR="00750818">
        <w:t>;</w:t>
      </w:r>
      <w:r w:rsidR="003273E4">
        <w:t xml:space="preserve"> for low reward probability: </w:t>
      </w:r>
      <w:r w:rsidR="003273E4">
        <w:rPr>
          <w:i/>
        </w:rPr>
        <w:t xml:space="preserve">M = </w:t>
      </w:r>
      <w:r w:rsidR="000A54DD">
        <w:t>0.19; 95% HDI [0.11, 0.27</w:t>
      </w:r>
      <w:r w:rsidR="003273E4">
        <w:t>]</w:t>
      </w:r>
      <w:r w:rsidR="00750818">
        <w:t xml:space="preserve">; ER = </w:t>
      </w:r>
      <w:r w:rsidR="00750818" w:rsidRPr="00B57645">
        <w:rPr>
          <w:i/>
        </w:rPr>
        <w:t>Inf.</w:t>
      </w:r>
      <w:r w:rsidR="003273E4">
        <w:t xml:space="preserve">). </w:t>
      </w:r>
      <w:r w:rsidR="000A54DD">
        <w:t xml:space="preserve">In the acquisition </w:t>
      </w:r>
      <w:r w:rsidR="008C3227">
        <w:t>phase</w:t>
      </w:r>
      <w:r w:rsidR="003A5736">
        <w:t>,</w:t>
      </w:r>
      <w:r w:rsidR="008C3227">
        <w:t xml:space="preserve"> </w:t>
      </w:r>
      <w:r w:rsidR="000A54DD">
        <w:t xml:space="preserve">amplitudes were higher in the attended condition for </w:t>
      </w:r>
      <w:r w:rsidR="008C3227">
        <w:t xml:space="preserve">both </w:t>
      </w:r>
      <w:r w:rsidR="000A54DD">
        <w:t>high rewarded (</w:t>
      </w:r>
      <w:r w:rsidR="000A54DD">
        <w:rPr>
          <w:i/>
        </w:rPr>
        <w:t xml:space="preserve">M = </w:t>
      </w:r>
      <w:r w:rsidR="003460DC">
        <w:t>0.19</w:t>
      </w:r>
      <w:r w:rsidR="000A54DD">
        <w:t>; 95% HDI [0.11, 0.27]</w:t>
      </w:r>
      <w:r w:rsidR="00750818">
        <w:t xml:space="preserve">; ER = </w:t>
      </w:r>
      <w:r w:rsidR="00750818" w:rsidRPr="00B57645">
        <w:rPr>
          <w:i/>
        </w:rPr>
        <w:t>Inf.</w:t>
      </w:r>
      <w:r w:rsidR="008C3227">
        <w:t>)</w:t>
      </w:r>
      <w:r w:rsidR="000A54DD">
        <w:t xml:space="preserve"> and low rewarded stimuli (</w:t>
      </w:r>
      <w:r w:rsidR="000A54DD">
        <w:rPr>
          <w:i/>
        </w:rPr>
        <w:t xml:space="preserve">M = </w:t>
      </w:r>
      <w:r w:rsidR="003460DC">
        <w:t>0.11</w:t>
      </w:r>
      <w:r w:rsidR="007118AB">
        <w:t>; 95% HDI [-0.02, 0.23</w:t>
      </w:r>
      <w:r w:rsidR="000A54DD">
        <w:t>]</w:t>
      </w:r>
      <w:r w:rsidR="00750818">
        <w:t xml:space="preserve">; ER </w:t>
      </w:r>
      <w:r w:rsidR="007118AB">
        <w:t>= 22.81</w:t>
      </w:r>
      <w:r w:rsidR="000A54DD">
        <w:t xml:space="preserve">). </w:t>
      </w:r>
      <w:r w:rsidR="00750818">
        <w:t>Similarly, i</w:t>
      </w:r>
      <w:r w:rsidR="000A54DD">
        <w:t>n the extinction phase amplitudes were higher in the attended condition for highly rewarded stimuli (</w:t>
      </w:r>
      <w:r w:rsidR="000A54DD">
        <w:rPr>
          <w:i/>
        </w:rPr>
        <w:t xml:space="preserve">M = </w:t>
      </w:r>
      <w:r w:rsidR="007118AB">
        <w:t>0.14</w:t>
      </w:r>
      <w:r w:rsidR="000A54DD">
        <w:t>; 95% HDI [0.05, 0.23]</w:t>
      </w:r>
      <w:r w:rsidR="00750818">
        <w:t>; ER = 999</w:t>
      </w:r>
      <w:r w:rsidR="008C3227">
        <w:t>)</w:t>
      </w:r>
      <w:r w:rsidR="000A54DD">
        <w:t xml:space="preserve"> and for low rewarded stimuli (</w:t>
      </w:r>
      <w:r w:rsidR="000A54DD">
        <w:rPr>
          <w:i/>
        </w:rPr>
        <w:t xml:space="preserve">M = </w:t>
      </w:r>
      <w:r w:rsidR="003460DC">
        <w:t>0.14</w:t>
      </w:r>
      <w:r w:rsidR="000A54DD">
        <w:t>; 95% HDI [0.00, 0.26]</w:t>
      </w:r>
      <w:r w:rsidR="007118AB">
        <w:t>; ER = 51.63</w:t>
      </w:r>
      <w:r w:rsidR="000A54DD">
        <w:t xml:space="preserve">). </w:t>
      </w:r>
      <w:r w:rsidR="00A02266">
        <w:t>These results reveal a very robust effect of attention across all experimental conditions.</w:t>
      </w:r>
    </w:p>
    <w:tbl>
      <w:tblPr>
        <w:tblStyle w:val="APA6"/>
        <w:tblpPr w:leftFromText="181" w:rightFromText="181" w:vertAnchor="text" w:tblpXSpec="center" w:tblpY="1"/>
        <w:tblOverlap w:val="never"/>
        <w:tblW w:w="9498" w:type="dxa"/>
        <w:tblLook w:val="04A0" w:firstRow="1" w:lastRow="0" w:firstColumn="1" w:lastColumn="0" w:noHBand="0" w:noVBand="1"/>
      </w:tblPr>
      <w:tblGrid>
        <w:gridCol w:w="4962"/>
        <w:gridCol w:w="2126"/>
        <w:gridCol w:w="425"/>
        <w:gridCol w:w="1985"/>
      </w:tblGrid>
      <w:tr w:rsidR="009F2266" w14:paraId="2403C5D6" w14:textId="77777777" w:rsidTr="00C11E13">
        <w:trPr>
          <w:trHeight w:val="664"/>
        </w:trPr>
        <w:tc>
          <w:tcPr>
            <w:tcW w:w="9498" w:type="dxa"/>
            <w:gridSpan w:val="4"/>
            <w:tcBorders>
              <w:bottom w:val="single" w:sz="4" w:space="0" w:color="auto"/>
            </w:tcBorders>
            <w:vAlign w:val="center"/>
          </w:tcPr>
          <w:p w14:paraId="6BAD840F" w14:textId="2F33EAE3" w:rsidR="009F2266" w:rsidRDefault="00493C9B" w:rsidP="00C11E13">
            <w:pPr>
              <w:spacing w:line="360" w:lineRule="auto"/>
            </w:pPr>
            <w:r>
              <w:t>Table 5</w:t>
            </w:r>
          </w:p>
          <w:p w14:paraId="2C506A1E" w14:textId="7AB02A78" w:rsidR="009F2266" w:rsidRDefault="009F2266" w:rsidP="00C11E13">
            <w:pPr>
              <w:spacing w:line="360" w:lineRule="auto"/>
              <w:rPr>
                <w:i/>
              </w:rPr>
            </w:pPr>
            <w:r>
              <w:rPr>
                <w:i/>
              </w:rPr>
              <w:t>Model comparison indices for EEG results</w:t>
            </w:r>
          </w:p>
        </w:tc>
      </w:tr>
      <w:tr w:rsidR="005D0085" w14:paraId="6C8A9F7E" w14:textId="77777777" w:rsidTr="00C11E13">
        <w:trPr>
          <w:trHeight w:val="664"/>
        </w:trPr>
        <w:tc>
          <w:tcPr>
            <w:tcW w:w="4962" w:type="dxa"/>
            <w:tcBorders>
              <w:top w:val="single" w:sz="4" w:space="0" w:color="auto"/>
              <w:bottom w:val="single" w:sz="4" w:space="0" w:color="auto"/>
            </w:tcBorders>
            <w:vAlign w:val="center"/>
          </w:tcPr>
          <w:p w14:paraId="71696330" w14:textId="0C64C253" w:rsidR="005D0085" w:rsidRDefault="005D0085" w:rsidP="00B57645">
            <w:r>
              <w:t>Model</w:t>
            </w:r>
          </w:p>
        </w:tc>
        <w:tc>
          <w:tcPr>
            <w:tcW w:w="2126" w:type="dxa"/>
            <w:tcBorders>
              <w:top w:val="single" w:sz="4" w:space="0" w:color="auto"/>
              <w:bottom w:val="single" w:sz="4" w:space="0" w:color="auto"/>
            </w:tcBorders>
            <w:vAlign w:val="center"/>
          </w:tcPr>
          <w:p w14:paraId="730F1681" w14:textId="77777777" w:rsidR="005D0085" w:rsidRPr="008E021D" w:rsidRDefault="005D0085" w:rsidP="00C11E13">
            <w:pPr>
              <w:rPr>
                <w:i/>
              </w:rPr>
            </w:pPr>
            <w:r>
              <w:rPr>
                <w:i/>
              </w:rPr>
              <w:t>WAIC (SE)</w:t>
            </w:r>
          </w:p>
        </w:tc>
        <w:tc>
          <w:tcPr>
            <w:tcW w:w="425" w:type="dxa"/>
            <w:tcBorders>
              <w:top w:val="single" w:sz="4" w:space="0" w:color="auto"/>
              <w:bottom w:val="single" w:sz="4" w:space="0" w:color="auto"/>
            </w:tcBorders>
            <w:vAlign w:val="center"/>
          </w:tcPr>
          <w:p w14:paraId="24DF4CA0" w14:textId="22574927" w:rsidR="005D0085" w:rsidRPr="008E021D" w:rsidRDefault="005D0085" w:rsidP="00C11E13">
            <w:pPr>
              <w:rPr>
                <w:i/>
              </w:rPr>
            </w:pPr>
          </w:p>
        </w:tc>
        <w:tc>
          <w:tcPr>
            <w:tcW w:w="1985" w:type="dxa"/>
            <w:tcBorders>
              <w:top w:val="single" w:sz="4" w:space="0" w:color="auto"/>
              <w:bottom w:val="single" w:sz="4" w:space="0" w:color="auto"/>
            </w:tcBorders>
            <w:vAlign w:val="center"/>
          </w:tcPr>
          <w:p w14:paraId="258B500C" w14:textId="5244E1CE" w:rsidR="005D0085" w:rsidRPr="00297068" w:rsidRDefault="005D0085" w:rsidP="00C11E13">
            <w:r>
              <w:rPr>
                <w:i/>
              </w:rPr>
              <w:t>Bayesian R</w:t>
            </w:r>
            <w:r>
              <w:rPr>
                <w:i/>
                <w:vertAlign w:val="superscript"/>
              </w:rPr>
              <w:t>2</w:t>
            </w:r>
            <w:r w:rsidR="00297068">
              <w:rPr>
                <w:i/>
              </w:rPr>
              <w:t xml:space="preserve"> (SE)</w:t>
            </w:r>
          </w:p>
        </w:tc>
      </w:tr>
      <w:tr w:rsidR="005D0085" w14:paraId="533CDB1C" w14:textId="77777777" w:rsidTr="00C11E13">
        <w:trPr>
          <w:trHeight w:val="437"/>
        </w:trPr>
        <w:tc>
          <w:tcPr>
            <w:tcW w:w="4962" w:type="dxa"/>
            <w:tcBorders>
              <w:top w:val="single" w:sz="4" w:space="0" w:color="auto"/>
            </w:tcBorders>
            <w:vAlign w:val="center"/>
          </w:tcPr>
          <w:p w14:paraId="18886DE6" w14:textId="77777777" w:rsidR="005D0085" w:rsidRDefault="005D0085" w:rsidP="00C11E13">
            <w:r>
              <w:t>Null</w:t>
            </w:r>
          </w:p>
        </w:tc>
        <w:tc>
          <w:tcPr>
            <w:tcW w:w="2126" w:type="dxa"/>
            <w:tcBorders>
              <w:top w:val="single" w:sz="4" w:space="0" w:color="auto"/>
            </w:tcBorders>
            <w:vAlign w:val="center"/>
          </w:tcPr>
          <w:p w14:paraId="44ECC83A" w14:textId="11072626" w:rsidR="005D0085" w:rsidRDefault="00BA6825" w:rsidP="00C11E13">
            <w:r w:rsidRPr="00BA6825">
              <w:t xml:space="preserve">-122.16 </w:t>
            </w:r>
            <w:r>
              <w:t>(</w:t>
            </w:r>
            <w:r w:rsidRPr="00BA6825">
              <w:t>38.14</w:t>
            </w:r>
            <w:r>
              <w:t>)</w:t>
            </w:r>
          </w:p>
        </w:tc>
        <w:tc>
          <w:tcPr>
            <w:tcW w:w="425" w:type="dxa"/>
            <w:tcBorders>
              <w:top w:val="single" w:sz="4" w:space="0" w:color="auto"/>
            </w:tcBorders>
            <w:vAlign w:val="center"/>
          </w:tcPr>
          <w:p w14:paraId="4ACA3156" w14:textId="77EC314B" w:rsidR="005D0085" w:rsidRDefault="005D0085" w:rsidP="00C11E13"/>
        </w:tc>
        <w:tc>
          <w:tcPr>
            <w:tcW w:w="1985" w:type="dxa"/>
            <w:tcBorders>
              <w:top w:val="single" w:sz="4" w:space="0" w:color="auto"/>
            </w:tcBorders>
            <w:vAlign w:val="center"/>
          </w:tcPr>
          <w:p w14:paraId="49D38908" w14:textId="29135CA8" w:rsidR="005D0085" w:rsidRDefault="00BA6825" w:rsidP="00C11E13">
            <w:r w:rsidRPr="00BA6825">
              <w:t xml:space="preserve">0.00 </w:t>
            </w:r>
            <w:r>
              <w:t>(</w:t>
            </w:r>
            <w:r w:rsidRPr="00BA6825">
              <w:t>0.00</w:t>
            </w:r>
            <w:r>
              <w:t>)</w:t>
            </w:r>
          </w:p>
        </w:tc>
      </w:tr>
      <w:tr w:rsidR="005D0085" w14:paraId="7F731221" w14:textId="77777777" w:rsidTr="00C11E13">
        <w:trPr>
          <w:trHeight w:val="437"/>
        </w:trPr>
        <w:tc>
          <w:tcPr>
            <w:tcW w:w="4962" w:type="dxa"/>
            <w:vAlign w:val="center"/>
          </w:tcPr>
          <w:p w14:paraId="60AEADE4" w14:textId="77777777" w:rsidR="005D0085" w:rsidRDefault="005D0085" w:rsidP="00C11E13">
            <w:r>
              <w:t>Reward phase</w:t>
            </w:r>
          </w:p>
        </w:tc>
        <w:tc>
          <w:tcPr>
            <w:tcW w:w="2126" w:type="dxa"/>
            <w:vAlign w:val="center"/>
          </w:tcPr>
          <w:p w14:paraId="2851F32C" w14:textId="360BFE81" w:rsidR="005D0085" w:rsidRDefault="00BA6825" w:rsidP="00C11E13">
            <w:r w:rsidRPr="00BA6825">
              <w:t xml:space="preserve">-115.47 </w:t>
            </w:r>
            <w:r>
              <w:t>(</w:t>
            </w:r>
            <w:r w:rsidRPr="00BA6825">
              <w:t>38.14</w:t>
            </w:r>
            <w:r>
              <w:t>)</w:t>
            </w:r>
          </w:p>
        </w:tc>
        <w:tc>
          <w:tcPr>
            <w:tcW w:w="425" w:type="dxa"/>
            <w:vAlign w:val="center"/>
          </w:tcPr>
          <w:p w14:paraId="6AEAB5AD" w14:textId="3B2BF5EB" w:rsidR="005D0085" w:rsidRDefault="005D0085" w:rsidP="00C11E13"/>
        </w:tc>
        <w:tc>
          <w:tcPr>
            <w:tcW w:w="1985" w:type="dxa"/>
            <w:vAlign w:val="center"/>
          </w:tcPr>
          <w:p w14:paraId="49488DC1" w14:textId="12F03E2E" w:rsidR="005D0085" w:rsidRDefault="00BA6825" w:rsidP="00C11E13">
            <w:r w:rsidRPr="00BA6825">
              <w:t>0.0</w:t>
            </w:r>
            <w:r w:rsidR="00FB785C">
              <w:t>2</w:t>
            </w:r>
            <w:r w:rsidRPr="00BA6825">
              <w:t xml:space="preserve"> </w:t>
            </w:r>
            <w:r>
              <w:t>(</w:t>
            </w:r>
            <w:r w:rsidRPr="00BA6825">
              <w:t>0.01</w:t>
            </w:r>
            <w:r>
              <w:t>)</w:t>
            </w:r>
          </w:p>
        </w:tc>
      </w:tr>
      <w:tr w:rsidR="005D0085" w14:paraId="67071F3D" w14:textId="77777777" w:rsidTr="00C11E13">
        <w:trPr>
          <w:trHeight w:val="419"/>
        </w:trPr>
        <w:tc>
          <w:tcPr>
            <w:tcW w:w="4962" w:type="dxa"/>
            <w:vAlign w:val="center"/>
          </w:tcPr>
          <w:p w14:paraId="7C8B8734" w14:textId="28A55B41" w:rsidR="005D0085" w:rsidRDefault="00BA6825" w:rsidP="00C11E13">
            <w:r>
              <w:t>Attention</w:t>
            </w:r>
          </w:p>
        </w:tc>
        <w:tc>
          <w:tcPr>
            <w:tcW w:w="2126" w:type="dxa"/>
            <w:vAlign w:val="center"/>
          </w:tcPr>
          <w:p w14:paraId="0FCEC29D" w14:textId="188FCF77" w:rsidR="005D0085" w:rsidRDefault="00BA6825" w:rsidP="00C11E13">
            <w:r w:rsidRPr="00BA6825">
              <w:t xml:space="preserve">-211.10 </w:t>
            </w:r>
            <w:r>
              <w:t>(</w:t>
            </w:r>
            <w:r w:rsidRPr="00BA6825">
              <w:t>41.72</w:t>
            </w:r>
            <w:r>
              <w:t>)</w:t>
            </w:r>
          </w:p>
        </w:tc>
        <w:tc>
          <w:tcPr>
            <w:tcW w:w="425" w:type="dxa"/>
            <w:vAlign w:val="center"/>
          </w:tcPr>
          <w:p w14:paraId="0A0CCA18" w14:textId="208612F6" w:rsidR="005D0085" w:rsidRDefault="005D0085" w:rsidP="00C11E13"/>
        </w:tc>
        <w:tc>
          <w:tcPr>
            <w:tcW w:w="1985" w:type="dxa"/>
            <w:vAlign w:val="center"/>
          </w:tcPr>
          <w:p w14:paraId="27B1B205" w14:textId="2E6E5D00" w:rsidR="005D0085" w:rsidRDefault="00BA6825" w:rsidP="00C11E13">
            <w:r w:rsidRPr="00BA6825">
              <w:t xml:space="preserve">0.21 </w:t>
            </w:r>
            <w:r>
              <w:t>(</w:t>
            </w:r>
            <w:r w:rsidRPr="00BA6825">
              <w:t>0.0</w:t>
            </w:r>
            <w:r w:rsidR="00FB785C">
              <w:t>4</w:t>
            </w:r>
            <w:r>
              <w:t>)</w:t>
            </w:r>
          </w:p>
        </w:tc>
      </w:tr>
      <w:tr w:rsidR="00BA6825" w14:paraId="11033BEE" w14:textId="77777777" w:rsidTr="00C11E13">
        <w:trPr>
          <w:trHeight w:val="419"/>
        </w:trPr>
        <w:tc>
          <w:tcPr>
            <w:tcW w:w="4962" w:type="dxa"/>
            <w:vAlign w:val="center"/>
          </w:tcPr>
          <w:p w14:paraId="4D6995CA" w14:textId="4B241257" w:rsidR="00BA6825" w:rsidRDefault="00BA6825" w:rsidP="00C11E13">
            <w:r>
              <w:t xml:space="preserve">Reward phase </w:t>
            </w:r>
            <w:r w:rsidR="00E91E39">
              <w:t>+</w:t>
            </w:r>
            <w:r>
              <w:t xml:space="preserve"> attention</w:t>
            </w:r>
          </w:p>
        </w:tc>
        <w:tc>
          <w:tcPr>
            <w:tcW w:w="2126" w:type="dxa"/>
            <w:vAlign w:val="center"/>
          </w:tcPr>
          <w:p w14:paraId="66A441C1" w14:textId="52FB3980" w:rsidR="00BA6825" w:rsidRDefault="00BA6825" w:rsidP="00C11E13">
            <w:r w:rsidRPr="00BA6825">
              <w:t xml:space="preserve">-200.35 </w:t>
            </w:r>
            <w:r>
              <w:t>(</w:t>
            </w:r>
            <w:r w:rsidRPr="00BA6825">
              <w:t>41.10</w:t>
            </w:r>
            <w:r>
              <w:t>)</w:t>
            </w:r>
          </w:p>
        </w:tc>
        <w:tc>
          <w:tcPr>
            <w:tcW w:w="425" w:type="dxa"/>
            <w:vAlign w:val="center"/>
          </w:tcPr>
          <w:p w14:paraId="467B89B1" w14:textId="529231FF" w:rsidR="00BA6825" w:rsidRDefault="00BA6825" w:rsidP="00C11E13"/>
        </w:tc>
        <w:tc>
          <w:tcPr>
            <w:tcW w:w="1985" w:type="dxa"/>
            <w:vAlign w:val="center"/>
          </w:tcPr>
          <w:p w14:paraId="0C5E1974" w14:textId="44F7F2CD" w:rsidR="00BA6825" w:rsidRDefault="00BA6825" w:rsidP="00C11E13">
            <w:r w:rsidRPr="00BA6825">
              <w:t xml:space="preserve">0.22 </w:t>
            </w:r>
            <w:r>
              <w:t>(</w:t>
            </w:r>
            <w:r w:rsidRPr="00BA6825">
              <w:t>0.0</w:t>
            </w:r>
            <w:r w:rsidR="00FB785C">
              <w:t>4</w:t>
            </w:r>
            <w:r>
              <w:t>)</w:t>
            </w:r>
          </w:p>
        </w:tc>
      </w:tr>
      <w:tr w:rsidR="00E91E39" w14:paraId="404428DF" w14:textId="77777777" w:rsidTr="00C11E13">
        <w:trPr>
          <w:trHeight w:val="419"/>
        </w:trPr>
        <w:tc>
          <w:tcPr>
            <w:tcW w:w="4962" w:type="dxa"/>
            <w:vAlign w:val="center"/>
          </w:tcPr>
          <w:p w14:paraId="073A3545" w14:textId="4054DFF1" w:rsidR="00E91E39" w:rsidRDefault="00E91E39" w:rsidP="00C11E13">
            <w:r>
              <w:t xml:space="preserve">Reward phase </w:t>
            </w:r>
            <w:r w:rsidR="007063D5">
              <w:t xml:space="preserve">x </w:t>
            </w:r>
            <w:r>
              <w:t>attention</w:t>
            </w:r>
          </w:p>
        </w:tc>
        <w:tc>
          <w:tcPr>
            <w:tcW w:w="2126" w:type="dxa"/>
            <w:vAlign w:val="center"/>
          </w:tcPr>
          <w:p w14:paraId="5F1A4FD0" w14:textId="24AE73CF" w:rsidR="00E91E39" w:rsidRPr="00BA6825" w:rsidRDefault="00E91E39" w:rsidP="00C11E13">
            <w:r w:rsidRPr="00BA6825">
              <w:t>-</w:t>
            </w:r>
            <w:r>
              <w:t>193.05</w:t>
            </w:r>
            <w:r w:rsidRPr="00BA6825">
              <w:t xml:space="preserve"> </w:t>
            </w:r>
            <w:r>
              <w:t>(40.69)</w:t>
            </w:r>
          </w:p>
        </w:tc>
        <w:tc>
          <w:tcPr>
            <w:tcW w:w="425" w:type="dxa"/>
            <w:vAlign w:val="center"/>
          </w:tcPr>
          <w:p w14:paraId="0F74BDCD" w14:textId="4D94DA2E" w:rsidR="00E91E39" w:rsidRPr="00BA6825" w:rsidRDefault="00E91E39" w:rsidP="00C11E13"/>
        </w:tc>
        <w:tc>
          <w:tcPr>
            <w:tcW w:w="1985" w:type="dxa"/>
            <w:vAlign w:val="center"/>
          </w:tcPr>
          <w:p w14:paraId="0CA20FC8" w14:textId="59EBB602" w:rsidR="00E91E39" w:rsidRPr="00BA6825" w:rsidRDefault="00E91E39" w:rsidP="00C11E13">
            <w:r>
              <w:t>0.23</w:t>
            </w:r>
            <w:r w:rsidRPr="00BA6825">
              <w:t xml:space="preserve"> </w:t>
            </w:r>
            <w:r>
              <w:t>(</w:t>
            </w:r>
            <w:r w:rsidRPr="00BA6825">
              <w:t>0.0</w:t>
            </w:r>
            <w:r>
              <w:t>4)</w:t>
            </w:r>
          </w:p>
        </w:tc>
      </w:tr>
      <w:tr w:rsidR="00E91E39" w14:paraId="4EBA895C" w14:textId="77777777" w:rsidTr="00C11E13">
        <w:trPr>
          <w:trHeight w:val="419"/>
        </w:trPr>
        <w:tc>
          <w:tcPr>
            <w:tcW w:w="4962" w:type="dxa"/>
            <w:vAlign w:val="center"/>
          </w:tcPr>
          <w:p w14:paraId="6E205B00" w14:textId="1ED332FF" w:rsidR="00E91E39" w:rsidRDefault="00E91E39" w:rsidP="00C11E13">
            <w:r>
              <w:lastRenderedPageBreak/>
              <w:t xml:space="preserve">Reward </w:t>
            </w:r>
            <w:r w:rsidR="00884EE2">
              <w:t>probability</w:t>
            </w:r>
            <w:r>
              <w:t xml:space="preserve"> </w:t>
            </w:r>
            <w:r w:rsidR="007063D5">
              <w:t xml:space="preserve">x </w:t>
            </w:r>
            <w:r>
              <w:t>reward phase + attention</w:t>
            </w:r>
          </w:p>
        </w:tc>
        <w:tc>
          <w:tcPr>
            <w:tcW w:w="2126" w:type="dxa"/>
            <w:vAlign w:val="center"/>
          </w:tcPr>
          <w:p w14:paraId="6A50005D" w14:textId="1359C54F" w:rsidR="00E91E39" w:rsidRDefault="00E91E39" w:rsidP="00C11E13">
            <w:r w:rsidRPr="00BA6825">
              <w:t xml:space="preserve">-272.18 </w:t>
            </w:r>
            <w:r>
              <w:t>(</w:t>
            </w:r>
            <w:r w:rsidRPr="00BA6825">
              <w:t>42.75</w:t>
            </w:r>
            <w:r>
              <w:t>)</w:t>
            </w:r>
          </w:p>
        </w:tc>
        <w:tc>
          <w:tcPr>
            <w:tcW w:w="425" w:type="dxa"/>
            <w:vAlign w:val="center"/>
          </w:tcPr>
          <w:p w14:paraId="1A2AE93F" w14:textId="6282E8AE" w:rsidR="00E91E39" w:rsidRDefault="00E91E39" w:rsidP="00C11E13"/>
        </w:tc>
        <w:tc>
          <w:tcPr>
            <w:tcW w:w="1985" w:type="dxa"/>
            <w:vAlign w:val="center"/>
          </w:tcPr>
          <w:p w14:paraId="7B42DA38" w14:textId="56052ADB" w:rsidR="00E91E39" w:rsidRDefault="00E91E39" w:rsidP="00C11E13">
            <w:r w:rsidRPr="00BA6825">
              <w:t>0.4</w:t>
            </w:r>
            <w:r>
              <w:t>3</w:t>
            </w:r>
            <w:r w:rsidRPr="00BA6825">
              <w:t xml:space="preserve"> </w:t>
            </w:r>
            <w:r>
              <w:t>(</w:t>
            </w:r>
            <w:r w:rsidRPr="00BA6825">
              <w:t>0.0</w:t>
            </w:r>
            <w:r>
              <w:t>4)</w:t>
            </w:r>
          </w:p>
        </w:tc>
      </w:tr>
      <w:tr w:rsidR="00E91E39" w14:paraId="7A6056A2" w14:textId="77777777" w:rsidTr="00C11E13">
        <w:trPr>
          <w:trHeight w:val="419"/>
        </w:trPr>
        <w:tc>
          <w:tcPr>
            <w:tcW w:w="4962" w:type="dxa"/>
            <w:tcBorders>
              <w:bottom w:val="single" w:sz="4" w:space="0" w:color="auto"/>
            </w:tcBorders>
            <w:vAlign w:val="center"/>
          </w:tcPr>
          <w:p w14:paraId="205D9A02" w14:textId="7EDA14F1" w:rsidR="00E91E39" w:rsidRDefault="007063D5" w:rsidP="00C11E13">
            <w:r>
              <w:t>Reward phase x reward probability x attention</w:t>
            </w:r>
            <w:r w:rsidDel="007063D5">
              <w:t xml:space="preserve"> </w:t>
            </w:r>
          </w:p>
        </w:tc>
        <w:tc>
          <w:tcPr>
            <w:tcW w:w="2126" w:type="dxa"/>
            <w:tcBorders>
              <w:bottom w:val="single" w:sz="4" w:space="0" w:color="auto"/>
            </w:tcBorders>
            <w:vAlign w:val="center"/>
          </w:tcPr>
          <w:p w14:paraId="41E9F81F" w14:textId="0DF0350D" w:rsidR="00E91E39" w:rsidRDefault="00E91E39" w:rsidP="00C11E13">
            <w:r w:rsidRPr="00BA6825">
              <w:t xml:space="preserve">-300.60 </w:t>
            </w:r>
            <w:r>
              <w:t>(</w:t>
            </w:r>
            <w:r w:rsidRPr="00BA6825">
              <w:t>40.58</w:t>
            </w:r>
            <w:r>
              <w:t>)</w:t>
            </w:r>
          </w:p>
        </w:tc>
        <w:tc>
          <w:tcPr>
            <w:tcW w:w="425" w:type="dxa"/>
            <w:tcBorders>
              <w:bottom w:val="single" w:sz="4" w:space="0" w:color="auto"/>
            </w:tcBorders>
            <w:vAlign w:val="center"/>
          </w:tcPr>
          <w:p w14:paraId="47E09C58" w14:textId="53255079" w:rsidR="00E91E39" w:rsidRDefault="00E91E39" w:rsidP="00C11E13"/>
        </w:tc>
        <w:tc>
          <w:tcPr>
            <w:tcW w:w="1985" w:type="dxa"/>
            <w:tcBorders>
              <w:bottom w:val="single" w:sz="4" w:space="0" w:color="auto"/>
            </w:tcBorders>
            <w:vAlign w:val="center"/>
          </w:tcPr>
          <w:p w14:paraId="0EDAC911" w14:textId="718E3D4D" w:rsidR="00E91E39" w:rsidRDefault="00E91E39" w:rsidP="00C11E13">
            <w:r w:rsidRPr="00BA6825">
              <w:t>0.5</w:t>
            </w:r>
            <w:r>
              <w:t>3</w:t>
            </w:r>
            <w:r w:rsidRPr="00BA6825">
              <w:t xml:space="preserve"> </w:t>
            </w:r>
            <w:r>
              <w:t>(</w:t>
            </w:r>
            <w:r w:rsidRPr="00BA6825">
              <w:t>0.0</w:t>
            </w:r>
            <w:r>
              <w:t>5)</w:t>
            </w:r>
          </w:p>
        </w:tc>
      </w:tr>
      <w:tr w:rsidR="00E91E39" w14:paraId="437F542B" w14:textId="77777777" w:rsidTr="00C11E13">
        <w:trPr>
          <w:trHeight w:val="419"/>
        </w:trPr>
        <w:tc>
          <w:tcPr>
            <w:tcW w:w="9498" w:type="dxa"/>
            <w:gridSpan w:val="4"/>
            <w:tcBorders>
              <w:top w:val="single" w:sz="4" w:space="0" w:color="auto"/>
            </w:tcBorders>
            <w:vAlign w:val="center"/>
          </w:tcPr>
          <w:p w14:paraId="07FE57EA" w14:textId="2E9837BA" w:rsidR="00E91E39" w:rsidRDefault="00E91E39" w:rsidP="00C11E13"/>
        </w:tc>
      </w:tr>
    </w:tbl>
    <w:p w14:paraId="2B23ABA2" w14:textId="5000000D" w:rsidR="007B4D6B" w:rsidRDefault="007B4D6B" w:rsidP="00876BCA"/>
    <w:tbl>
      <w:tblPr>
        <w:tblStyle w:val="APA6"/>
        <w:tblpPr w:leftFromText="181" w:rightFromText="181" w:vertAnchor="text" w:tblpXSpec="center" w:tblpY="1"/>
        <w:tblOverlap w:val="never"/>
        <w:tblW w:w="10032" w:type="dxa"/>
        <w:tblLook w:val="04A0" w:firstRow="1" w:lastRow="0" w:firstColumn="1" w:lastColumn="0" w:noHBand="0" w:noVBand="1"/>
      </w:tblPr>
      <w:tblGrid>
        <w:gridCol w:w="2235"/>
        <w:gridCol w:w="2382"/>
        <w:gridCol w:w="2388"/>
        <w:gridCol w:w="3027"/>
      </w:tblGrid>
      <w:tr w:rsidR="007B4D6B" w14:paraId="6954FEBB" w14:textId="77777777" w:rsidTr="00C11E13">
        <w:trPr>
          <w:trHeight w:val="634"/>
        </w:trPr>
        <w:tc>
          <w:tcPr>
            <w:tcW w:w="10032" w:type="dxa"/>
            <w:gridSpan w:val="4"/>
            <w:tcBorders>
              <w:bottom w:val="single" w:sz="4" w:space="0" w:color="auto"/>
            </w:tcBorders>
          </w:tcPr>
          <w:p w14:paraId="50F75AA6" w14:textId="65A2AD27" w:rsidR="007B4D6B" w:rsidRDefault="00493C9B" w:rsidP="00C11E13">
            <w:pPr>
              <w:spacing w:line="360" w:lineRule="auto"/>
            </w:pPr>
            <w:r>
              <w:t>Table 6</w:t>
            </w:r>
          </w:p>
          <w:p w14:paraId="3C5D7B6E" w14:textId="5FE2A558" w:rsidR="007B4D6B" w:rsidRDefault="007B4D6B" w:rsidP="00C11E13">
            <w:pPr>
              <w:spacing w:line="360" w:lineRule="auto"/>
              <w:rPr>
                <w:i/>
              </w:rPr>
            </w:pPr>
            <w:r>
              <w:rPr>
                <w:i/>
              </w:rPr>
              <w:t>Means and 95% HDIs of the posterior distributions of the ssVEP amplitudes for each condition</w:t>
            </w:r>
            <w:r w:rsidR="007063D5">
              <w:rPr>
                <w:i/>
              </w:rPr>
              <w:t>.</w:t>
            </w:r>
          </w:p>
        </w:tc>
      </w:tr>
      <w:tr w:rsidR="007B4D6B" w14:paraId="3895A73D" w14:textId="77777777" w:rsidTr="00C11E13">
        <w:trPr>
          <w:trHeight w:val="634"/>
        </w:trPr>
        <w:tc>
          <w:tcPr>
            <w:tcW w:w="2235" w:type="dxa"/>
            <w:tcBorders>
              <w:top w:val="single" w:sz="4" w:space="0" w:color="auto"/>
              <w:bottom w:val="single" w:sz="4" w:space="0" w:color="auto"/>
            </w:tcBorders>
            <w:vAlign w:val="center"/>
          </w:tcPr>
          <w:p w14:paraId="7CBD289E" w14:textId="11D0485F" w:rsidR="007B4D6B" w:rsidRDefault="007B4D6B" w:rsidP="00C11E13">
            <w:r>
              <w:t>Attention</w:t>
            </w:r>
          </w:p>
        </w:tc>
        <w:tc>
          <w:tcPr>
            <w:tcW w:w="2382" w:type="dxa"/>
            <w:tcBorders>
              <w:top w:val="single" w:sz="4" w:space="0" w:color="auto"/>
              <w:bottom w:val="single" w:sz="4" w:space="0" w:color="auto"/>
            </w:tcBorders>
            <w:vAlign w:val="center"/>
          </w:tcPr>
          <w:p w14:paraId="7FCC29AF" w14:textId="435E8A67" w:rsidR="007B4D6B" w:rsidRDefault="007B4D6B" w:rsidP="00C11E13">
            <w:r>
              <w:t>Reward phase</w:t>
            </w:r>
          </w:p>
        </w:tc>
        <w:tc>
          <w:tcPr>
            <w:tcW w:w="2388" w:type="dxa"/>
            <w:tcBorders>
              <w:top w:val="single" w:sz="4" w:space="0" w:color="auto"/>
              <w:bottom w:val="single" w:sz="4" w:space="0" w:color="auto"/>
            </w:tcBorders>
            <w:vAlign w:val="center"/>
          </w:tcPr>
          <w:p w14:paraId="56681B2E" w14:textId="5B94AA1F" w:rsidR="007B4D6B" w:rsidRPr="007F6AA7" w:rsidRDefault="007B4D6B" w:rsidP="00C11E13">
            <w:r>
              <w:t xml:space="preserve">Reward </w:t>
            </w:r>
            <w:r w:rsidR="00884EE2">
              <w:t>probability</w:t>
            </w:r>
          </w:p>
        </w:tc>
        <w:tc>
          <w:tcPr>
            <w:tcW w:w="3027" w:type="dxa"/>
            <w:tcBorders>
              <w:top w:val="single" w:sz="4" w:space="0" w:color="auto"/>
              <w:bottom w:val="single" w:sz="4" w:space="0" w:color="auto"/>
            </w:tcBorders>
            <w:vAlign w:val="center"/>
          </w:tcPr>
          <w:p w14:paraId="72E7903F" w14:textId="563A178E" w:rsidR="007B4D6B" w:rsidRPr="00297068" w:rsidRDefault="007B4D6B" w:rsidP="00C11E13">
            <w:r>
              <w:t>Amplitudes (</w:t>
            </w:r>
            <w:r w:rsidR="005C4A57">
              <w:t>µV</w:t>
            </w:r>
            <w:r>
              <w:t>)</w:t>
            </w:r>
          </w:p>
        </w:tc>
      </w:tr>
      <w:tr w:rsidR="007B4D6B" w14:paraId="49E01F50" w14:textId="77777777" w:rsidTr="00C11E13">
        <w:trPr>
          <w:trHeight w:val="417"/>
        </w:trPr>
        <w:tc>
          <w:tcPr>
            <w:tcW w:w="2235" w:type="dxa"/>
            <w:tcBorders>
              <w:top w:val="single" w:sz="4" w:space="0" w:color="auto"/>
            </w:tcBorders>
            <w:vAlign w:val="center"/>
          </w:tcPr>
          <w:p w14:paraId="603DADCB" w14:textId="54E104A0" w:rsidR="007B4D6B" w:rsidRDefault="007B4D6B" w:rsidP="00C11E13">
            <w:r>
              <w:t>Attended</w:t>
            </w:r>
          </w:p>
        </w:tc>
        <w:tc>
          <w:tcPr>
            <w:tcW w:w="2382" w:type="dxa"/>
            <w:tcBorders>
              <w:top w:val="single" w:sz="4" w:space="0" w:color="auto"/>
            </w:tcBorders>
            <w:vAlign w:val="center"/>
          </w:tcPr>
          <w:p w14:paraId="39412E65" w14:textId="6984F420" w:rsidR="007B4D6B" w:rsidRPr="008E021D" w:rsidRDefault="007B4D6B" w:rsidP="00C11E13">
            <w:r>
              <w:t>Baseline</w:t>
            </w:r>
          </w:p>
        </w:tc>
        <w:tc>
          <w:tcPr>
            <w:tcW w:w="2388" w:type="dxa"/>
            <w:tcBorders>
              <w:top w:val="single" w:sz="4" w:space="0" w:color="auto"/>
            </w:tcBorders>
            <w:vAlign w:val="center"/>
          </w:tcPr>
          <w:p w14:paraId="149DB6E1" w14:textId="20AC1C71" w:rsidR="007B4D6B" w:rsidRDefault="007B4D6B" w:rsidP="00C11E13">
            <w:r>
              <w:t>High</w:t>
            </w:r>
          </w:p>
        </w:tc>
        <w:tc>
          <w:tcPr>
            <w:tcW w:w="3027" w:type="dxa"/>
            <w:tcBorders>
              <w:top w:val="single" w:sz="4" w:space="0" w:color="auto"/>
            </w:tcBorders>
            <w:vAlign w:val="center"/>
          </w:tcPr>
          <w:p w14:paraId="017D9595" w14:textId="0CDA9C03" w:rsidR="007B4D6B" w:rsidRDefault="007B4D6B" w:rsidP="00C11E13">
            <w:r>
              <w:t>1.11 [</w:t>
            </w:r>
            <w:r w:rsidRPr="00DB4107">
              <w:t>1.06</w:t>
            </w:r>
            <w:r>
              <w:t>,</w:t>
            </w:r>
            <w:r w:rsidRPr="00DB4107">
              <w:t xml:space="preserve"> 1.16]</w:t>
            </w:r>
          </w:p>
        </w:tc>
      </w:tr>
      <w:tr w:rsidR="007B4D6B" w14:paraId="3B20E720" w14:textId="77777777" w:rsidTr="00C11E13">
        <w:trPr>
          <w:trHeight w:val="417"/>
        </w:trPr>
        <w:tc>
          <w:tcPr>
            <w:tcW w:w="2235" w:type="dxa"/>
            <w:vAlign w:val="center"/>
          </w:tcPr>
          <w:p w14:paraId="361E2405" w14:textId="1E810E22" w:rsidR="007B4D6B" w:rsidRDefault="007B4D6B" w:rsidP="00C11E13">
            <w:r>
              <w:t>Attended</w:t>
            </w:r>
          </w:p>
        </w:tc>
        <w:tc>
          <w:tcPr>
            <w:tcW w:w="2382" w:type="dxa"/>
            <w:vAlign w:val="center"/>
          </w:tcPr>
          <w:p w14:paraId="3D589E98" w14:textId="05CBE42F" w:rsidR="007B4D6B" w:rsidRPr="008E021D" w:rsidRDefault="007B4D6B" w:rsidP="00C11E13">
            <w:r>
              <w:t>Baseline</w:t>
            </w:r>
          </w:p>
        </w:tc>
        <w:tc>
          <w:tcPr>
            <w:tcW w:w="2388" w:type="dxa"/>
            <w:vAlign w:val="center"/>
          </w:tcPr>
          <w:p w14:paraId="0BC911B3" w14:textId="1189EA46" w:rsidR="007B4D6B" w:rsidRDefault="007B4D6B" w:rsidP="00C11E13">
            <w:r>
              <w:t>Low</w:t>
            </w:r>
          </w:p>
        </w:tc>
        <w:tc>
          <w:tcPr>
            <w:tcW w:w="3027" w:type="dxa"/>
            <w:vAlign w:val="center"/>
          </w:tcPr>
          <w:p w14:paraId="3BB8C9C2" w14:textId="1DB59D29" w:rsidR="007B4D6B" w:rsidRDefault="007B4D6B" w:rsidP="00C11E13">
            <w:r w:rsidRPr="00DB4107">
              <w:t>1.09 [1.02</w:t>
            </w:r>
            <w:r>
              <w:t>,</w:t>
            </w:r>
            <w:r w:rsidRPr="00DB4107">
              <w:t xml:space="preserve"> 1.15]</w:t>
            </w:r>
          </w:p>
        </w:tc>
      </w:tr>
      <w:tr w:rsidR="007B4D6B" w14:paraId="5A13B79B" w14:textId="77777777" w:rsidTr="00C11E13">
        <w:trPr>
          <w:trHeight w:val="417"/>
        </w:trPr>
        <w:tc>
          <w:tcPr>
            <w:tcW w:w="2235" w:type="dxa"/>
            <w:vAlign w:val="center"/>
          </w:tcPr>
          <w:p w14:paraId="784F93AF" w14:textId="03FB5312" w:rsidR="007B4D6B" w:rsidRDefault="007B4D6B" w:rsidP="00C11E13">
            <w:r>
              <w:t>Attended</w:t>
            </w:r>
          </w:p>
        </w:tc>
        <w:tc>
          <w:tcPr>
            <w:tcW w:w="2382" w:type="dxa"/>
            <w:vAlign w:val="center"/>
          </w:tcPr>
          <w:p w14:paraId="1FE19158" w14:textId="72ED46FC" w:rsidR="007B4D6B" w:rsidRPr="008E021D" w:rsidRDefault="007B4D6B" w:rsidP="00C11E13">
            <w:r>
              <w:t>Acquisition</w:t>
            </w:r>
          </w:p>
        </w:tc>
        <w:tc>
          <w:tcPr>
            <w:tcW w:w="2388" w:type="dxa"/>
            <w:vAlign w:val="center"/>
          </w:tcPr>
          <w:p w14:paraId="2B919EAF" w14:textId="2575A7E1" w:rsidR="007B4D6B" w:rsidRDefault="007B4D6B" w:rsidP="00C11E13">
            <w:r>
              <w:t>High</w:t>
            </w:r>
          </w:p>
        </w:tc>
        <w:tc>
          <w:tcPr>
            <w:tcW w:w="3027" w:type="dxa"/>
            <w:vAlign w:val="center"/>
          </w:tcPr>
          <w:p w14:paraId="0C815E84" w14:textId="7DEC6164" w:rsidR="007B4D6B" w:rsidRDefault="007B4D6B" w:rsidP="00C11E13">
            <w:r>
              <w:t>1.10 [</w:t>
            </w:r>
            <w:r w:rsidRPr="00DB4107">
              <w:t>1.04</w:t>
            </w:r>
            <w:r>
              <w:t>,</w:t>
            </w:r>
            <w:r w:rsidRPr="00DB4107">
              <w:t xml:space="preserve"> 1.15]</w:t>
            </w:r>
          </w:p>
        </w:tc>
      </w:tr>
      <w:tr w:rsidR="007B4D6B" w14:paraId="09168C3A" w14:textId="77777777" w:rsidTr="00C11E13">
        <w:trPr>
          <w:trHeight w:val="417"/>
        </w:trPr>
        <w:tc>
          <w:tcPr>
            <w:tcW w:w="2235" w:type="dxa"/>
            <w:vAlign w:val="center"/>
          </w:tcPr>
          <w:p w14:paraId="4177A45A" w14:textId="55BFA05E" w:rsidR="007B4D6B" w:rsidRDefault="007B4D6B" w:rsidP="00C11E13">
            <w:r>
              <w:t>Attended</w:t>
            </w:r>
          </w:p>
        </w:tc>
        <w:tc>
          <w:tcPr>
            <w:tcW w:w="2382" w:type="dxa"/>
            <w:vAlign w:val="center"/>
          </w:tcPr>
          <w:p w14:paraId="25E8F1E1" w14:textId="2DB63037" w:rsidR="007B4D6B" w:rsidRPr="00534F07" w:rsidRDefault="007B4D6B" w:rsidP="00C11E13">
            <w:r>
              <w:t>Acquisition</w:t>
            </w:r>
          </w:p>
        </w:tc>
        <w:tc>
          <w:tcPr>
            <w:tcW w:w="2388" w:type="dxa"/>
            <w:vAlign w:val="center"/>
          </w:tcPr>
          <w:p w14:paraId="74940EC4" w14:textId="47AD211E" w:rsidR="007B4D6B" w:rsidRDefault="007B4D6B" w:rsidP="00C11E13">
            <w:r>
              <w:t>Low</w:t>
            </w:r>
          </w:p>
        </w:tc>
        <w:tc>
          <w:tcPr>
            <w:tcW w:w="3027" w:type="dxa"/>
            <w:vAlign w:val="center"/>
          </w:tcPr>
          <w:p w14:paraId="6F0760B9" w14:textId="7F584534" w:rsidR="007B4D6B" w:rsidRDefault="007B4D6B" w:rsidP="00C11E13">
            <w:r w:rsidRPr="00DB4107">
              <w:t>1.04 [0.97</w:t>
            </w:r>
            <w:r>
              <w:t>,</w:t>
            </w:r>
            <w:r w:rsidRPr="00DB4107">
              <w:t xml:space="preserve"> 1.11]</w:t>
            </w:r>
          </w:p>
        </w:tc>
      </w:tr>
      <w:tr w:rsidR="007B4D6B" w14:paraId="0EA1EF0D" w14:textId="77777777" w:rsidTr="00C11E13">
        <w:trPr>
          <w:trHeight w:val="417"/>
        </w:trPr>
        <w:tc>
          <w:tcPr>
            <w:tcW w:w="2235" w:type="dxa"/>
            <w:vAlign w:val="center"/>
          </w:tcPr>
          <w:p w14:paraId="410E39A7" w14:textId="04A74F2C" w:rsidR="007B4D6B" w:rsidRDefault="007B4D6B" w:rsidP="00C11E13">
            <w:r>
              <w:t>Attended</w:t>
            </w:r>
          </w:p>
        </w:tc>
        <w:tc>
          <w:tcPr>
            <w:tcW w:w="2382" w:type="dxa"/>
            <w:vAlign w:val="center"/>
          </w:tcPr>
          <w:p w14:paraId="59C6986E" w14:textId="57DC5908" w:rsidR="007B4D6B" w:rsidRPr="00C21D51" w:rsidRDefault="007B4D6B" w:rsidP="00C11E13">
            <w:r>
              <w:t>Extinction</w:t>
            </w:r>
          </w:p>
        </w:tc>
        <w:tc>
          <w:tcPr>
            <w:tcW w:w="2388" w:type="dxa"/>
            <w:vAlign w:val="center"/>
          </w:tcPr>
          <w:p w14:paraId="32D288DB" w14:textId="1A3D9A76" w:rsidR="007B4D6B" w:rsidRDefault="007B4D6B" w:rsidP="00C11E13">
            <w:r>
              <w:t>High</w:t>
            </w:r>
          </w:p>
        </w:tc>
        <w:tc>
          <w:tcPr>
            <w:tcW w:w="3027" w:type="dxa"/>
            <w:vAlign w:val="center"/>
          </w:tcPr>
          <w:p w14:paraId="51D90BAE" w14:textId="0B4C0BE5" w:rsidR="007B4D6B" w:rsidRDefault="007B4D6B" w:rsidP="00C11E13">
            <w:r w:rsidRPr="00DB4107">
              <w:t>1.07 [1.01</w:t>
            </w:r>
            <w:r>
              <w:t>,</w:t>
            </w:r>
            <w:r w:rsidRPr="00DB4107">
              <w:t xml:space="preserve"> 1.13]</w:t>
            </w:r>
          </w:p>
        </w:tc>
      </w:tr>
      <w:tr w:rsidR="007B4D6B" w14:paraId="4EB6C70F" w14:textId="77777777" w:rsidTr="00C11E13">
        <w:trPr>
          <w:trHeight w:val="417"/>
        </w:trPr>
        <w:tc>
          <w:tcPr>
            <w:tcW w:w="2235" w:type="dxa"/>
            <w:vAlign w:val="center"/>
          </w:tcPr>
          <w:p w14:paraId="755C7B38" w14:textId="7377F6D7" w:rsidR="007B4D6B" w:rsidRDefault="007B4D6B" w:rsidP="00C11E13">
            <w:r>
              <w:t>Attended</w:t>
            </w:r>
          </w:p>
        </w:tc>
        <w:tc>
          <w:tcPr>
            <w:tcW w:w="2382" w:type="dxa"/>
            <w:vAlign w:val="center"/>
          </w:tcPr>
          <w:p w14:paraId="77F007B4" w14:textId="485B5937" w:rsidR="007B4D6B" w:rsidRPr="00C21D51" w:rsidRDefault="007B4D6B" w:rsidP="00C11E13">
            <w:r>
              <w:t>Extinction</w:t>
            </w:r>
          </w:p>
        </w:tc>
        <w:tc>
          <w:tcPr>
            <w:tcW w:w="2388" w:type="dxa"/>
            <w:vAlign w:val="center"/>
          </w:tcPr>
          <w:p w14:paraId="4E64880A" w14:textId="3857A0DD" w:rsidR="007B4D6B" w:rsidRDefault="007B4D6B" w:rsidP="00C11E13">
            <w:r>
              <w:t>Low</w:t>
            </w:r>
          </w:p>
        </w:tc>
        <w:tc>
          <w:tcPr>
            <w:tcW w:w="3027" w:type="dxa"/>
            <w:vAlign w:val="center"/>
          </w:tcPr>
          <w:p w14:paraId="01C3C705" w14:textId="6B5D9DF9" w:rsidR="007B4D6B" w:rsidRDefault="007B4D6B" w:rsidP="00C11E13">
            <w:r w:rsidRPr="00DB4107">
              <w:t>0.95 [0.84</w:t>
            </w:r>
            <w:r>
              <w:t>,</w:t>
            </w:r>
            <w:r w:rsidRPr="00DB4107">
              <w:t xml:space="preserve"> 1.06]</w:t>
            </w:r>
          </w:p>
        </w:tc>
      </w:tr>
      <w:tr w:rsidR="007B4D6B" w14:paraId="370C82B8" w14:textId="77777777" w:rsidTr="00C11E13">
        <w:trPr>
          <w:trHeight w:val="417"/>
        </w:trPr>
        <w:tc>
          <w:tcPr>
            <w:tcW w:w="2235" w:type="dxa"/>
            <w:vAlign w:val="center"/>
          </w:tcPr>
          <w:p w14:paraId="6B478261" w14:textId="2435FBC9" w:rsidR="007B4D6B" w:rsidRDefault="007B4D6B" w:rsidP="00C11E13">
            <w:r>
              <w:t>Unattended</w:t>
            </w:r>
          </w:p>
        </w:tc>
        <w:tc>
          <w:tcPr>
            <w:tcW w:w="2382" w:type="dxa"/>
            <w:vAlign w:val="center"/>
          </w:tcPr>
          <w:p w14:paraId="3161B91A" w14:textId="6EE4A546" w:rsidR="007B4D6B" w:rsidRDefault="007B4D6B" w:rsidP="00C11E13">
            <w:r>
              <w:t>Baseline</w:t>
            </w:r>
          </w:p>
        </w:tc>
        <w:tc>
          <w:tcPr>
            <w:tcW w:w="2388" w:type="dxa"/>
            <w:vAlign w:val="center"/>
          </w:tcPr>
          <w:p w14:paraId="0D06E9A6" w14:textId="54A563FE" w:rsidR="007B4D6B" w:rsidRDefault="007B4D6B" w:rsidP="00C11E13">
            <w:r>
              <w:t>High</w:t>
            </w:r>
          </w:p>
        </w:tc>
        <w:tc>
          <w:tcPr>
            <w:tcW w:w="3027" w:type="dxa"/>
            <w:vAlign w:val="center"/>
          </w:tcPr>
          <w:p w14:paraId="5D3E388E" w14:textId="09BCE172" w:rsidR="007B4D6B" w:rsidRPr="00C57028" w:rsidRDefault="007B4D6B" w:rsidP="00C11E13">
            <w:r w:rsidRPr="00DB4107">
              <w:t>0.95 [0.89</w:t>
            </w:r>
            <w:r>
              <w:t>,</w:t>
            </w:r>
            <w:r w:rsidRPr="00DB4107">
              <w:t xml:space="preserve"> 1.01]</w:t>
            </w:r>
          </w:p>
        </w:tc>
      </w:tr>
      <w:tr w:rsidR="007B4D6B" w14:paraId="6DD8CAF6" w14:textId="77777777" w:rsidTr="00C11E13">
        <w:trPr>
          <w:trHeight w:val="417"/>
        </w:trPr>
        <w:tc>
          <w:tcPr>
            <w:tcW w:w="2235" w:type="dxa"/>
            <w:vAlign w:val="center"/>
          </w:tcPr>
          <w:p w14:paraId="16B5B774" w14:textId="46F4E5E0" w:rsidR="007B4D6B" w:rsidRDefault="007B4D6B" w:rsidP="00C11E13">
            <w:r>
              <w:t>Unattended</w:t>
            </w:r>
          </w:p>
        </w:tc>
        <w:tc>
          <w:tcPr>
            <w:tcW w:w="2382" w:type="dxa"/>
            <w:vAlign w:val="center"/>
          </w:tcPr>
          <w:p w14:paraId="544BA0F3" w14:textId="67F9E0F6" w:rsidR="007B4D6B" w:rsidRDefault="007B4D6B" w:rsidP="00C11E13">
            <w:r>
              <w:t>Baseline</w:t>
            </w:r>
          </w:p>
        </w:tc>
        <w:tc>
          <w:tcPr>
            <w:tcW w:w="2388" w:type="dxa"/>
            <w:vAlign w:val="center"/>
          </w:tcPr>
          <w:p w14:paraId="746A72E0" w14:textId="78382776" w:rsidR="007B4D6B" w:rsidRDefault="007B4D6B" w:rsidP="00C11E13">
            <w:r>
              <w:t>Low</w:t>
            </w:r>
          </w:p>
        </w:tc>
        <w:tc>
          <w:tcPr>
            <w:tcW w:w="3027" w:type="dxa"/>
            <w:vAlign w:val="center"/>
          </w:tcPr>
          <w:p w14:paraId="32C5EB18" w14:textId="53A4617B" w:rsidR="007B4D6B" w:rsidRPr="00C57028" w:rsidRDefault="007B4D6B" w:rsidP="00C11E13">
            <w:r w:rsidRPr="00DB4107">
              <w:t>0.89 [0.83</w:t>
            </w:r>
            <w:r>
              <w:t>,</w:t>
            </w:r>
            <w:r w:rsidRPr="00DB4107">
              <w:t xml:space="preserve"> 0.96]</w:t>
            </w:r>
          </w:p>
        </w:tc>
      </w:tr>
      <w:tr w:rsidR="007B4D6B" w14:paraId="12C5F138" w14:textId="77777777" w:rsidTr="00C11E13">
        <w:trPr>
          <w:trHeight w:val="417"/>
        </w:trPr>
        <w:tc>
          <w:tcPr>
            <w:tcW w:w="2235" w:type="dxa"/>
            <w:vAlign w:val="center"/>
          </w:tcPr>
          <w:p w14:paraId="775B23B6" w14:textId="142D4D9F" w:rsidR="007B4D6B" w:rsidRDefault="007B4D6B" w:rsidP="00C11E13">
            <w:r>
              <w:t>Unattended</w:t>
            </w:r>
          </w:p>
        </w:tc>
        <w:tc>
          <w:tcPr>
            <w:tcW w:w="2382" w:type="dxa"/>
            <w:vAlign w:val="center"/>
          </w:tcPr>
          <w:p w14:paraId="7E75E916" w14:textId="4EC3B11B" w:rsidR="007B4D6B" w:rsidRDefault="007B4D6B" w:rsidP="00C11E13">
            <w:r>
              <w:t>Acquisition</w:t>
            </w:r>
          </w:p>
        </w:tc>
        <w:tc>
          <w:tcPr>
            <w:tcW w:w="2388" w:type="dxa"/>
            <w:vAlign w:val="center"/>
          </w:tcPr>
          <w:p w14:paraId="0C7BE775" w14:textId="446E48C0" w:rsidR="007B4D6B" w:rsidRDefault="007B4D6B" w:rsidP="00C11E13">
            <w:r>
              <w:t>High</w:t>
            </w:r>
          </w:p>
        </w:tc>
        <w:tc>
          <w:tcPr>
            <w:tcW w:w="3027" w:type="dxa"/>
            <w:vAlign w:val="center"/>
          </w:tcPr>
          <w:p w14:paraId="086B2DBA" w14:textId="73CB2156" w:rsidR="007B4D6B" w:rsidRPr="00C57028" w:rsidRDefault="007B4D6B" w:rsidP="00C11E13">
            <w:r w:rsidRPr="00DB4107">
              <w:t>0.91 [0.84</w:t>
            </w:r>
            <w:r>
              <w:t>,</w:t>
            </w:r>
            <w:r w:rsidRPr="00DB4107">
              <w:t xml:space="preserve"> 0.97]</w:t>
            </w:r>
          </w:p>
        </w:tc>
      </w:tr>
      <w:tr w:rsidR="007B4D6B" w14:paraId="77EA3FF9" w14:textId="77777777" w:rsidTr="00C11E13">
        <w:trPr>
          <w:trHeight w:val="417"/>
        </w:trPr>
        <w:tc>
          <w:tcPr>
            <w:tcW w:w="2235" w:type="dxa"/>
            <w:vAlign w:val="center"/>
          </w:tcPr>
          <w:p w14:paraId="253DDA16" w14:textId="4E7302CF" w:rsidR="007B4D6B" w:rsidRDefault="007B4D6B" w:rsidP="00C11E13">
            <w:r>
              <w:t>Unattended</w:t>
            </w:r>
          </w:p>
        </w:tc>
        <w:tc>
          <w:tcPr>
            <w:tcW w:w="2382" w:type="dxa"/>
            <w:vAlign w:val="center"/>
          </w:tcPr>
          <w:p w14:paraId="50E44805" w14:textId="70A533BB" w:rsidR="007B4D6B" w:rsidRDefault="007B4D6B" w:rsidP="00C11E13">
            <w:r>
              <w:t>Acquisition</w:t>
            </w:r>
          </w:p>
        </w:tc>
        <w:tc>
          <w:tcPr>
            <w:tcW w:w="2388" w:type="dxa"/>
            <w:vAlign w:val="center"/>
          </w:tcPr>
          <w:p w14:paraId="60ABD356" w14:textId="0CBE8BF1" w:rsidR="007B4D6B" w:rsidRDefault="007B4D6B" w:rsidP="00C11E13">
            <w:r>
              <w:t>Low</w:t>
            </w:r>
          </w:p>
        </w:tc>
        <w:tc>
          <w:tcPr>
            <w:tcW w:w="3027" w:type="dxa"/>
            <w:vAlign w:val="center"/>
          </w:tcPr>
          <w:p w14:paraId="3AD77D2F" w14:textId="12C5E4D1" w:rsidR="007B4D6B" w:rsidRPr="00C57028" w:rsidRDefault="007B4D6B" w:rsidP="00C11E13">
            <w:r w:rsidRPr="00DB4107">
              <w:t>0.93 [0.82</w:t>
            </w:r>
            <w:r>
              <w:t>,</w:t>
            </w:r>
            <w:r w:rsidRPr="00DB4107">
              <w:t xml:space="preserve"> 1.04]</w:t>
            </w:r>
          </w:p>
        </w:tc>
      </w:tr>
      <w:tr w:rsidR="007B4D6B" w14:paraId="1B5724F6" w14:textId="77777777" w:rsidTr="00C11E13">
        <w:trPr>
          <w:trHeight w:val="417"/>
        </w:trPr>
        <w:tc>
          <w:tcPr>
            <w:tcW w:w="2235" w:type="dxa"/>
            <w:vAlign w:val="center"/>
          </w:tcPr>
          <w:p w14:paraId="6A70FB45" w14:textId="440FDB07" w:rsidR="007B4D6B" w:rsidRDefault="007B4D6B" w:rsidP="00C11E13">
            <w:r>
              <w:t>Unattended</w:t>
            </w:r>
          </w:p>
        </w:tc>
        <w:tc>
          <w:tcPr>
            <w:tcW w:w="2382" w:type="dxa"/>
            <w:vAlign w:val="center"/>
          </w:tcPr>
          <w:p w14:paraId="0B64811A" w14:textId="7931A391" w:rsidR="007B4D6B" w:rsidRDefault="007B4D6B" w:rsidP="00C11E13">
            <w:r>
              <w:t>Extinction</w:t>
            </w:r>
          </w:p>
        </w:tc>
        <w:tc>
          <w:tcPr>
            <w:tcW w:w="2388" w:type="dxa"/>
            <w:vAlign w:val="center"/>
          </w:tcPr>
          <w:p w14:paraId="29B97FAA" w14:textId="005CE658" w:rsidR="007B4D6B" w:rsidRDefault="007B4D6B" w:rsidP="00C11E13">
            <w:r>
              <w:t>High</w:t>
            </w:r>
          </w:p>
        </w:tc>
        <w:tc>
          <w:tcPr>
            <w:tcW w:w="3027" w:type="dxa"/>
            <w:vAlign w:val="center"/>
          </w:tcPr>
          <w:p w14:paraId="4C635F98" w14:textId="7C50FAAB" w:rsidR="007B4D6B" w:rsidRPr="00C57028" w:rsidRDefault="007B4D6B" w:rsidP="00C11E13">
            <w:r w:rsidRPr="00DB4107">
              <w:t>0.93 [0.85</w:t>
            </w:r>
            <w:r>
              <w:t>,</w:t>
            </w:r>
            <w:r w:rsidRPr="00DB4107">
              <w:t xml:space="preserve"> 1</w:t>
            </w:r>
            <w:r>
              <w:t>.00</w:t>
            </w:r>
            <w:r w:rsidRPr="00DB4107">
              <w:t>]</w:t>
            </w:r>
          </w:p>
        </w:tc>
      </w:tr>
      <w:tr w:rsidR="007B4D6B" w14:paraId="7CB6F88A" w14:textId="77777777" w:rsidTr="00C11E13">
        <w:trPr>
          <w:trHeight w:val="417"/>
        </w:trPr>
        <w:tc>
          <w:tcPr>
            <w:tcW w:w="2235" w:type="dxa"/>
            <w:tcBorders>
              <w:bottom w:val="single" w:sz="4" w:space="0" w:color="auto"/>
            </w:tcBorders>
            <w:vAlign w:val="center"/>
          </w:tcPr>
          <w:p w14:paraId="1D193FE8" w14:textId="662DAD15" w:rsidR="007B4D6B" w:rsidRDefault="007B4D6B" w:rsidP="00C11E13">
            <w:r>
              <w:t>Unattended</w:t>
            </w:r>
          </w:p>
        </w:tc>
        <w:tc>
          <w:tcPr>
            <w:tcW w:w="2382" w:type="dxa"/>
            <w:tcBorders>
              <w:bottom w:val="single" w:sz="4" w:space="0" w:color="auto"/>
            </w:tcBorders>
            <w:vAlign w:val="center"/>
          </w:tcPr>
          <w:p w14:paraId="6CB55788" w14:textId="1269B21C" w:rsidR="007B4D6B" w:rsidRDefault="007B4D6B" w:rsidP="00C11E13">
            <w:r>
              <w:t>Extinction</w:t>
            </w:r>
          </w:p>
        </w:tc>
        <w:tc>
          <w:tcPr>
            <w:tcW w:w="2388" w:type="dxa"/>
            <w:tcBorders>
              <w:bottom w:val="single" w:sz="4" w:space="0" w:color="auto"/>
            </w:tcBorders>
            <w:vAlign w:val="center"/>
          </w:tcPr>
          <w:p w14:paraId="03EBFBB7" w14:textId="7BE285E7" w:rsidR="007B4D6B" w:rsidRDefault="007B4D6B" w:rsidP="00C11E13">
            <w:r>
              <w:t>Low</w:t>
            </w:r>
          </w:p>
        </w:tc>
        <w:tc>
          <w:tcPr>
            <w:tcW w:w="3027" w:type="dxa"/>
            <w:tcBorders>
              <w:bottom w:val="single" w:sz="4" w:space="0" w:color="auto"/>
            </w:tcBorders>
            <w:vAlign w:val="center"/>
          </w:tcPr>
          <w:p w14:paraId="0F243FF9" w14:textId="4882F463" w:rsidR="007B4D6B" w:rsidRPr="00C57028" w:rsidRDefault="007B4D6B" w:rsidP="00C11E13">
            <w:r w:rsidRPr="00DB4107">
              <w:t>0.95 [0.84</w:t>
            </w:r>
            <w:r>
              <w:t>,</w:t>
            </w:r>
            <w:r w:rsidRPr="00DB4107">
              <w:t xml:space="preserve"> 1.06]</w:t>
            </w:r>
          </w:p>
        </w:tc>
      </w:tr>
    </w:tbl>
    <w:p w14:paraId="2B0EE25E" w14:textId="19657ACE" w:rsidR="007B4D6B" w:rsidRDefault="00450C0F" w:rsidP="00876BCA">
      <w:r w:rsidRPr="00450C0F">
        <w:rPr>
          <w:noProof/>
        </w:rPr>
        <mc:AlternateContent>
          <mc:Choice Requires="wpg">
            <w:drawing>
              <wp:anchor distT="0" distB="0" distL="114300" distR="114300" simplePos="0" relativeHeight="251670528" behindDoc="0" locked="0" layoutInCell="1" allowOverlap="1" wp14:anchorId="4B0978F4" wp14:editId="4B42A165">
                <wp:simplePos x="0" y="0"/>
                <wp:positionH relativeFrom="margin">
                  <wp:posOffset>-623570</wp:posOffset>
                </wp:positionH>
                <wp:positionV relativeFrom="paragraph">
                  <wp:posOffset>1068501</wp:posOffset>
                </wp:positionV>
                <wp:extent cx="7210800" cy="2473200"/>
                <wp:effectExtent l="19050" t="19050" r="28575" b="22860"/>
                <wp:wrapSquare wrapText="bothSides"/>
                <wp:docPr id="52" name="Group 15"/>
                <wp:cNvGraphicFramePr/>
                <a:graphic xmlns:a="http://schemas.openxmlformats.org/drawingml/2006/main">
                  <a:graphicData uri="http://schemas.microsoft.com/office/word/2010/wordprocessingGroup">
                    <wpg:wgp>
                      <wpg:cNvGrpSpPr/>
                      <wpg:grpSpPr>
                        <a:xfrm>
                          <a:off x="0" y="0"/>
                          <a:ext cx="7210800" cy="2473200"/>
                          <a:chOff x="0" y="0"/>
                          <a:chExt cx="6146363" cy="1911600"/>
                        </a:xfrm>
                      </wpg:grpSpPr>
                      <pic:pic xmlns:pic="http://schemas.openxmlformats.org/drawingml/2006/picture">
                        <pic:nvPicPr>
                          <pic:cNvPr id="53" name="Picture 53"/>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073182" cy="1911600"/>
                          </a:xfrm>
                          <a:prstGeom prst="rect">
                            <a:avLst/>
                          </a:prstGeom>
                          <a:ln>
                            <a:solidFill>
                              <a:schemeClr val="bg1"/>
                            </a:solidFill>
                          </a:ln>
                        </pic:spPr>
                      </pic:pic>
                      <pic:pic xmlns:pic="http://schemas.openxmlformats.org/drawingml/2006/picture">
                        <pic:nvPicPr>
                          <pic:cNvPr id="54" name="Picture 54"/>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3073182" y="0"/>
                            <a:ext cx="3073181" cy="1911600"/>
                          </a:xfrm>
                          <a:prstGeom prst="rect">
                            <a:avLst/>
                          </a:prstGeom>
                          <a:ln>
                            <a:solidFill>
                              <a:schemeClr val="bg1"/>
                            </a:solidFill>
                          </a:ln>
                        </pic:spPr>
                      </pic:pic>
                      <wps:wsp>
                        <wps:cNvPr id="55" name="Rectangle 55"/>
                        <wps:cNvSpPr/>
                        <wps:spPr>
                          <a:xfrm>
                            <a:off x="0" y="1694491"/>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Rectangle 56"/>
                        <wps:cNvSpPr/>
                        <wps:spPr>
                          <a:xfrm>
                            <a:off x="3073182" y="1694490"/>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group w14:anchorId="2155BA52" id="Group 15" o:spid="_x0000_s1026" style="position:absolute;margin-left:-49.1pt;margin-top:84.15pt;width:567.8pt;height:194.75pt;z-index:251670528;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">
                <v:shape id="Picture 53" o:spid="_x0000_s1027"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" stroked="t" strokecolor="white [3212]">
                  <v:imagedata r:id="rId26" o:title=""/>
                  <v:path arrowok="t"/>
                </v:shape>
                <v:shape id="Picture 54" o:spid="_x0000_s1028"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" stroked="t" strokecolor="white [3212]">
                  <v:imagedata r:id="rId27" o:title=""/>
                  <v:path arrowok="t"/>
                </v:shape>
                <v:rect id="Rectangle 55" o:spid="_x0000_s1029" style="position:absolute;top:16944;width:2330;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" fillcolor="white [3212]" strokecolor="white [3212]" strokeweight="1pt"/>
                <v:rect id="Rectangle 56" o:spid="_x0000_s1030" style="position:absolute;left:30731;top:16944;width:2331;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" fillcolor="white [3212]" strokecolor="white [3212]" strokeweight="1pt"/>
                <w10:wrap type="square" anchorx="margin"/>
              </v:group>
            </w:pict>
          </mc:Fallback>
        </mc:AlternateContent>
      </w:r>
    </w:p>
    <w:p w14:paraId="32F6AA69" w14:textId="18589554" w:rsidR="005D0085" w:rsidRDefault="005D0085" w:rsidP="00876BCA"/>
    <w:p w14:paraId="1595A41F" w14:textId="358ABE86" w:rsidR="000F0109" w:rsidRDefault="00E66917" w:rsidP="004269CE">
      <w:pPr>
        <w:jc w:val="both"/>
        <w:rPr>
          <w:sz w:val="20"/>
        </w:rPr>
      </w:pPr>
      <w:r>
        <w:rPr>
          <w:b/>
          <w:sz w:val="20"/>
        </w:rPr>
        <w:lastRenderedPageBreak/>
        <w:t>Figure 5</w:t>
      </w:r>
      <w:r w:rsidR="00C1424D" w:rsidRPr="00FF793F">
        <w:rPr>
          <w:b/>
          <w:sz w:val="20"/>
        </w:rPr>
        <w:t xml:space="preserve">. </w:t>
      </w:r>
      <w:r w:rsidR="00C1424D" w:rsidRPr="00FF793F">
        <w:rPr>
          <w:sz w:val="20"/>
        </w:rPr>
        <w:t>Posterior distribution</w:t>
      </w:r>
      <w:r w:rsidR="00C1424D">
        <w:rPr>
          <w:sz w:val="20"/>
        </w:rPr>
        <w:t>s</w:t>
      </w:r>
      <w:r w:rsidR="00C1424D" w:rsidRPr="00FF793F">
        <w:rPr>
          <w:sz w:val="20"/>
        </w:rPr>
        <w:t xml:space="preserve"> of the interaction model</w:t>
      </w:r>
      <w:r w:rsidR="00C1424D">
        <w:rPr>
          <w:sz w:val="20"/>
        </w:rPr>
        <w:t>s for ssVEP amplitudes across conditions.</w:t>
      </w:r>
      <w:r w:rsidR="000F0109">
        <w:rPr>
          <w:sz w:val="20"/>
        </w:rPr>
        <w:t xml:space="preserve"> </w:t>
      </w:r>
    </w:p>
    <w:p w14:paraId="31FB0F43" w14:textId="295881AE" w:rsidR="000F0109" w:rsidRDefault="000F0109" w:rsidP="004269CE">
      <w:pPr>
        <w:jc w:val="both"/>
        <w:rPr>
          <w:szCs w:val="24"/>
        </w:rPr>
      </w:pPr>
    </w:p>
    <w:p w14:paraId="628A638D" w14:textId="2E097211" w:rsidR="007D27A2" w:rsidRDefault="000F0109" w:rsidP="00750818">
      <w:pPr>
        <w:spacing w:line="480" w:lineRule="auto"/>
        <w:ind w:firstLine="284"/>
        <w:jc w:val="both"/>
      </w:pPr>
      <w:r>
        <w:t>The poste</w:t>
      </w:r>
      <w:r w:rsidR="005B7BA6">
        <w:t>rior distribution</w:t>
      </w:r>
      <w:r w:rsidR="00E9418F">
        <w:t>s</w:t>
      </w:r>
      <w:r w:rsidR="005B7BA6">
        <w:t xml:space="preserve"> also indicated</w:t>
      </w:r>
      <w:r>
        <w:t xml:space="preserve"> that reward phase and probability interact</w:t>
      </w:r>
      <w:r w:rsidR="005B7BA6">
        <w:t>ed</w:t>
      </w:r>
      <w:r>
        <w:t xml:space="preserve"> differently across attended and unattended stimuli. Focusing on the attended stimuli first, </w:t>
      </w:r>
      <w:r w:rsidR="00750818">
        <w:t xml:space="preserve">there was no evidence </w:t>
      </w:r>
      <w:r w:rsidR="00462A22">
        <w:t>for a difference between acquisition and baseline</w:t>
      </w:r>
      <w:r>
        <w:t xml:space="preserve"> when stimuli </w:t>
      </w:r>
      <w:r w:rsidR="00750818">
        <w:t>were</w:t>
      </w:r>
      <w:r>
        <w:t xml:space="preserve"> highly rewarded</w:t>
      </w:r>
      <w:r w:rsidR="00750818">
        <w:t xml:space="preserve"> (</w:t>
      </w:r>
      <w:r w:rsidR="00750818">
        <w:rPr>
          <w:i/>
        </w:rPr>
        <w:t xml:space="preserve">M = </w:t>
      </w:r>
      <w:r w:rsidR="00750818">
        <w:t>0.02; 95% HDI [-0.06, 0.09]; ER = 2</w:t>
      </w:r>
      <w:r w:rsidR="007118AB">
        <w:t>.06</w:t>
      </w:r>
      <w:r w:rsidR="00750818">
        <w:t>)</w:t>
      </w:r>
      <w:r>
        <w:t xml:space="preserve">, </w:t>
      </w:r>
      <w:r w:rsidR="00750818">
        <w:t xml:space="preserve">but there was </w:t>
      </w:r>
      <w:r w:rsidR="00E9418F">
        <w:t xml:space="preserve">weak </w:t>
      </w:r>
      <w:r w:rsidR="00750818">
        <w:t>evidence for lower amplitudes in acquisition when the stimuli were</w:t>
      </w:r>
      <w:r>
        <w:t xml:space="preserve"> lowly rewarded</w:t>
      </w:r>
      <w:r w:rsidR="00750818">
        <w:t xml:space="preserve"> (</w:t>
      </w:r>
      <w:r w:rsidR="00750818">
        <w:rPr>
          <w:i/>
        </w:rPr>
        <w:t xml:space="preserve">M = </w:t>
      </w:r>
      <w:r w:rsidR="00750818">
        <w:t>0.04; 95% HDI [-0.04, 0.12]</w:t>
      </w:r>
      <w:r w:rsidR="007118AB">
        <w:t>; ER = 6.69</w:t>
      </w:r>
      <w:r w:rsidR="00750818">
        <w:t>)</w:t>
      </w:r>
      <w:r>
        <w:t xml:space="preserve">. </w:t>
      </w:r>
      <w:r w:rsidR="00750818">
        <w:t>There was little evidence</w:t>
      </w:r>
      <w:r w:rsidR="00755367">
        <w:t xml:space="preserve"> that the amplitudes were lower in acquisition compared to extinction for the high reward condition (</w:t>
      </w:r>
      <w:r w:rsidR="00755367">
        <w:rPr>
          <w:i/>
        </w:rPr>
        <w:t xml:space="preserve">M = </w:t>
      </w:r>
      <w:r w:rsidR="003460DC">
        <w:t>0.03</w:t>
      </w:r>
      <w:r w:rsidR="00755367">
        <w:t>; 95% HDI [-0.05, 0.11]</w:t>
      </w:r>
      <w:r w:rsidR="00750818">
        <w:t>; ER = 3</w:t>
      </w:r>
      <w:r w:rsidR="007118AB">
        <w:t>.02</w:t>
      </w:r>
      <w:r w:rsidR="00755367">
        <w:t>).</w:t>
      </w:r>
      <w:r w:rsidR="00E9418F">
        <w:t xml:space="preserve"> F</w:t>
      </w:r>
      <w:r w:rsidR="00755367">
        <w:t xml:space="preserve">or the low reward condition, </w:t>
      </w:r>
      <w:r w:rsidR="00750818">
        <w:t xml:space="preserve">there was </w:t>
      </w:r>
      <w:r w:rsidR="00E9418F">
        <w:t xml:space="preserve">weak </w:t>
      </w:r>
      <w:r w:rsidR="00750818">
        <w:t>evidence that</w:t>
      </w:r>
      <w:r w:rsidR="00755367">
        <w:t xml:space="preserve"> amplitudes were higher in extinction compared to acquisition (</w:t>
      </w:r>
      <w:r w:rsidR="00755367">
        <w:rPr>
          <w:i/>
        </w:rPr>
        <w:t xml:space="preserve">M = </w:t>
      </w:r>
      <w:r w:rsidR="003460DC">
        <w:t>0.05</w:t>
      </w:r>
      <w:r w:rsidR="004D7E75">
        <w:t>; 95% HDI [-0.04, 0.14</w:t>
      </w:r>
      <w:r w:rsidR="00755367">
        <w:t>]</w:t>
      </w:r>
      <w:r w:rsidR="007118AB">
        <w:t>; ER = 5.80</w:t>
      </w:r>
      <w:r w:rsidR="00755367">
        <w:t>).</w:t>
      </w:r>
      <w:r w:rsidR="00E9418F">
        <w:t xml:space="preserve"> </w:t>
      </w:r>
      <w:r w:rsidR="004D7E75">
        <w:t xml:space="preserve">For the unattended stimuli, </w:t>
      </w:r>
      <w:r w:rsidR="002F3190">
        <w:t xml:space="preserve">the </w:t>
      </w:r>
      <w:r w:rsidR="004D7E75">
        <w:t>amplitudes</w:t>
      </w:r>
      <w:r w:rsidR="00E9418F">
        <w:t xml:space="preserve"> slightly</w:t>
      </w:r>
      <w:r w:rsidR="004D7E75">
        <w:t xml:space="preserve"> lowered from baseline to acquisition </w:t>
      </w:r>
      <w:r w:rsidR="00E305AF">
        <w:t>in the</w:t>
      </w:r>
      <w:r w:rsidR="004D7E75">
        <w:t xml:space="preserve"> high rewarded condition (</w:t>
      </w:r>
      <w:r w:rsidR="004D7E75">
        <w:rPr>
          <w:i/>
        </w:rPr>
        <w:t xml:space="preserve">M = </w:t>
      </w:r>
      <w:r w:rsidR="004D7E75">
        <w:t>0.04; 95% HDI [-0.03, 0.11]</w:t>
      </w:r>
      <w:r w:rsidR="007118AB">
        <w:t>; ER = 5.76</w:t>
      </w:r>
      <w:r w:rsidR="004D7E75">
        <w:t>)</w:t>
      </w:r>
      <w:r w:rsidR="002F3190">
        <w:t xml:space="preserve">, but not in the </w:t>
      </w:r>
      <w:r w:rsidR="0049608C">
        <w:t>low rewarded condition</w:t>
      </w:r>
      <w:r w:rsidR="004D7E75">
        <w:t xml:space="preserve"> (</w:t>
      </w:r>
      <w:r w:rsidR="004D7E75">
        <w:rPr>
          <w:i/>
        </w:rPr>
        <w:t xml:space="preserve">M = </w:t>
      </w:r>
      <w:r w:rsidR="004D7E75">
        <w:t>0.04; 95% HDI [-0.10, 0.18]</w:t>
      </w:r>
      <w:r w:rsidR="002F3190">
        <w:t>; ER = 2</w:t>
      </w:r>
      <w:r w:rsidR="007118AB">
        <w:t>.48</w:t>
      </w:r>
      <w:r w:rsidR="004D7E75">
        <w:t>).</w:t>
      </w:r>
      <w:r w:rsidR="0049608C">
        <w:t xml:space="preserve"> Amplitudes </w:t>
      </w:r>
      <w:r w:rsidR="002F3190">
        <w:t xml:space="preserve">did not </w:t>
      </w:r>
      <w:r w:rsidR="00E9418F">
        <w:t xml:space="preserve">reliably </w:t>
      </w:r>
      <w:r w:rsidR="002F3190">
        <w:t>change</w:t>
      </w:r>
      <w:r w:rsidR="0049608C">
        <w:t xml:space="preserve"> from acquisition to extinction for </w:t>
      </w:r>
      <w:r w:rsidR="00E305AF">
        <w:t>neither</w:t>
      </w:r>
      <w:r w:rsidR="0049608C">
        <w:t xml:space="preserve"> the high reward (</w:t>
      </w:r>
      <w:r w:rsidR="0049608C">
        <w:rPr>
          <w:i/>
        </w:rPr>
        <w:t xml:space="preserve">M = </w:t>
      </w:r>
      <w:r w:rsidR="0049608C">
        <w:t>0.02; 95% HDI [-0.07, 0.11]</w:t>
      </w:r>
      <w:r w:rsidR="007118AB">
        <w:t>; ER = 1.78</w:t>
      </w:r>
      <w:r w:rsidR="0049608C">
        <w:t xml:space="preserve">) </w:t>
      </w:r>
      <w:r w:rsidR="00E305AF">
        <w:t>nor</w:t>
      </w:r>
      <w:r w:rsidR="0049608C">
        <w:t xml:space="preserve"> the low reward condition (</w:t>
      </w:r>
      <w:r w:rsidR="0049608C">
        <w:rPr>
          <w:i/>
        </w:rPr>
        <w:t xml:space="preserve">M = </w:t>
      </w:r>
      <w:r w:rsidR="007118AB">
        <w:t>0.02</w:t>
      </w:r>
      <w:r w:rsidR="0049608C">
        <w:t>; 95% HDI [-0.07, 0.11]</w:t>
      </w:r>
      <w:r w:rsidR="002F3190">
        <w:t xml:space="preserve">; ER = </w:t>
      </w:r>
      <w:r w:rsidR="007118AB">
        <w:t>1.88</w:t>
      </w:r>
      <w:r w:rsidR="0049608C">
        <w:t>).</w:t>
      </w:r>
    </w:p>
    <w:p w14:paraId="05C73435" w14:textId="4952414C" w:rsidR="004D7E75" w:rsidRDefault="007D27A2" w:rsidP="00750818">
      <w:pPr>
        <w:spacing w:line="480" w:lineRule="auto"/>
        <w:ind w:firstLine="284"/>
        <w:jc w:val="both"/>
      </w:pPr>
      <w:r>
        <w:t xml:space="preserve">To summarize, in the attended condition </w:t>
      </w:r>
      <w:r w:rsidR="0046376A" w:rsidRPr="00D92BFE">
        <w:rPr>
          <w:rFonts w:eastAsia="Times New Roman"/>
          <w:szCs w:val="24"/>
        </w:rPr>
        <w:t xml:space="preserve">ssVEP </w:t>
      </w:r>
      <w:bookmarkStart w:id="19" w:name="_GoBack"/>
      <w:bookmarkEnd w:id="19"/>
      <w:r>
        <w:t>amplitudes did not change across reward phases for high reward</w:t>
      </w:r>
      <w:r w:rsidR="00E9418F">
        <w:t>ed</w:t>
      </w:r>
      <w:r>
        <w:t xml:space="preserve"> stimuli. However, for low rewarded stimuli, there was some evidence that they lowered from baseline to acquisition and increased from acquisition to extinction. For the unattended condition</w:t>
      </w:r>
      <w:r w:rsidR="0084073F">
        <w:t xml:space="preserve">, amplitudes </w:t>
      </w:r>
      <w:r w:rsidR="00E9418F">
        <w:t xml:space="preserve">elicited by </w:t>
      </w:r>
      <w:r w:rsidR="0084073F">
        <w:t xml:space="preserve">the low rewarded color did not change across reward phases. For the high rewarded color, there was some evidence that amplitudes </w:t>
      </w:r>
      <w:r w:rsidR="00E9418F">
        <w:t xml:space="preserve">decreased </w:t>
      </w:r>
      <w:r w:rsidR="0084073F">
        <w:t>from baseline to acquisition and increased from acquisition to extinction.</w:t>
      </w:r>
    </w:p>
    <w:p w14:paraId="7DDADE4C" w14:textId="2809C670" w:rsidR="002374F2" w:rsidRDefault="00E9418F" w:rsidP="00750818">
      <w:pPr>
        <w:spacing w:line="480" w:lineRule="auto"/>
        <w:ind w:firstLine="284"/>
        <w:jc w:val="both"/>
      </w:pPr>
      <w:r>
        <w:lastRenderedPageBreak/>
        <w:t>We also observed</w:t>
      </w:r>
      <w:r w:rsidR="002374F2">
        <w:t xml:space="preserve"> a</w:t>
      </w:r>
      <w:r>
        <w:t>n unexpected</w:t>
      </w:r>
      <w:r w:rsidR="002374F2">
        <w:t xml:space="preserve"> </w:t>
      </w:r>
      <w:r w:rsidR="00FA2A75">
        <w:t xml:space="preserve">(albeit weak) </w:t>
      </w:r>
      <w:r w:rsidR="002374F2">
        <w:t>baseline difference between the two reward probability conditions</w:t>
      </w:r>
      <w:r>
        <w:t>, both</w:t>
      </w:r>
      <w:r w:rsidR="002374F2">
        <w:t xml:space="preserve"> in the unattended </w:t>
      </w:r>
      <w:r w:rsidR="008C3227">
        <w:t>(</w:t>
      </w:r>
      <w:r w:rsidR="008C3227">
        <w:rPr>
          <w:i/>
        </w:rPr>
        <w:t xml:space="preserve">M = </w:t>
      </w:r>
      <w:r w:rsidR="008C3227">
        <w:t>0.05; 95</w:t>
      </w:r>
      <w:r w:rsidR="00464912">
        <w:t xml:space="preserve">% HDI [-0.03, 0.14]; ER = 8.90) and </w:t>
      </w:r>
      <w:r w:rsidR="002374F2">
        <w:t>attended condition</w:t>
      </w:r>
      <w:r>
        <w:t>s</w:t>
      </w:r>
      <w:r w:rsidR="008C3227">
        <w:t xml:space="preserve"> (</w:t>
      </w:r>
      <w:r w:rsidR="008C3227">
        <w:rPr>
          <w:i/>
        </w:rPr>
        <w:t xml:space="preserve">M = </w:t>
      </w:r>
      <w:r w:rsidR="008C3227">
        <w:t>0.03; 95% HDI [-0.06, 0.11]; ER = 2.73)</w:t>
      </w:r>
      <w:r w:rsidR="002374F2">
        <w:t xml:space="preserve">. This was </w:t>
      </w:r>
      <w:r w:rsidR="008362CF">
        <w:t>surprising</w:t>
      </w:r>
      <w:r w:rsidR="002374F2">
        <w:t xml:space="preserve"> because </w:t>
      </w:r>
      <w:r w:rsidR="008362CF">
        <w:t>participants had no</w:t>
      </w:r>
      <w:r w:rsidR="002374F2">
        <w:t xml:space="preserve"> way of knowing which color </w:t>
      </w:r>
      <w:r w:rsidR="00FA2A75">
        <w:t xml:space="preserve">would </w:t>
      </w:r>
      <w:r w:rsidR="002374F2">
        <w:t>be rewarded in the acquisition phase</w:t>
      </w:r>
      <w:r w:rsidR="00FA2A75">
        <w:t>; in addition, they</w:t>
      </w:r>
      <w:r w:rsidR="002374F2">
        <w:t xml:space="preserve"> were informed about the possibility of earning rewards only when they completed the baseline phase. </w:t>
      </w:r>
      <w:r w:rsidR="008362CF">
        <w:t xml:space="preserve">However, this baseline difference does not affect our results given that our comparisons of interest are between reward phases for the same reward </w:t>
      </w:r>
      <w:r w:rsidR="00884EE2">
        <w:t>probability</w:t>
      </w:r>
      <w:r w:rsidR="008362CF">
        <w:t>.</w:t>
      </w:r>
    </w:p>
    <w:p w14:paraId="10ED776D" w14:textId="01482922" w:rsidR="004D7E75" w:rsidRDefault="004D7E75" w:rsidP="004269CE">
      <w:pPr>
        <w:jc w:val="both"/>
      </w:pPr>
      <w:r>
        <w:tab/>
      </w:r>
    </w:p>
    <w:p w14:paraId="0A2B91AF" w14:textId="64ED9BF8" w:rsidR="009508C9" w:rsidRDefault="009508C9" w:rsidP="004B04C5">
      <w:pPr>
        <w:pStyle w:val="Heading1"/>
        <w:spacing w:before="0" w:after="240"/>
      </w:pPr>
      <w:r>
        <w:t>Discussion</w:t>
      </w:r>
    </w:p>
    <w:p w14:paraId="0777D33D" w14:textId="77777777" w:rsidR="00FA0C17" w:rsidRDefault="00FA0C17" w:rsidP="008B3849">
      <w:pPr>
        <w:pStyle w:val="Heading1"/>
        <w:spacing w:before="0" w:after="240"/>
        <w:jc w:val="left"/>
      </w:pPr>
    </w:p>
    <w:p w14:paraId="5F60CC6B" w14:textId="30DF7427" w:rsidR="008B3849" w:rsidRDefault="008B3849" w:rsidP="004B04C5">
      <w:pPr>
        <w:pStyle w:val="Heading1"/>
        <w:spacing w:before="0" w:after="240"/>
      </w:pPr>
      <w:r>
        <w:t>Appendix 1</w:t>
      </w:r>
    </w:p>
    <w:p w14:paraId="66A9CBAD" w14:textId="09FB9C1F" w:rsidR="006158A2" w:rsidRDefault="00F26D00" w:rsidP="008B3849">
      <w:pPr>
        <w:spacing w:line="480" w:lineRule="auto"/>
        <w:ind w:firstLine="284"/>
        <w:jc w:val="both"/>
      </w:pPr>
      <w:r>
        <w:t xml:space="preserve">In order to </w:t>
      </w:r>
      <w:r w:rsidR="00FA2A75">
        <w:t xml:space="preserve">assess </w:t>
      </w:r>
      <w:r>
        <w:t>potential training effects on behavioral performance</w:t>
      </w:r>
      <w:r w:rsidR="00FA2A75">
        <w:t>,</w:t>
      </w:r>
      <w:r>
        <w:t xml:space="preserve"> we split each reward phase into two</w:t>
      </w:r>
      <w:r w:rsidR="006158A2">
        <w:t xml:space="preserve"> </w:t>
      </w:r>
      <w:r w:rsidR="00166D71">
        <w:t xml:space="preserve">halves </w:t>
      </w:r>
      <w:r w:rsidR="006158A2">
        <w:t>(</w:t>
      </w:r>
      <w:r w:rsidR="00FA2A75" w:rsidRPr="00B57645">
        <w:rPr>
          <w:i/>
        </w:rPr>
        <w:t xml:space="preserve">Supplementary </w:t>
      </w:r>
      <w:r w:rsidR="006158A2" w:rsidRPr="00B57645">
        <w:rPr>
          <w:i/>
        </w:rPr>
        <w:t>Figure 1</w:t>
      </w:r>
      <w:r w:rsidR="006158A2">
        <w:t xml:space="preserve"> and </w:t>
      </w:r>
      <w:r w:rsidR="00FA2A75" w:rsidRPr="00B57645">
        <w:rPr>
          <w:i/>
        </w:rPr>
        <w:t xml:space="preserve">Supplementary </w:t>
      </w:r>
      <w:r w:rsidR="006158A2" w:rsidRPr="00B57645">
        <w:rPr>
          <w:i/>
        </w:rPr>
        <w:t>Table 1</w:t>
      </w:r>
      <w:r w:rsidR="006158A2">
        <w:t>)</w:t>
      </w:r>
      <w:r>
        <w:t>.</w:t>
      </w:r>
      <w:r w:rsidR="006158A2">
        <w:t xml:space="preserve"> If training effects were influencing </w:t>
      </w:r>
      <w:r w:rsidR="00166D71">
        <w:t xml:space="preserve">the </w:t>
      </w:r>
      <w:r w:rsidR="006158A2">
        <w:t xml:space="preserve">behavioral </w:t>
      </w:r>
      <w:r w:rsidR="00166D71">
        <w:t>outcome</w:t>
      </w:r>
      <w:r w:rsidR="006158A2">
        <w:t xml:space="preserve">, </w:t>
      </w:r>
      <w:r w:rsidR="00FA2A75">
        <w:t>we could expect</w:t>
      </w:r>
      <w:r w:rsidR="006158A2">
        <w:t xml:space="preserve"> performance improv</w:t>
      </w:r>
      <w:r w:rsidR="00FA2A75">
        <w:t>ement</w:t>
      </w:r>
      <w:r w:rsidR="006158A2">
        <w:t xml:space="preserve"> </w:t>
      </w:r>
      <w:commentRangeStart w:id="20"/>
      <w:r w:rsidR="006158A2">
        <w:t>through baseline and acquisition</w:t>
      </w:r>
      <w:commentRangeEnd w:id="20"/>
      <w:r w:rsidR="00056144">
        <w:rPr>
          <w:rStyle w:val="CommentReference"/>
        </w:rPr>
        <w:commentReference w:id="20"/>
      </w:r>
      <w:r w:rsidR="006158A2">
        <w:t xml:space="preserve">. </w:t>
      </w:r>
      <w:r w:rsidR="00FA2A75">
        <w:t>To</w:t>
      </w:r>
      <w:r w:rsidR="006158A2">
        <w:t xml:space="preserve"> investigate this possibility, we fitted the </w:t>
      </w:r>
      <w:r w:rsidR="006158A2">
        <w:rPr>
          <w:i/>
        </w:rPr>
        <w:t xml:space="preserve">Interaction </w:t>
      </w:r>
      <w:r w:rsidR="006158A2" w:rsidRPr="006158A2">
        <w:rPr>
          <w:i/>
        </w:rPr>
        <w:t>model</w:t>
      </w:r>
      <w:r>
        <w:t xml:space="preserve"> </w:t>
      </w:r>
      <w:r w:rsidR="006158A2">
        <w:t>that was identical as the one described in the results section. We then compared behavioral performance between the first and the second part of the baseline phase, and between the second part of baseline and the first part of acquisition phase.</w:t>
      </w:r>
    </w:p>
    <w:tbl>
      <w:tblPr>
        <w:tblStyle w:val="APA6"/>
        <w:tblpPr w:leftFromText="181" w:rightFromText="181" w:vertAnchor="text" w:tblpXSpec="center" w:tblpY="1"/>
        <w:tblOverlap w:val="never"/>
        <w:tblW w:w="10206" w:type="dxa"/>
        <w:tblLook w:val="04A0" w:firstRow="1" w:lastRow="0" w:firstColumn="1" w:lastColumn="0" w:noHBand="0" w:noVBand="1"/>
      </w:tblPr>
      <w:tblGrid>
        <w:gridCol w:w="2235"/>
        <w:gridCol w:w="2382"/>
        <w:gridCol w:w="2388"/>
        <w:gridCol w:w="3201"/>
      </w:tblGrid>
      <w:tr w:rsidR="00900F7E" w14:paraId="7751ED6D" w14:textId="77777777" w:rsidTr="00C11E13">
        <w:trPr>
          <w:trHeight w:val="634"/>
        </w:trPr>
        <w:tc>
          <w:tcPr>
            <w:tcW w:w="10206" w:type="dxa"/>
            <w:gridSpan w:val="4"/>
            <w:tcBorders>
              <w:bottom w:val="single" w:sz="4" w:space="0" w:color="auto"/>
            </w:tcBorders>
          </w:tcPr>
          <w:p w14:paraId="785D8030" w14:textId="24CD01F4" w:rsidR="00900F7E" w:rsidRDefault="000C1A99" w:rsidP="00C11E13">
            <w:pPr>
              <w:spacing w:line="360" w:lineRule="auto"/>
            </w:pPr>
            <w:r w:rsidRPr="000C1A99">
              <w:t xml:space="preserve">Supplementary </w:t>
            </w:r>
            <w:r w:rsidR="00900F7E">
              <w:t>Table 1</w:t>
            </w:r>
          </w:p>
          <w:p w14:paraId="360BA1FB" w14:textId="5DAC9C4C" w:rsidR="00900F7E" w:rsidRDefault="00900F7E" w:rsidP="00C11E13">
            <w:pPr>
              <w:spacing w:line="360" w:lineRule="auto"/>
              <w:rPr>
                <w:i/>
              </w:rPr>
            </w:pPr>
            <w:r>
              <w:rPr>
                <w:i/>
              </w:rPr>
              <w:t>Means and 95% HDIs of hit rates and reaction times across six phases of the experiment</w:t>
            </w:r>
          </w:p>
        </w:tc>
      </w:tr>
      <w:tr w:rsidR="00900F7E" w14:paraId="08F4E747" w14:textId="77777777" w:rsidTr="00C11E13">
        <w:trPr>
          <w:trHeight w:val="634"/>
        </w:trPr>
        <w:tc>
          <w:tcPr>
            <w:tcW w:w="2235" w:type="dxa"/>
            <w:tcBorders>
              <w:top w:val="single" w:sz="4" w:space="0" w:color="auto"/>
              <w:bottom w:val="single" w:sz="4" w:space="0" w:color="auto"/>
            </w:tcBorders>
            <w:vAlign w:val="center"/>
          </w:tcPr>
          <w:p w14:paraId="1D0E673C" w14:textId="77777777" w:rsidR="00900F7E" w:rsidRDefault="00900F7E" w:rsidP="00C11E13">
            <w:r>
              <w:t>Reward phase</w:t>
            </w:r>
          </w:p>
        </w:tc>
        <w:tc>
          <w:tcPr>
            <w:tcW w:w="2382" w:type="dxa"/>
            <w:tcBorders>
              <w:top w:val="single" w:sz="4" w:space="0" w:color="auto"/>
              <w:bottom w:val="single" w:sz="4" w:space="0" w:color="auto"/>
            </w:tcBorders>
            <w:vAlign w:val="center"/>
          </w:tcPr>
          <w:p w14:paraId="4C9B2D5B" w14:textId="0CF0EEA8"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7827DD9D" w14:textId="77777777" w:rsidR="00900F7E" w:rsidRPr="007F6AA7" w:rsidRDefault="00900F7E" w:rsidP="00C11E13">
            <w:r>
              <w:t>Hit rates (proportion)</w:t>
            </w:r>
          </w:p>
        </w:tc>
        <w:tc>
          <w:tcPr>
            <w:tcW w:w="3201" w:type="dxa"/>
            <w:tcBorders>
              <w:top w:val="single" w:sz="4" w:space="0" w:color="auto"/>
              <w:bottom w:val="single" w:sz="4" w:space="0" w:color="auto"/>
            </w:tcBorders>
            <w:vAlign w:val="center"/>
          </w:tcPr>
          <w:p w14:paraId="2C6DBCE8" w14:textId="77777777" w:rsidR="00900F7E" w:rsidRPr="00297068" w:rsidRDefault="00900F7E" w:rsidP="00C11E13">
            <w:r>
              <w:t>Reaction times (milliseconds)</w:t>
            </w:r>
          </w:p>
        </w:tc>
      </w:tr>
      <w:tr w:rsidR="00900F7E" w14:paraId="44EB8942" w14:textId="77777777" w:rsidTr="00C11E13">
        <w:trPr>
          <w:trHeight w:val="417"/>
        </w:trPr>
        <w:tc>
          <w:tcPr>
            <w:tcW w:w="2235" w:type="dxa"/>
            <w:tcBorders>
              <w:top w:val="single" w:sz="4" w:space="0" w:color="auto"/>
            </w:tcBorders>
            <w:vAlign w:val="center"/>
          </w:tcPr>
          <w:p w14:paraId="36593DD9" w14:textId="77777777" w:rsidR="00900F7E" w:rsidRDefault="00900F7E" w:rsidP="00C11E13">
            <w:r w:rsidRPr="00DC56DA">
              <w:t>Baseline1</w:t>
            </w:r>
          </w:p>
        </w:tc>
        <w:tc>
          <w:tcPr>
            <w:tcW w:w="2382" w:type="dxa"/>
            <w:tcBorders>
              <w:top w:val="single" w:sz="4" w:space="0" w:color="auto"/>
            </w:tcBorders>
            <w:vAlign w:val="center"/>
          </w:tcPr>
          <w:p w14:paraId="18A68A5F" w14:textId="77777777" w:rsidR="00900F7E" w:rsidRPr="008E021D" w:rsidRDefault="00900F7E" w:rsidP="00C11E13">
            <w:r>
              <w:t>High</w:t>
            </w:r>
          </w:p>
        </w:tc>
        <w:tc>
          <w:tcPr>
            <w:tcW w:w="2388" w:type="dxa"/>
            <w:tcBorders>
              <w:top w:val="single" w:sz="4" w:space="0" w:color="auto"/>
            </w:tcBorders>
            <w:vAlign w:val="center"/>
          </w:tcPr>
          <w:p w14:paraId="48171E80" w14:textId="3506FB46" w:rsidR="00900F7E" w:rsidRDefault="00900F7E" w:rsidP="00C11E13">
            <w:r w:rsidRPr="00873792">
              <w:t>0.59 [0.28</w:t>
            </w:r>
            <w:r>
              <w:t>,</w:t>
            </w:r>
            <w:r w:rsidRPr="00873792">
              <w:t xml:space="preserve"> 0.76]</w:t>
            </w:r>
          </w:p>
        </w:tc>
        <w:tc>
          <w:tcPr>
            <w:tcW w:w="3201" w:type="dxa"/>
            <w:tcBorders>
              <w:top w:val="single" w:sz="4" w:space="0" w:color="auto"/>
            </w:tcBorders>
            <w:vAlign w:val="center"/>
          </w:tcPr>
          <w:p w14:paraId="39F9F2FC" w14:textId="55A1C7DF" w:rsidR="00900F7E" w:rsidRDefault="00900F7E" w:rsidP="00C11E13">
            <w:r w:rsidRPr="00DD6111">
              <w:t>548.8</w:t>
            </w:r>
            <w:r>
              <w:t>0</w:t>
            </w:r>
            <w:r w:rsidRPr="00DD6111">
              <w:t xml:space="preserve"> [471</w:t>
            </w:r>
            <w:r>
              <w:t>.00,</w:t>
            </w:r>
            <w:r w:rsidRPr="00DD6111">
              <w:t xml:space="preserve"> 613.76]</w:t>
            </w:r>
          </w:p>
        </w:tc>
      </w:tr>
      <w:tr w:rsidR="00900F7E" w14:paraId="5D1B8851" w14:textId="77777777" w:rsidTr="00C11E13">
        <w:trPr>
          <w:trHeight w:val="417"/>
        </w:trPr>
        <w:tc>
          <w:tcPr>
            <w:tcW w:w="2235" w:type="dxa"/>
            <w:vAlign w:val="center"/>
          </w:tcPr>
          <w:p w14:paraId="1AFD8F68" w14:textId="77777777" w:rsidR="00900F7E" w:rsidRDefault="00900F7E" w:rsidP="00C11E13">
            <w:r w:rsidRPr="00DC56DA">
              <w:t>Baseline1</w:t>
            </w:r>
          </w:p>
        </w:tc>
        <w:tc>
          <w:tcPr>
            <w:tcW w:w="2382" w:type="dxa"/>
            <w:vAlign w:val="center"/>
          </w:tcPr>
          <w:p w14:paraId="0C7347E0" w14:textId="77777777" w:rsidR="00900F7E" w:rsidRPr="008E021D" w:rsidRDefault="00900F7E" w:rsidP="00C11E13">
            <w:r>
              <w:t>Low</w:t>
            </w:r>
          </w:p>
        </w:tc>
        <w:tc>
          <w:tcPr>
            <w:tcW w:w="2388" w:type="dxa"/>
            <w:vAlign w:val="center"/>
          </w:tcPr>
          <w:p w14:paraId="3D990D9A" w14:textId="24CAF1BE" w:rsidR="00900F7E" w:rsidRDefault="00900F7E" w:rsidP="00C11E13">
            <w:r w:rsidRPr="00873792">
              <w:t>0.57 [0.25</w:t>
            </w:r>
            <w:r>
              <w:t>,</w:t>
            </w:r>
            <w:r w:rsidRPr="00873792">
              <w:t xml:space="preserve"> 0.85]</w:t>
            </w:r>
          </w:p>
        </w:tc>
        <w:tc>
          <w:tcPr>
            <w:tcW w:w="3201" w:type="dxa"/>
            <w:vAlign w:val="center"/>
          </w:tcPr>
          <w:p w14:paraId="33ABB3BF" w14:textId="0680A1AF" w:rsidR="00900F7E" w:rsidRDefault="00900F7E" w:rsidP="00C11E13">
            <w:r w:rsidRPr="00DD6111">
              <w:t>551.68 [458.26</w:t>
            </w:r>
            <w:r>
              <w:t>,</w:t>
            </w:r>
            <w:r w:rsidRPr="00DD6111">
              <w:t xml:space="preserve"> 629.69]</w:t>
            </w:r>
          </w:p>
        </w:tc>
      </w:tr>
      <w:tr w:rsidR="00900F7E" w14:paraId="2E8C7CAC" w14:textId="77777777" w:rsidTr="00C11E13">
        <w:trPr>
          <w:trHeight w:val="417"/>
        </w:trPr>
        <w:tc>
          <w:tcPr>
            <w:tcW w:w="2235" w:type="dxa"/>
            <w:vAlign w:val="center"/>
          </w:tcPr>
          <w:p w14:paraId="044974C7" w14:textId="77777777" w:rsidR="00900F7E" w:rsidRDefault="00900F7E" w:rsidP="00C11E13">
            <w:r w:rsidRPr="00DC56DA">
              <w:t>Baseline2</w:t>
            </w:r>
          </w:p>
        </w:tc>
        <w:tc>
          <w:tcPr>
            <w:tcW w:w="2382" w:type="dxa"/>
            <w:vAlign w:val="center"/>
          </w:tcPr>
          <w:p w14:paraId="1111B89C" w14:textId="77777777" w:rsidR="00900F7E" w:rsidRPr="008E021D" w:rsidRDefault="00900F7E" w:rsidP="00C11E13">
            <w:r>
              <w:t>High</w:t>
            </w:r>
          </w:p>
        </w:tc>
        <w:tc>
          <w:tcPr>
            <w:tcW w:w="2388" w:type="dxa"/>
            <w:vAlign w:val="center"/>
          </w:tcPr>
          <w:p w14:paraId="6FE3E2A1" w14:textId="5B5A56A0" w:rsidR="00900F7E" w:rsidRDefault="00900F7E" w:rsidP="00C11E13">
            <w:r w:rsidRPr="00873792">
              <w:t>0.62 [0.37</w:t>
            </w:r>
            <w:r>
              <w:t>,</w:t>
            </w:r>
            <w:r w:rsidRPr="00873792">
              <w:t xml:space="preserve"> 0.81]</w:t>
            </w:r>
          </w:p>
        </w:tc>
        <w:tc>
          <w:tcPr>
            <w:tcW w:w="3201" w:type="dxa"/>
            <w:vAlign w:val="center"/>
          </w:tcPr>
          <w:p w14:paraId="147A2FE7" w14:textId="3F86B5B2" w:rsidR="00900F7E" w:rsidRDefault="00900F7E" w:rsidP="00C11E13">
            <w:r w:rsidRPr="00DD6111">
              <w:t>546.07 [443.45</w:t>
            </w:r>
            <w:r>
              <w:t>,</w:t>
            </w:r>
            <w:r w:rsidRPr="00DD6111">
              <w:t xml:space="preserve"> 620.36]</w:t>
            </w:r>
          </w:p>
        </w:tc>
      </w:tr>
      <w:tr w:rsidR="00900F7E" w14:paraId="1221C033" w14:textId="77777777" w:rsidTr="00C11E13">
        <w:trPr>
          <w:trHeight w:val="417"/>
        </w:trPr>
        <w:tc>
          <w:tcPr>
            <w:tcW w:w="2235" w:type="dxa"/>
            <w:vAlign w:val="center"/>
          </w:tcPr>
          <w:p w14:paraId="5E979E76" w14:textId="77777777" w:rsidR="00900F7E" w:rsidRDefault="00900F7E" w:rsidP="00C11E13">
            <w:r w:rsidRPr="00DC56DA">
              <w:lastRenderedPageBreak/>
              <w:t>Baseline2</w:t>
            </w:r>
          </w:p>
        </w:tc>
        <w:tc>
          <w:tcPr>
            <w:tcW w:w="2382" w:type="dxa"/>
            <w:vAlign w:val="center"/>
          </w:tcPr>
          <w:p w14:paraId="79A6F5BF" w14:textId="77777777" w:rsidR="00900F7E" w:rsidRPr="00534F07" w:rsidRDefault="00900F7E" w:rsidP="00C11E13">
            <w:r>
              <w:t>Low</w:t>
            </w:r>
          </w:p>
        </w:tc>
        <w:tc>
          <w:tcPr>
            <w:tcW w:w="2388" w:type="dxa"/>
            <w:vAlign w:val="center"/>
          </w:tcPr>
          <w:p w14:paraId="152E9B46" w14:textId="635E92F9" w:rsidR="00900F7E" w:rsidRDefault="00900F7E" w:rsidP="00C11E13">
            <w:r w:rsidRPr="00873792">
              <w:t>0.61 [0.41</w:t>
            </w:r>
            <w:r>
              <w:t>,</w:t>
            </w:r>
            <w:r w:rsidRPr="00873792">
              <w:t xml:space="preserve"> 0.78]</w:t>
            </w:r>
          </w:p>
        </w:tc>
        <w:tc>
          <w:tcPr>
            <w:tcW w:w="3201" w:type="dxa"/>
            <w:vAlign w:val="center"/>
          </w:tcPr>
          <w:p w14:paraId="38077BB6" w14:textId="2AA38327" w:rsidR="00900F7E" w:rsidRDefault="00900F7E" w:rsidP="00C11E13">
            <w:r w:rsidRPr="00DD6111">
              <w:t>554.75 [479.48</w:t>
            </w:r>
            <w:r>
              <w:t>,</w:t>
            </w:r>
            <w:r w:rsidRPr="00DD6111">
              <w:t xml:space="preserve"> 650.73]</w:t>
            </w:r>
          </w:p>
        </w:tc>
      </w:tr>
      <w:tr w:rsidR="00900F7E" w14:paraId="2378FD41" w14:textId="77777777" w:rsidTr="00C11E13">
        <w:trPr>
          <w:trHeight w:val="417"/>
        </w:trPr>
        <w:tc>
          <w:tcPr>
            <w:tcW w:w="2235" w:type="dxa"/>
            <w:vAlign w:val="center"/>
          </w:tcPr>
          <w:p w14:paraId="33D71827" w14:textId="77777777" w:rsidR="00900F7E" w:rsidRDefault="00900F7E" w:rsidP="00C11E13">
            <w:r w:rsidRPr="00DC56DA">
              <w:t>Acquisition1</w:t>
            </w:r>
          </w:p>
        </w:tc>
        <w:tc>
          <w:tcPr>
            <w:tcW w:w="2382" w:type="dxa"/>
            <w:vAlign w:val="center"/>
          </w:tcPr>
          <w:p w14:paraId="5DC66FC6" w14:textId="77777777" w:rsidR="00900F7E" w:rsidRPr="00C21D51" w:rsidRDefault="00900F7E" w:rsidP="00C11E13">
            <w:r>
              <w:t>High</w:t>
            </w:r>
          </w:p>
        </w:tc>
        <w:tc>
          <w:tcPr>
            <w:tcW w:w="2388" w:type="dxa"/>
            <w:vAlign w:val="center"/>
          </w:tcPr>
          <w:p w14:paraId="20BAF671" w14:textId="548AE2CD" w:rsidR="00900F7E" w:rsidRDefault="00900F7E" w:rsidP="00C11E13">
            <w:r w:rsidRPr="00873792">
              <w:t>0.61 [0.33</w:t>
            </w:r>
            <w:r>
              <w:t>,</w:t>
            </w:r>
            <w:r w:rsidRPr="00873792">
              <w:t xml:space="preserve"> 0.8</w:t>
            </w:r>
            <w:r>
              <w:t>0</w:t>
            </w:r>
            <w:r w:rsidRPr="00873792">
              <w:t>]</w:t>
            </w:r>
          </w:p>
        </w:tc>
        <w:tc>
          <w:tcPr>
            <w:tcW w:w="3201" w:type="dxa"/>
            <w:vAlign w:val="center"/>
          </w:tcPr>
          <w:p w14:paraId="3F8D1C07" w14:textId="17EDB566" w:rsidR="00900F7E" w:rsidRDefault="00900F7E" w:rsidP="00C11E13">
            <w:r w:rsidRPr="00DD6111">
              <w:t>522.8</w:t>
            </w:r>
            <w:r>
              <w:t>0</w:t>
            </w:r>
            <w:r w:rsidRPr="00DD6111">
              <w:t xml:space="preserve"> [437.9</w:t>
            </w:r>
            <w:r>
              <w:t>0,</w:t>
            </w:r>
            <w:r w:rsidRPr="00DD6111">
              <w:t xml:space="preserve"> 604.61]</w:t>
            </w:r>
          </w:p>
        </w:tc>
      </w:tr>
      <w:tr w:rsidR="00900F7E" w14:paraId="2C2EA802" w14:textId="77777777" w:rsidTr="00C11E13">
        <w:trPr>
          <w:trHeight w:val="417"/>
        </w:trPr>
        <w:tc>
          <w:tcPr>
            <w:tcW w:w="2235" w:type="dxa"/>
            <w:vAlign w:val="center"/>
          </w:tcPr>
          <w:p w14:paraId="73986FBE" w14:textId="77777777" w:rsidR="00900F7E" w:rsidRDefault="00900F7E" w:rsidP="00C11E13">
            <w:r w:rsidRPr="00DC56DA">
              <w:t>Acquisition1</w:t>
            </w:r>
          </w:p>
        </w:tc>
        <w:tc>
          <w:tcPr>
            <w:tcW w:w="2382" w:type="dxa"/>
            <w:vAlign w:val="center"/>
          </w:tcPr>
          <w:p w14:paraId="3A03B0A7" w14:textId="77777777" w:rsidR="00900F7E" w:rsidRPr="00C21D51" w:rsidRDefault="00900F7E" w:rsidP="00C11E13">
            <w:r>
              <w:t>Low</w:t>
            </w:r>
          </w:p>
        </w:tc>
        <w:tc>
          <w:tcPr>
            <w:tcW w:w="2388" w:type="dxa"/>
            <w:vAlign w:val="center"/>
          </w:tcPr>
          <w:p w14:paraId="3A9CCE69" w14:textId="55EBE932" w:rsidR="00900F7E" w:rsidRDefault="00900F7E" w:rsidP="00C11E13">
            <w:r w:rsidRPr="00873792">
              <w:t>0.64 [0.47</w:t>
            </w:r>
            <w:r>
              <w:t>,</w:t>
            </w:r>
            <w:r w:rsidRPr="00873792">
              <w:t xml:space="preserve"> 0.86]</w:t>
            </w:r>
          </w:p>
        </w:tc>
        <w:tc>
          <w:tcPr>
            <w:tcW w:w="3201" w:type="dxa"/>
            <w:vAlign w:val="center"/>
          </w:tcPr>
          <w:p w14:paraId="2CA76085" w14:textId="7ECE3B5E" w:rsidR="00900F7E" w:rsidRDefault="00900F7E" w:rsidP="00C11E13">
            <w:r w:rsidRPr="00DD6111">
              <w:t>541.89 [457.58</w:t>
            </w:r>
            <w:r>
              <w:t>,</w:t>
            </w:r>
            <w:r w:rsidRPr="00DD6111">
              <w:t xml:space="preserve"> 593.47]</w:t>
            </w:r>
          </w:p>
        </w:tc>
      </w:tr>
      <w:tr w:rsidR="00900F7E" w14:paraId="6A6E7C39" w14:textId="77777777" w:rsidTr="00C11E13">
        <w:trPr>
          <w:trHeight w:val="417"/>
        </w:trPr>
        <w:tc>
          <w:tcPr>
            <w:tcW w:w="2235" w:type="dxa"/>
            <w:vAlign w:val="center"/>
          </w:tcPr>
          <w:p w14:paraId="14F01877" w14:textId="77777777" w:rsidR="00900F7E" w:rsidRDefault="00900F7E" w:rsidP="00C11E13">
            <w:r w:rsidRPr="00DC56DA">
              <w:t>Acquisition2</w:t>
            </w:r>
          </w:p>
        </w:tc>
        <w:tc>
          <w:tcPr>
            <w:tcW w:w="2382" w:type="dxa"/>
            <w:vAlign w:val="center"/>
          </w:tcPr>
          <w:p w14:paraId="59E7487F" w14:textId="77777777" w:rsidR="00900F7E" w:rsidRDefault="00900F7E" w:rsidP="00C11E13">
            <w:r>
              <w:t>High</w:t>
            </w:r>
          </w:p>
        </w:tc>
        <w:tc>
          <w:tcPr>
            <w:tcW w:w="2388" w:type="dxa"/>
            <w:vAlign w:val="center"/>
          </w:tcPr>
          <w:p w14:paraId="18D523FB" w14:textId="3E8AC4B4" w:rsidR="00900F7E" w:rsidRDefault="00900F7E" w:rsidP="00C11E13">
            <w:r w:rsidRPr="00873792">
              <w:t>0.64 [0.31</w:t>
            </w:r>
            <w:r>
              <w:t>,</w:t>
            </w:r>
            <w:r w:rsidRPr="00873792">
              <w:t xml:space="preserve"> 0.76]</w:t>
            </w:r>
          </w:p>
        </w:tc>
        <w:tc>
          <w:tcPr>
            <w:tcW w:w="3201" w:type="dxa"/>
            <w:vAlign w:val="center"/>
          </w:tcPr>
          <w:p w14:paraId="43D2009E" w14:textId="6992F8D7" w:rsidR="00900F7E" w:rsidRPr="00C57028" w:rsidRDefault="00900F7E" w:rsidP="00C11E13">
            <w:r w:rsidRPr="00DD6111">
              <w:t>529.67 [462</w:t>
            </w:r>
            <w:r>
              <w:t>.00,</w:t>
            </w:r>
            <w:r w:rsidRPr="00DD6111">
              <w:t xml:space="preserve"> 598.58]</w:t>
            </w:r>
          </w:p>
        </w:tc>
      </w:tr>
      <w:tr w:rsidR="00900F7E" w14:paraId="66BD893A" w14:textId="77777777" w:rsidTr="00C11E13">
        <w:trPr>
          <w:trHeight w:val="417"/>
        </w:trPr>
        <w:tc>
          <w:tcPr>
            <w:tcW w:w="2235" w:type="dxa"/>
            <w:vAlign w:val="center"/>
          </w:tcPr>
          <w:p w14:paraId="2BA073D8" w14:textId="77777777" w:rsidR="00900F7E" w:rsidRDefault="00900F7E" w:rsidP="00C11E13">
            <w:r w:rsidRPr="00DC56DA">
              <w:t>Acquisition2</w:t>
            </w:r>
          </w:p>
        </w:tc>
        <w:tc>
          <w:tcPr>
            <w:tcW w:w="2382" w:type="dxa"/>
            <w:vAlign w:val="center"/>
          </w:tcPr>
          <w:p w14:paraId="4588F6D7" w14:textId="77777777" w:rsidR="00900F7E" w:rsidRDefault="00900F7E" w:rsidP="00C11E13">
            <w:r>
              <w:t>Low</w:t>
            </w:r>
          </w:p>
        </w:tc>
        <w:tc>
          <w:tcPr>
            <w:tcW w:w="2388" w:type="dxa"/>
            <w:vAlign w:val="center"/>
          </w:tcPr>
          <w:p w14:paraId="327279FC" w14:textId="2D0B9153" w:rsidR="00900F7E" w:rsidRDefault="00900F7E" w:rsidP="00C11E13">
            <w:r w:rsidRPr="00873792">
              <w:t>0.63 [0.45</w:t>
            </w:r>
            <w:r>
              <w:t>,</w:t>
            </w:r>
            <w:r w:rsidRPr="00873792">
              <w:t xml:space="preserve"> 0.79]</w:t>
            </w:r>
          </w:p>
        </w:tc>
        <w:tc>
          <w:tcPr>
            <w:tcW w:w="3201" w:type="dxa"/>
            <w:vAlign w:val="center"/>
          </w:tcPr>
          <w:p w14:paraId="6CBE9741" w14:textId="2FFFD90C" w:rsidR="00900F7E" w:rsidRPr="00C57028" w:rsidRDefault="00900F7E" w:rsidP="00C11E13">
            <w:r w:rsidRPr="00DD6111">
              <w:t>536.08 [471</w:t>
            </w:r>
            <w:r>
              <w:t>.00,</w:t>
            </w:r>
            <w:r w:rsidRPr="00DD6111">
              <w:t xml:space="preserve"> 618.25]</w:t>
            </w:r>
          </w:p>
        </w:tc>
      </w:tr>
      <w:tr w:rsidR="00900F7E" w14:paraId="59B74544" w14:textId="77777777" w:rsidTr="00C11E13">
        <w:trPr>
          <w:trHeight w:val="417"/>
        </w:trPr>
        <w:tc>
          <w:tcPr>
            <w:tcW w:w="2235" w:type="dxa"/>
            <w:vAlign w:val="center"/>
          </w:tcPr>
          <w:p w14:paraId="10467693" w14:textId="77777777" w:rsidR="00900F7E" w:rsidRDefault="00900F7E" w:rsidP="00C11E13">
            <w:r w:rsidRPr="00DC56DA">
              <w:t>Extinction1</w:t>
            </w:r>
          </w:p>
        </w:tc>
        <w:tc>
          <w:tcPr>
            <w:tcW w:w="2382" w:type="dxa"/>
            <w:vAlign w:val="center"/>
          </w:tcPr>
          <w:p w14:paraId="7A3FAC95" w14:textId="77777777" w:rsidR="00900F7E" w:rsidRDefault="00900F7E" w:rsidP="00C11E13">
            <w:r>
              <w:t>High</w:t>
            </w:r>
          </w:p>
        </w:tc>
        <w:tc>
          <w:tcPr>
            <w:tcW w:w="2388" w:type="dxa"/>
            <w:vAlign w:val="center"/>
          </w:tcPr>
          <w:p w14:paraId="77CCBF65" w14:textId="19874EC2" w:rsidR="00900F7E" w:rsidRDefault="00900F7E" w:rsidP="00C11E13">
            <w:r w:rsidRPr="00873792">
              <w:t>0.62 [0.33</w:t>
            </w:r>
            <w:r>
              <w:t>,</w:t>
            </w:r>
            <w:r w:rsidRPr="00873792">
              <w:t xml:space="preserve"> 0.77]</w:t>
            </w:r>
          </w:p>
        </w:tc>
        <w:tc>
          <w:tcPr>
            <w:tcW w:w="3201" w:type="dxa"/>
            <w:vAlign w:val="center"/>
          </w:tcPr>
          <w:p w14:paraId="04D77BDB" w14:textId="323D31E7" w:rsidR="00900F7E" w:rsidRPr="00C57028" w:rsidRDefault="00900F7E" w:rsidP="00C11E13">
            <w:r w:rsidRPr="00DD6111">
              <w:t>529.58 [457.88</w:t>
            </w:r>
            <w:r>
              <w:t>,</w:t>
            </w:r>
            <w:r w:rsidRPr="00DD6111">
              <w:t xml:space="preserve"> 596.17]</w:t>
            </w:r>
          </w:p>
        </w:tc>
      </w:tr>
      <w:tr w:rsidR="00900F7E" w14:paraId="292BD9E5" w14:textId="77777777" w:rsidTr="00C11E13">
        <w:trPr>
          <w:trHeight w:val="417"/>
        </w:trPr>
        <w:tc>
          <w:tcPr>
            <w:tcW w:w="2235" w:type="dxa"/>
            <w:vAlign w:val="center"/>
          </w:tcPr>
          <w:p w14:paraId="66E93132" w14:textId="77777777" w:rsidR="00900F7E" w:rsidRDefault="00900F7E" w:rsidP="00C11E13">
            <w:r w:rsidRPr="00DC56DA">
              <w:t>Extinction1</w:t>
            </w:r>
          </w:p>
        </w:tc>
        <w:tc>
          <w:tcPr>
            <w:tcW w:w="2382" w:type="dxa"/>
            <w:vAlign w:val="center"/>
          </w:tcPr>
          <w:p w14:paraId="1B112FCC" w14:textId="77777777" w:rsidR="00900F7E" w:rsidRDefault="00900F7E" w:rsidP="00C11E13">
            <w:r>
              <w:t>Low</w:t>
            </w:r>
          </w:p>
        </w:tc>
        <w:tc>
          <w:tcPr>
            <w:tcW w:w="2388" w:type="dxa"/>
            <w:vAlign w:val="center"/>
          </w:tcPr>
          <w:p w14:paraId="7D635669" w14:textId="3334F75B" w:rsidR="00900F7E" w:rsidRDefault="00900F7E" w:rsidP="00C11E13">
            <w:r w:rsidRPr="00873792">
              <w:t>0.61 [0.43</w:t>
            </w:r>
            <w:r>
              <w:t>,</w:t>
            </w:r>
            <w:r w:rsidRPr="00873792">
              <w:t xml:space="preserve"> 0.85]</w:t>
            </w:r>
          </w:p>
        </w:tc>
        <w:tc>
          <w:tcPr>
            <w:tcW w:w="3201" w:type="dxa"/>
            <w:vAlign w:val="center"/>
          </w:tcPr>
          <w:p w14:paraId="66F6E7EA" w14:textId="425F5C2D" w:rsidR="00900F7E" w:rsidRPr="00C57028" w:rsidRDefault="00900F7E" w:rsidP="00C11E13">
            <w:r w:rsidRPr="00DD6111">
              <w:t>535.2</w:t>
            </w:r>
            <w:r>
              <w:t>0</w:t>
            </w:r>
            <w:r w:rsidRPr="00DD6111">
              <w:t xml:space="preserve"> [444.89</w:t>
            </w:r>
            <w:r>
              <w:t>,</w:t>
            </w:r>
            <w:r w:rsidRPr="00DD6111">
              <w:t xml:space="preserve"> 629.69]</w:t>
            </w:r>
          </w:p>
        </w:tc>
      </w:tr>
      <w:tr w:rsidR="00900F7E" w14:paraId="640C67D9" w14:textId="77777777" w:rsidTr="00C11E13">
        <w:trPr>
          <w:trHeight w:val="417"/>
        </w:trPr>
        <w:tc>
          <w:tcPr>
            <w:tcW w:w="2235" w:type="dxa"/>
            <w:vAlign w:val="center"/>
          </w:tcPr>
          <w:p w14:paraId="1252F086" w14:textId="77777777" w:rsidR="00900F7E" w:rsidRDefault="00900F7E" w:rsidP="00C11E13">
            <w:r w:rsidRPr="00DC56DA">
              <w:t>Extinction2</w:t>
            </w:r>
          </w:p>
        </w:tc>
        <w:tc>
          <w:tcPr>
            <w:tcW w:w="2382" w:type="dxa"/>
            <w:vAlign w:val="center"/>
          </w:tcPr>
          <w:p w14:paraId="12E1FF5A" w14:textId="77777777" w:rsidR="00900F7E" w:rsidRDefault="00900F7E" w:rsidP="00C11E13">
            <w:r>
              <w:t>High</w:t>
            </w:r>
          </w:p>
        </w:tc>
        <w:tc>
          <w:tcPr>
            <w:tcW w:w="2388" w:type="dxa"/>
            <w:vAlign w:val="center"/>
          </w:tcPr>
          <w:p w14:paraId="030DDBCB" w14:textId="46FFA949" w:rsidR="00900F7E" w:rsidRDefault="00900F7E" w:rsidP="00C11E13">
            <w:r w:rsidRPr="00873792">
              <w:t>0.62 [0.28</w:t>
            </w:r>
            <w:r>
              <w:t>,</w:t>
            </w:r>
            <w:r w:rsidRPr="00873792">
              <w:t xml:space="preserve"> 0.78]</w:t>
            </w:r>
          </w:p>
        </w:tc>
        <w:tc>
          <w:tcPr>
            <w:tcW w:w="3201" w:type="dxa"/>
            <w:vAlign w:val="center"/>
          </w:tcPr>
          <w:p w14:paraId="45B5A1C9" w14:textId="00D12711" w:rsidR="00900F7E" w:rsidRPr="00C57028" w:rsidRDefault="00900F7E" w:rsidP="00C11E13">
            <w:r w:rsidRPr="00DD6111">
              <w:t>526.88 [456</w:t>
            </w:r>
            <w:r>
              <w:t xml:space="preserve">.00, </w:t>
            </w:r>
            <w:r w:rsidRPr="00DD6111">
              <w:t>639.89]</w:t>
            </w:r>
          </w:p>
        </w:tc>
      </w:tr>
      <w:tr w:rsidR="00900F7E" w14:paraId="2B2A0875" w14:textId="77777777" w:rsidTr="00C11E13">
        <w:trPr>
          <w:trHeight w:val="417"/>
        </w:trPr>
        <w:tc>
          <w:tcPr>
            <w:tcW w:w="2235" w:type="dxa"/>
            <w:tcBorders>
              <w:bottom w:val="single" w:sz="4" w:space="0" w:color="auto"/>
            </w:tcBorders>
            <w:vAlign w:val="center"/>
          </w:tcPr>
          <w:p w14:paraId="4AF8D9C8" w14:textId="77777777" w:rsidR="00900F7E" w:rsidRDefault="00900F7E" w:rsidP="00C11E13">
            <w:r w:rsidRPr="00DC56DA">
              <w:t>Extinction2</w:t>
            </w:r>
          </w:p>
        </w:tc>
        <w:tc>
          <w:tcPr>
            <w:tcW w:w="2382" w:type="dxa"/>
            <w:tcBorders>
              <w:bottom w:val="single" w:sz="4" w:space="0" w:color="auto"/>
            </w:tcBorders>
            <w:vAlign w:val="center"/>
          </w:tcPr>
          <w:p w14:paraId="47C7A15A" w14:textId="77777777" w:rsidR="00900F7E" w:rsidRDefault="00900F7E" w:rsidP="00C11E13">
            <w:r>
              <w:t>Low</w:t>
            </w:r>
          </w:p>
        </w:tc>
        <w:tc>
          <w:tcPr>
            <w:tcW w:w="2388" w:type="dxa"/>
            <w:tcBorders>
              <w:bottom w:val="single" w:sz="4" w:space="0" w:color="auto"/>
            </w:tcBorders>
            <w:vAlign w:val="center"/>
          </w:tcPr>
          <w:p w14:paraId="5085CF6A" w14:textId="5ED5B526" w:rsidR="00900F7E" w:rsidRDefault="00900F7E" w:rsidP="00C11E13">
            <w:r w:rsidRPr="00873792">
              <w:t>0.62 [0.35</w:t>
            </w:r>
            <w:r>
              <w:t>,</w:t>
            </w:r>
            <w:r w:rsidRPr="00873792">
              <w:t xml:space="preserve"> 0.78]</w:t>
            </w:r>
          </w:p>
        </w:tc>
        <w:tc>
          <w:tcPr>
            <w:tcW w:w="3201" w:type="dxa"/>
            <w:tcBorders>
              <w:bottom w:val="single" w:sz="4" w:space="0" w:color="auto"/>
            </w:tcBorders>
            <w:vAlign w:val="center"/>
          </w:tcPr>
          <w:p w14:paraId="3872E78E" w14:textId="70987D0A" w:rsidR="00900F7E" w:rsidRPr="00C57028" w:rsidRDefault="00900F7E" w:rsidP="00C11E13">
            <w:r w:rsidRPr="00DD6111">
              <w:t>541.75 [450.11</w:t>
            </w:r>
            <w:r>
              <w:t>,</w:t>
            </w:r>
            <w:r w:rsidRPr="00DD6111">
              <w:t xml:space="preserve"> 633.28]</w:t>
            </w:r>
          </w:p>
        </w:tc>
      </w:tr>
    </w:tbl>
    <w:p w14:paraId="50F8ABF3" w14:textId="625DEE81" w:rsidR="00FA0C17" w:rsidRPr="006158A2" w:rsidRDefault="00E14A1B" w:rsidP="008B3849">
      <w:pPr>
        <w:spacing w:line="480" w:lineRule="auto"/>
        <w:ind w:firstLine="284"/>
        <w:jc w:val="both"/>
      </w:pPr>
      <w:r w:rsidRPr="008B3849">
        <w:rPr>
          <w:noProof/>
        </w:rPr>
        <mc:AlternateContent>
          <mc:Choice Requires="wpg">
            <w:drawing>
              <wp:anchor distT="0" distB="0" distL="114300" distR="114300" simplePos="0" relativeHeight="251676672" behindDoc="0" locked="0" layoutInCell="1" allowOverlap="1" wp14:anchorId="296702B0" wp14:editId="3908E03E">
                <wp:simplePos x="0" y="0"/>
                <wp:positionH relativeFrom="margin">
                  <wp:posOffset>-614680</wp:posOffset>
                </wp:positionH>
                <wp:positionV relativeFrom="paragraph">
                  <wp:posOffset>405765</wp:posOffset>
                </wp:positionV>
                <wp:extent cx="7203440" cy="1800000"/>
                <wp:effectExtent l="19050" t="19050" r="16510" b="10160"/>
                <wp:wrapSquare wrapText="bothSides"/>
                <wp:docPr id="15" name="Group 16"/>
                <wp:cNvGraphicFramePr/>
                <a:graphic xmlns:a="http://schemas.openxmlformats.org/drawingml/2006/main">
                  <a:graphicData uri="http://schemas.microsoft.com/office/word/2010/wordprocessingGroup">
                    <wpg:wgp>
                      <wpg:cNvGrpSpPr/>
                      <wpg:grpSpPr>
                        <a:xfrm>
                          <a:off x="0" y="0"/>
                          <a:ext cx="7203440" cy="1800000"/>
                          <a:chOff x="0" y="0"/>
                          <a:chExt cx="8896930" cy="2210400"/>
                        </a:xfrm>
                      </wpg:grpSpPr>
                      <wpg:grpSp>
                        <wpg:cNvPr id="16" name="Group 16"/>
                        <wpg:cNvGrpSpPr/>
                        <wpg:grpSpPr>
                          <a:xfrm>
                            <a:off x="4447952" y="0"/>
                            <a:ext cx="4448978" cy="2210400"/>
                            <a:chOff x="4447952" y="0"/>
                            <a:chExt cx="4448978" cy="2210400"/>
                          </a:xfrm>
                        </wpg:grpSpPr>
                        <pic:pic xmlns:pic="http://schemas.openxmlformats.org/drawingml/2006/picture">
                          <pic:nvPicPr>
                            <pic:cNvPr id="17" name="Picture 17"/>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4447952" y="0"/>
                              <a:ext cx="4448978" cy="2210400"/>
                            </a:xfrm>
                            <a:prstGeom prst="rect">
                              <a:avLst/>
                            </a:prstGeom>
                            <a:ln>
                              <a:solidFill>
                                <a:schemeClr val="bg1"/>
                              </a:solidFill>
                            </a:ln>
                          </pic:spPr>
                        </pic:pic>
                        <wps:wsp>
                          <wps:cNvPr id="18" name="Rectangle 18"/>
                          <wps:cNvSpPr/>
                          <wps:spPr>
                            <a:xfrm>
                              <a:off x="4468026" y="1946911"/>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19" name="Group 19"/>
                        <wpg:cNvGrpSpPr/>
                        <wpg:grpSpPr>
                          <a:xfrm>
                            <a:off x="0" y="509"/>
                            <a:ext cx="4447953" cy="2209891"/>
                            <a:chOff x="0" y="509"/>
                            <a:chExt cx="4447953" cy="2209891"/>
                          </a:xfrm>
                        </wpg:grpSpPr>
                        <pic:pic xmlns:pic="http://schemas.openxmlformats.org/drawingml/2006/picture">
                          <pic:nvPicPr>
                            <pic:cNvPr id="20" name="Picture 20"/>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509"/>
                              <a:ext cx="4447953" cy="2209891"/>
                            </a:xfrm>
                            <a:prstGeom prst="rect">
                              <a:avLst/>
                            </a:prstGeom>
                            <a:ln>
                              <a:solidFill>
                                <a:schemeClr val="bg1"/>
                              </a:solidFill>
                            </a:ln>
                          </pic:spPr>
                        </pic:pic>
                        <wps:wsp>
                          <wps:cNvPr id="21" name="Rectangle 21"/>
                          <wps:cNvSpPr/>
                          <wps:spPr>
                            <a:xfrm>
                              <a:off x="6349" y="1956400"/>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group w14:anchorId="77543280" id="Group 16" o:spid="_x0000_s1026" style="position:absolute;margin-left:-48.4pt;margin-top:31.95pt;width:567.2pt;height:141.75pt;z-index:251676672;mso-position-horizontal-relative:margin;mso-width-relative:margin;mso-height-relative:margin" coordsize="88969,22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">
                <v:group id="_x0000_s1027" style="position:absolute;left:44479;width:44490;height:22104" coordorigin="44479"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7" o:spid="_x0000_s1028" type="#_x0000_t75" style="position:absolute;left:44479;width:44490;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" stroked="t" strokecolor="white [3212]">
                    <v:imagedata r:id="rId30" o:title=""/>
                    <v:path arrowok="t"/>
                  </v:shape>
                  <v:rect id="Rectangle 18" o:spid="_x0000_s1029" style="position:absolute;left:44680;top:19469;width:3238;height:15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" fillcolor="white [3212]" strokecolor="white [3212]" strokeweight="1pt"/>
                </v:group>
                <v:group id="Group 19" o:spid="_x0000_s1030" style="position:absolute;top:5;width:44479;height:22099" coordorigin=",5" coordsize="44479,220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20" o:spid="_x0000_s1031" type="#_x0000_t75" style="position:absolute;top:5;width:44479;height:220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" stroked="t" strokecolor="white [3212]">
                    <v:imagedata r:id="rId31" o:title=""/>
                    <v:path arrowok="t"/>
                  </v:shape>
                  <v:rect id="Rectangle 21" o:spid="_x0000_s1032" style="position:absolute;left:63;top:19564;width:3238;height:15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" fillcolor="white [3212]" strokecolor="white [3212]" strokeweight="1pt"/>
                </v:group>
                <w10:wrap type="square" anchorx="margin"/>
              </v:group>
            </w:pict>
          </mc:Fallback>
        </mc:AlternateContent>
      </w:r>
    </w:p>
    <w:p w14:paraId="358FAC71" w14:textId="443A1A91" w:rsidR="00F26D00" w:rsidRDefault="000C1A99" w:rsidP="00F26D00">
      <w:pPr>
        <w:spacing w:line="480" w:lineRule="auto"/>
        <w:jc w:val="both"/>
        <w:rPr>
          <w:sz w:val="20"/>
        </w:rPr>
      </w:pPr>
      <w:r w:rsidRPr="000C1A99">
        <w:rPr>
          <w:b/>
          <w:sz w:val="20"/>
        </w:rPr>
        <w:t xml:space="preserve">Supplementary </w:t>
      </w:r>
      <w:r>
        <w:rPr>
          <w:b/>
          <w:sz w:val="20"/>
        </w:rPr>
        <w:t>F</w:t>
      </w:r>
      <w:r w:rsidR="00F26D00">
        <w:rPr>
          <w:b/>
          <w:sz w:val="20"/>
        </w:rPr>
        <w:t>igure 1</w:t>
      </w:r>
      <w:r w:rsidR="00F26D00" w:rsidRPr="00FF793F">
        <w:rPr>
          <w:b/>
          <w:sz w:val="20"/>
        </w:rPr>
        <w:t xml:space="preserve">. </w:t>
      </w:r>
      <w:r w:rsidR="00F26D00">
        <w:rPr>
          <w:sz w:val="20"/>
        </w:rPr>
        <w:t>Distributions and means of raw hit rates and reaction times per condition.</w:t>
      </w:r>
    </w:p>
    <w:p w14:paraId="7452B809" w14:textId="59230B20" w:rsidR="006158A2" w:rsidRDefault="006158A2" w:rsidP="00C94B53">
      <w:pPr>
        <w:spacing w:line="480" w:lineRule="auto"/>
        <w:ind w:firstLine="284"/>
        <w:jc w:val="both"/>
      </w:pPr>
      <w:r w:rsidRPr="006158A2">
        <w:t xml:space="preserve">The posterior </w:t>
      </w:r>
      <w:r>
        <w:t>distribution</w:t>
      </w:r>
      <w:r w:rsidR="000C1A99">
        <w:t>s</w:t>
      </w:r>
      <w:r>
        <w:t xml:space="preserve"> for hit rates </w:t>
      </w:r>
      <w:r w:rsidR="00C94B53">
        <w:t>(</w:t>
      </w:r>
      <w:r w:rsidR="000C1A99" w:rsidRPr="00B57645">
        <w:rPr>
          <w:i/>
        </w:rPr>
        <w:t xml:space="preserve">Supplementary </w:t>
      </w:r>
      <w:r w:rsidR="00C94B53" w:rsidRPr="00B57645">
        <w:rPr>
          <w:i/>
        </w:rPr>
        <w:t>Figure 2</w:t>
      </w:r>
      <w:r w:rsidR="00C94B53">
        <w:t xml:space="preserve"> and </w:t>
      </w:r>
      <w:r w:rsidR="000C1A99" w:rsidRPr="00B57645">
        <w:rPr>
          <w:i/>
        </w:rPr>
        <w:t xml:space="preserve">Supplementary </w:t>
      </w:r>
      <w:r w:rsidR="00C94B53" w:rsidRPr="00B57645">
        <w:rPr>
          <w:i/>
        </w:rPr>
        <w:t>Table 2</w:t>
      </w:r>
      <w:r w:rsidR="00C94B53">
        <w:t xml:space="preserve">) </w:t>
      </w:r>
      <w:r>
        <w:t xml:space="preserve">revealed </w:t>
      </w:r>
      <w:r w:rsidR="000C1A99">
        <w:t xml:space="preserve">performance </w:t>
      </w:r>
      <w:r>
        <w:t>improvement from the first to the second part of</w:t>
      </w:r>
      <w:r w:rsidR="000C1A99">
        <w:t xml:space="preserve"> the</w:t>
      </w:r>
      <w:r>
        <w:t xml:space="preserve"> baseline for both high </w:t>
      </w:r>
      <w:r w:rsidR="00C94B53">
        <w:t>(</w:t>
      </w:r>
      <w:r w:rsidR="00C94B53">
        <w:rPr>
          <w:i/>
        </w:rPr>
        <w:t xml:space="preserve">M = </w:t>
      </w:r>
      <w:r w:rsidR="00C94B53">
        <w:t xml:space="preserve">0.02; 95% HDI [-0.01, 0.05]; ER = 7.77) </w:t>
      </w:r>
      <w:r>
        <w:t xml:space="preserve">and low </w:t>
      </w:r>
      <w:r w:rsidR="00C94B53">
        <w:t>(</w:t>
      </w:r>
      <w:r w:rsidR="00C94B53">
        <w:rPr>
          <w:i/>
        </w:rPr>
        <w:t xml:space="preserve">M = </w:t>
      </w:r>
      <w:r w:rsidR="00C94B53">
        <w:t xml:space="preserve">0.04; 95% HDI [0.01, 0.08]; ER = 141.86) </w:t>
      </w:r>
      <w:r>
        <w:t xml:space="preserve">reward probability conditions. </w:t>
      </w:r>
      <w:r w:rsidR="00C94B53">
        <w:t>When comparing the second part of baseline to the first part of acquisition</w:t>
      </w:r>
      <w:r w:rsidR="000C1A99">
        <w:t>,</w:t>
      </w:r>
      <w:r w:rsidR="00C94B53">
        <w:t xml:space="preserve"> there was no difference in the high reward probability condition (</w:t>
      </w:r>
      <w:r w:rsidR="00C94B53">
        <w:rPr>
          <w:i/>
        </w:rPr>
        <w:t xml:space="preserve">M = </w:t>
      </w:r>
      <w:r w:rsidR="00C94B53">
        <w:t>0.01; 95% HDI [-0.03, 0.04]; ER = 1.82). However, in the low probability condition, hit rates were higher in the first part of acquisition (</w:t>
      </w:r>
      <w:r w:rsidR="00C94B53">
        <w:rPr>
          <w:i/>
        </w:rPr>
        <w:t xml:space="preserve">M = </w:t>
      </w:r>
      <w:r w:rsidR="00C94B53">
        <w:t>0.03; 95% HDI [-0.01, 0.06]; ER = 9.31). These results indicate that participants improved</w:t>
      </w:r>
      <w:r w:rsidR="006D2608">
        <w:t xml:space="preserve"> not only</w:t>
      </w:r>
      <w:r w:rsidR="00C94B53">
        <w:t xml:space="preserve"> throughout the baseline phase, </w:t>
      </w:r>
      <w:r w:rsidR="006D2608">
        <w:t>but also</w:t>
      </w:r>
      <w:r w:rsidR="00C94B53">
        <w:t xml:space="preserve"> </w:t>
      </w:r>
      <w:r w:rsidR="008C49F8">
        <w:t xml:space="preserve">from the end of baseline </w:t>
      </w:r>
      <w:r w:rsidR="008C49F8">
        <w:lastRenderedPageBreak/>
        <w:t xml:space="preserve">to the first part of the acquisition </w:t>
      </w:r>
      <w:r w:rsidR="00056144">
        <w:t xml:space="preserve">(albeit </w:t>
      </w:r>
      <w:r w:rsidR="008C49F8">
        <w:t>for low rewarded color</w:t>
      </w:r>
      <w:r w:rsidR="006D2608">
        <w:t xml:space="preserve"> only</w:t>
      </w:r>
      <w:r w:rsidR="00056144">
        <w:t>)</w:t>
      </w:r>
      <w:r w:rsidR="008C49F8">
        <w:t xml:space="preserve">. This can indicate some presence of training effects on the </w:t>
      </w:r>
      <w:commentRangeStart w:id="21"/>
      <w:r w:rsidR="008C49F8">
        <w:t>accuracy data</w:t>
      </w:r>
      <w:commentRangeEnd w:id="21"/>
      <w:r w:rsidR="006D2608">
        <w:rPr>
          <w:rStyle w:val="CommentReference"/>
        </w:rPr>
        <w:commentReference w:id="21"/>
      </w:r>
      <w:r w:rsidR="008C49F8">
        <w:t>.</w:t>
      </w:r>
    </w:p>
    <w:p w14:paraId="3D90DF22" w14:textId="16A148D0" w:rsidR="008C49F8" w:rsidRDefault="008C49F8" w:rsidP="00C94B53">
      <w:pPr>
        <w:spacing w:line="480" w:lineRule="auto"/>
        <w:ind w:firstLine="284"/>
        <w:jc w:val="both"/>
      </w:pPr>
      <w:r>
        <w:t>The posterior distribution</w:t>
      </w:r>
      <w:r w:rsidR="00DE7446">
        <w:t>s</w:t>
      </w:r>
      <w:r>
        <w:t xml:space="preserve"> of reaction times (</w:t>
      </w:r>
      <w:r w:rsidR="00DE7446" w:rsidRPr="00DE7446">
        <w:rPr>
          <w:i/>
        </w:rPr>
        <w:t xml:space="preserve">Supplementary </w:t>
      </w:r>
      <w:r w:rsidRPr="00B57645">
        <w:rPr>
          <w:i/>
        </w:rPr>
        <w:t>Figure 2</w:t>
      </w:r>
      <w:r>
        <w:t xml:space="preserve"> and </w:t>
      </w:r>
      <w:r w:rsidR="00DE7446" w:rsidRPr="00DE7446">
        <w:rPr>
          <w:i/>
        </w:rPr>
        <w:t xml:space="preserve">Supplementary </w:t>
      </w:r>
      <w:r w:rsidRPr="00B57645">
        <w:rPr>
          <w:i/>
        </w:rPr>
        <w:t>Table 2</w:t>
      </w:r>
      <w:r>
        <w:t>)</w:t>
      </w:r>
      <w:r w:rsidR="00FA0C17">
        <w:t xml:space="preserve"> revealed n</w:t>
      </w:r>
      <w:r>
        <w:t>o differences between the first and the second part of baseline for neither high (</w:t>
      </w:r>
      <w:r>
        <w:rPr>
          <w:i/>
        </w:rPr>
        <w:t xml:space="preserve">M = </w:t>
      </w:r>
      <w:r>
        <w:t>2.74; 95% HDI [-8.78, 13.</w:t>
      </w:r>
      <w:r w:rsidR="00AA68C9">
        <w:t>75</w:t>
      </w:r>
      <w:r>
        <w:t>]; ER = 2.17), nor low (</w:t>
      </w:r>
      <w:r>
        <w:rPr>
          <w:i/>
        </w:rPr>
        <w:t xml:space="preserve">M = </w:t>
      </w:r>
      <w:r>
        <w:t>3.08; 95% HDI [-8.53, 14.</w:t>
      </w:r>
      <w:r w:rsidR="00AA68C9">
        <w:t>75</w:t>
      </w:r>
      <w:r>
        <w:t>]; ER =</w:t>
      </w:r>
      <w:r w:rsidR="00AA68C9">
        <w:t xml:space="preserve"> </w:t>
      </w:r>
      <w:r>
        <w:t xml:space="preserve">2.37) reward probability condition. The comparison between the second part of baseline and the first part of acquisition revealed a </w:t>
      </w:r>
      <w:r w:rsidR="00FA0C17">
        <w:t xml:space="preserve">very </w:t>
      </w:r>
      <w:r>
        <w:t xml:space="preserve">reliable improvement in both high </w:t>
      </w:r>
      <w:r w:rsidR="008E2D11">
        <w:t>(</w:t>
      </w:r>
      <w:r w:rsidR="008E2D11">
        <w:rPr>
          <w:i/>
        </w:rPr>
        <w:t xml:space="preserve">M = </w:t>
      </w:r>
      <w:r w:rsidR="00AA68C9">
        <w:t>23.34</w:t>
      </w:r>
      <w:r w:rsidR="008E2D11">
        <w:t>; 95% HDI [</w:t>
      </w:r>
      <w:r w:rsidR="00AA68C9">
        <w:t>12.06</w:t>
      </w:r>
      <w:r w:rsidR="008E2D11">
        <w:t xml:space="preserve">, </w:t>
      </w:r>
      <w:r w:rsidR="00AA68C9">
        <w:t>35.22</w:t>
      </w:r>
      <w:r w:rsidR="008E2D11">
        <w:t>]; ER =</w:t>
      </w:r>
      <w:r w:rsidR="00AA68C9">
        <w:t xml:space="preserve"> </w:t>
      </w:r>
      <w:r w:rsidR="00AA68C9" w:rsidRPr="00B57645">
        <w:rPr>
          <w:i/>
        </w:rPr>
        <w:t>Inf.</w:t>
      </w:r>
      <w:r w:rsidR="008E2D11">
        <w:t xml:space="preserve">) </w:t>
      </w:r>
      <w:r>
        <w:t xml:space="preserve">and low </w:t>
      </w:r>
      <w:r w:rsidR="008E2D11">
        <w:t>(</w:t>
      </w:r>
      <w:r w:rsidR="008E2D11">
        <w:rPr>
          <w:i/>
        </w:rPr>
        <w:t xml:space="preserve">M = </w:t>
      </w:r>
      <w:r w:rsidR="00AA68C9">
        <w:t>12.86</w:t>
      </w:r>
      <w:r w:rsidR="008E2D11">
        <w:t>; 95% HDI [</w:t>
      </w:r>
      <w:r w:rsidR="00AA68C9">
        <w:t>1.09</w:t>
      </w:r>
      <w:r w:rsidR="008E2D11">
        <w:t xml:space="preserve">, </w:t>
      </w:r>
      <w:r w:rsidR="00AA68C9">
        <w:t>25.28</w:t>
      </w:r>
      <w:r w:rsidR="008E2D11">
        <w:t>]; ER =</w:t>
      </w:r>
      <w:r w:rsidR="00AA68C9">
        <w:t xml:space="preserve"> 54.55</w:t>
      </w:r>
      <w:r w:rsidR="008E2D11">
        <w:t xml:space="preserve">) </w:t>
      </w:r>
      <w:r>
        <w:t xml:space="preserve">reward probability conditions. </w:t>
      </w:r>
      <w:r w:rsidR="008E2D11">
        <w:t>These results clearly point to the absence of training effects in reaction time data.</w:t>
      </w:r>
    </w:p>
    <w:p w14:paraId="36C2E72A" w14:textId="2B2D2271" w:rsidR="000518C5" w:rsidRPr="006158A2" w:rsidRDefault="000518C5" w:rsidP="00C94B53">
      <w:pPr>
        <w:spacing w:line="480" w:lineRule="auto"/>
        <w:ind w:firstLine="284"/>
        <w:jc w:val="both"/>
      </w:pPr>
      <w:r>
        <w:t xml:space="preserve">Taken together, these results indicate that our effects </w:t>
      </w:r>
      <w:r w:rsidR="00FA0C17">
        <w:t>were</w:t>
      </w:r>
      <w:r>
        <w:t xml:space="preserve"> not driven by the improved performance over the course of the task. Although there is some evidence that hit rates </w:t>
      </w:r>
      <w:r w:rsidR="00FA0C17">
        <w:t>were</w:t>
      </w:r>
      <w:r>
        <w:t xml:space="preserve"> improving during the baseline phase, reaction time</w:t>
      </w:r>
      <w:r w:rsidR="00DC144A">
        <w:t>s</w:t>
      </w:r>
      <w:r>
        <w:t xml:space="preserve"> clearly indicate that the main shift in performance happens in the beginning of acquisition, when rewards are introduced. Importantly, the strongest behavioral effects in our study were found on the reaction time data, as indicated in the results section. </w:t>
      </w:r>
    </w:p>
    <w:tbl>
      <w:tblPr>
        <w:tblStyle w:val="APA6"/>
        <w:tblpPr w:leftFromText="181" w:rightFromText="181" w:vertAnchor="text" w:tblpXSpec="center" w:tblpY="1"/>
        <w:tblOverlap w:val="never"/>
        <w:tblW w:w="10206" w:type="dxa"/>
        <w:tblLook w:val="04A0" w:firstRow="1" w:lastRow="0" w:firstColumn="1" w:lastColumn="0" w:noHBand="0" w:noVBand="1"/>
      </w:tblPr>
      <w:tblGrid>
        <w:gridCol w:w="2235"/>
        <w:gridCol w:w="2382"/>
        <w:gridCol w:w="2388"/>
        <w:gridCol w:w="3201"/>
      </w:tblGrid>
      <w:tr w:rsidR="00FA0C17" w14:paraId="4AFCB2DA" w14:textId="77777777" w:rsidTr="00C11E13">
        <w:trPr>
          <w:trHeight w:val="634"/>
        </w:trPr>
        <w:tc>
          <w:tcPr>
            <w:tcW w:w="10206" w:type="dxa"/>
            <w:gridSpan w:val="4"/>
            <w:tcBorders>
              <w:bottom w:val="single" w:sz="4" w:space="0" w:color="auto"/>
            </w:tcBorders>
          </w:tcPr>
          <w:p w14:paraId="3AB517B2" w14:textId="00E6155B" w:rsidR="00FA0C17" w:rsidRDefault="00FA0C17" w:rsidP="00C11E13">
            <w:pPr>
              <w:spacing w:line="360" w:lineRule="auto"/>
            </w:pPr>
            <w:r>
              <w:t>Table 2</w:t>
            </w:r>
          </w:p>
          <w:p w14:paraId="505AEB2B" w14:textId="77777777" w:rsidR="00FA0C17" w:rsidRDefault="00FA0C17" w:rsidP="00C11E13">
            <w:pPr>
              <w:spacing w:line="360" w:lineRule="auto"/>
              <w:rPr>
                <w:i/>
              </w:rPr>
            </w:pPr>
            <w:r>
              <w:rPr>
                <w:i/>
              </w:rPr>
              <w:t>Means and 95% HDIs of the posterior distributions of the ssVEP amplitudes for each of the conditions</w:t>
            </w:r>
          </w:p>
        </w:tc>
      </w:tr>
      <w:tr w:rsidR="00900F7E" w14:paraId="5565B1C4" w14:textId="77777777" w:rsidTr="00C11E13">
        <w:trPr>
          <w:trHeight w:val="634"/>
        </w:trPr>
        <w:tc>
          <w:tcPr>
            <w:tcW w:w="2235" w:type="dxa"/>
            <w:tcBorders>
              <w:top w:val="single" w:sz="4" w:space="0" w:color="auto"/>
              <w:bottom w:val="single" w:sz="4" w:space="0" w:color="auto"/>
            </w:tcBorders>
            <w:vAlign w:val="center"/>
          </w:tcPr>
          <w:p w14:paraId="5B66340E" w14:textId="3D27B407" w:rsidR="00900F7E" w:rsidRDefault="00900F7E" w:rsidP="00C11E13">
            <w:r>
              <w:t>Reward phase</w:t>
            </w:r>
          </w:p>
        </w:tc>
        <w:tc>
          <w:tcPr>
            <w:tcW w:w="2382" w:type="dxa"/>
            <w:tcBorders>
              <w:top w:val="single" w:sz="4" w:space="0" w:color="auto"/>
              <w:bottom w:val="single" w:sz="4" w:space="0" w:color="auto"/>
            </w:tcBorders>
            <w:vAlign w:val="center"/>
          </w:tcPr>
          <w:p w14:paraId="7AE7D546" w14:textId="114F7B3D"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2AEDD69E" w14:textId="5303474D" w:rsidR="00900F7E" w:rsidRPr="007F6AA7" w:rsidRDefault="00900F7E" w:rsidP="00C11E13">
            <w:r>
              <w:t>Hit rates (proportion)</w:t>
            </w:r>
          </w:p>
        </w:tc>
        <w:tc>
          <w:tcPr>
            <w:tcW w:w="3201" w:type="dxa"/>
            <w:tcBorders>
              <w:top w:val="single" w:sz="4" w:space="0" w:color="auto"/>
              <w:bottom w:val="single" w:sz="4" w:space="0" w:color="auto"/>
            </w:tcBorders>
            <w:vAlign w:val="center"/>
          </w:tcPr>
          <w:p w14:paraId="014F2C5E" w14:textId="23EB70E9" w:rsidR="00900F7E" w:rsidRPr="00297068" w:rsidRDefault="00900F7E" w:rsidP="00C11E13">
            <w:r>
              <w:t>Reaction times (milliseconds)</w:t>
            </w:r>
          </w:p>
        </w:tc>
      </w:tr>
      <w:tr w:rsidR="001B2F73" w14:paraId="23361706" w14:textId="77777777" w:rsidTr="00C11E13">
        <w:trPr>
          <w:trHeight w:val="417"/>
        </w:trPr>
        <w:tc>
          <w:tcPr>
            <w:tcW w:w="2235" w:type="dxa"/>
            <w:tcBorders>
              <w:top w:val="single" w:sz="4" w:space="0" w:color="auto"/>
            </w:tcBorders>
            <w:vAlign w:val="center"/>
          </w:tcPr>
          <w:p w14:paraId="39619F12" w14:textId="11F315C5" w:rsidR="001B2F73" w:rsidRDefault="001B2F73" w:rsidP="00C11E13">
            <w:r w:rsidRPr="00DC56DA">
              <w:t>Baseline</w:t>
            </w:r>
            <w:r>
              <w:t xml:space="preserve"> </w:t>
            </w:r>
            <w:r w:rsidRPr="00DC56DA">
              <w:t>1</w:t>
            </w:r>
          </w:p>
        </w:tc>
        <w:tc>
          <w:tcPr>
            <w:tcW w:w="2382" w:type="dxa"/>
            <w:tcBorders>
              <w:top w:val="single" w:sz="4" w:space="0" w:color="auto"/>
            </w:tcBorders>
            <w:vAlign w:val="center"/>
          </w:tcPr>
          <w:p w14:paraId="712045EF" w14:textId="6374EBCB" w:rsidR="001B2F73" w:rsidRPr="008E021D" w:rsidRDefault="001B2F73" w:rsidP="00C11E13">
            <w:r>
              <w:t>High</w:t>
            </w:r>
          </w:p>
        </w:tc>
        <w:tc>
          <w:tcPr>
            <w:tcW w:w="2388" w:type="dxa"/>
            <w:tcBorders>
              <w:top w:val="single" w:sz="4" w:space="0" w:color="auto"/>
            </w:tcBorders>
            <w:vAlign w:val="center"/>
          </w:tcPr>
          <w:p w14:paraId="7E27DE34" w14:textId="0C19AC8E" w:rsidR="001B2F73" w:rsidRDefault="001B2F73" w:rsidP="00C11E13">
            <w:r w:rsidRPr="006C2A11">
              <w:t>0.59 [0.56</w:t>
            </w:r>
            <w:r>
              <w:t>,</w:t>
            </w:r>
            <w:r w:rsidRPr="006C2A11">
              <w:t xml:space="preserve"> 0.63]</w:t>
            </w:r>
          </w:p>
        </w:tc>
        <w:tc>
          <w:tcPr>
            <w:tcW w:w="3201" w:type="dxa"/>
            <w:tcBorders>
              <w:top w:val="single" w:sz="4" w:space="0" w:color="auto"/>
            </w:tcBorders>
            <w:vAlign w:val="center"/>
          </w:tcPr>
          <w:p w14:paraId="5A845ECF" w14:textId="119CA87D" w:rsidR="001B2F73" w:rsidRDefault="001B2F73" w:rsidP="00C11E13">
            <w:r w:rsidRPr="00881056">
              <w:t>548.95 [535.99</w:t>
            </w:r>
            <w:r>
              <w:t>,</w:t>
            </w:r>
            <w:r w:rsidRPr="00881056">
              <w:t xml:space="preserve"> 561.51]</w:t>
            </w:r>
          </w:p>
        </w:tc>
      </w:tr>
      <w:tr w:rsidR="001B2F73" w14:paraId="67031AB2" w14:textId="77777777" w:rsidTr="00C11E13">
        <w:trPr>
          <w:trHeight w:val="417"/>
        </w:trPr>
        <w:tc>
          <w:tcPr>
            <w:tcW w:w="2235" w:type="dxa"/>
            <w:vAlign w:val="center"/>
          </w:tcPr>
          <w:p w14:paraId="6D1E0344" w14:textId="795D29A3" w:rsidR="001B2F73" w:rsidRDefault="001B2F73" w:rsidP="00C11E13">
            <w:r w:rsidRPr="00DC56DA">
              <w:t>Baseline</w:t>
            </w:r>
            <w:r>
              <w:t xml:space="preserve"> </w:t>
            </w:r>
            <w:r w:rsidRPr="00DC56DA">
              <w:t>1</w:t>
            </w:r>
          </w:p>
        </w:tc>
        <w:tc>
          <w:tcPr>
            <w:tcW w:w="2382" w:type="dxa"/>
            <w:vAlign w:val="center"/>
          </w:tcPr>
          <w:p w14:paraId="3370297C" w14:textId="27C8CD99" w:rsidR="001B2F73" w:rsidRPr="008E021D" w:rsidRDefault="001B2F73" w:rsidP="00C11E13">
            <w:r>
              <w:t>Low</w:t>
            </w:r>
          </w:p>
        </w:tc>
        <w:tc>
          <w:tcPr>
            <w:tcW w:w="2388" w:type="dxa"/>
            <w:vAlign w:val="center"/>
          </w:tcPr>
          <w:p w14:paraId="70F45588" w14:textId="7C6DE3A8" w:rsidR="001B2F73" w:rsidRDefault="001B2F73" w:rsidP="00C11E13">
            <w:r w:rsidRPr="006C2A11">
              <w:t>0.62 [0.58</w:t>
            </w:r>
            <w:r>
              <w:t>,</w:t>
            </w:r>
            <w:r w:rsidRPr="006C2A11">
              <w:t xml:space="preserve"> 0.65]</w:t>
            </w:r>
          </w:p>
        </w:tc>
        <w:tc>
          <w:tcPr>
            <w:tcW w:w="3201" w:type="dxa"/>
            <w:vAlign w:val="center"/>
          </w:tcPr>
          <w:p w14:paraId="68823A4A" w14:textId="085FB47E" w:rsidR="001B2F73" w:rsidRDefault="001B2F73" w:rsidP="00C11E13">
            <w:r w:rsidRPr="00881056">
              <w:t>546.2</w:t>
            </w:r>
            <w:r>
              <w:t>0</w:t>
            </w:r>
            <w:r w:rsidRPr="00881056">
              <w:t xml:space="preserve"> [531.5</w:t>
            </w:r>
            <w:r>
              <w:t>0,</w:t>
            </w:r>
            <w:r w:rsidRPr="00881056">
              <w:t xml:space="preserve"> 560</w:t>
            </w:r>
            <w:r>
              <w:t>.00</w:t>
            </w:r>
            <w:r w:rsidRPr="00881056">
              <w:t>]</w:t>
            </w:r>
          </w:p>
        </w:tc>
      </w:tr>
      <w:tr w:rsidR="001B2F73" w14:paraId="32004219" w14:textId="77777777" w:rsidTr="00C11E13">
        <w:trPr>
          <w:trHeight w:val="417"/>
        </w:trPr>
        <w:tc>
          <w:tcPr>
            <w:tcW w:w="2235" w:type="dxa"/>
            <w:vAlign w:val="center"/>
          </w:tcPr>
          <w:p w14:paraId="7D241B7E" w14:textId="3ABAAEDF" w:rsidR="001B2F73" w:rsidRDefault="001B2F73" w:rsidP="00C11E13">
            <w:r w:rsidRPr="00DC56DA">
              <w:t>Baseline</w:t>
            </w:r>
            <w:r>
              <w:t xml:space="preserve"> </w:t>
            </w:r>
            <w:r w:rsidRPr="00DC56DA">
              <w:t>2</w:t>
            </w:r>
          </w:p>
        </w:tc>
        <w:tc>
          <w:tcPr>
            <w:tcW w:w="2382" w:type="dxa"/>
            <w:vAlign w:val="center"/>
          </w:tcPr>
          <w:p w14:paraId="6D3FA223" w14:textId="359421D0" w:rsidR="001B2F73" w:rsidRPr="008E021D" w:rsidRDefault="001B2F73" w:rsidP="00C11E13">
            <w:r>
              <w:t>High</w:t>
            </w:r>
          </w:p>
        </w:tc>
        <w:tc>
          <w:tcPr>
            <w:tcW w:w="2388" w:type="dxa"/>
            <w:vAlign w:val="center"/>
          </w:tcPr>
          <w:p w14:paraId="3D3C122D" w14:textId="6DF36B6A" w:rsidR="001B2F73" w:rsidRDefault="001B2F73" w:rsidP="00C11E13">
            <w:r w:rsidRPr="006C2A11">
              <w:t>0.57 [0.53</w:t>
            </w:r>
            <w:r>
              <w:t>,</w:t>
            </w:r>
            <w:r w:rsidRPr="006C2A11">
              <w:t xml:space="preserve"> 0.61]</w:t>
            </w:r>
          </w:p>
        </w:tc>
        <w:tc>
          <w:tcPr>
            <w:tcW w:w="3201" w:type="dxa"/>
            <w:vAlign w:val="center"/>
          </w:tcPr>
          <w:p w14:paraId="44920CC2" w14:textId="7DD0D869" w:rsidR="001B2F73" w:rsidRDefault="001B2F73" w:rsidP="00C11E13">
            <w:r w:rsidRPr="00881056">
              <w:t>551.83 [537.82</w:t>
            </w:r>
            <w:r>
              <w:t>,</w:t>
            </w:r>
            <w:r w:rsidRPr="00881056">
              <w:t xml:space="preserve"> 566.18]</w:t>
            </w:r>
          </w:p>
        </w:tc>
      </w:tr>
      <w:tr w:rsidR="001B2F73" w14:paraId="1BA0B2C3" w14:textId="77777777" w:rsidTr="00C11E13">
        <w:trPr>
          <w:trHeight w:val="417"/>
        </w:trPr>
        <w:tc>
          <w:tcPr>
            <w:tcW w:w="2235" w:type="dxa"/>
            <w:vAlign w:val="center"/>
          </w:tcPr>
          <w:p w14:paraId="4EF487D5" w14:textId="10A44C93" w:rsidR="001B2F73" w:rsidRDefault="001B2F73" w:rsidP="00C11E13">
            <w:r w:rsidRPr="00DC56DA">
              <w:t>Baseline</w:t>
            </w:r>
            <w:r>
              <w:t xml:space="preserve"> </w:t>
            </w:r>
            <w:r w:rsidRPr="00DC56DA">
              <w:t>2</w:t>
            </w:r>
          </w:p>
        </w:tc>
        <w:tc>
          <w:tcPr>
            <w:tcW w:w="2382" w:type="dxa"/>
            <w:vAlign w:val="center"/>
          </w:tcPr>
          <w:p w14:paraId="160BCC8D" w14:textId="0E04AC4B" w:rsidR="001B2F73" w:rsidRPr="00534F07" w:rsidRDefault="001B2F73" w:rsidP="00C11E13">
            <w:r>
              <w:t>Low</w:t>
            </w:r>
          </w:p>
        </w:tc>
        <w:tc>
          <w:tcPr>
            <w:tcW w:w="2388" w:type="dxa"/>
            <w:vAlign w:val="center"/>
          </w:tcPr>
          <w:p w14:paraId="5DB2EC5A" w14:textId="63A6B8FC" w:rsidR="001B2F73" w:rsidRDefault="001B2F73" w:rsidP="00C11E13">
            <w:r w:rsidRPr="006C2A11">
              <w:t>0.61 [0.57</w:t>
            </w:r>
            <w:r>
              <w:t>,</w:t>
            </w:r>
            <w:r w:rsidRPr="006C2A11">
              <w:t xml:space="preserve"> 0.65]</w:t>
            </w:r>
          </w:p>
        </w:tc>
        <w:tc>
          <w:tcPr>
            <w:tcW w:w="3201" w:type="dxa"/>
            <w:vAlign w:val="center"/>
          </w:tcPr>
          <w:p w14:paraId="34221C33" w14:textId="10349674" w:rsidR="001B2F73" w:rsidRDefault="001B2F73" w:rsidP="00C11E13">
            <w:r w:rsidRPr="00881056">
              <w:t>554.91 [539.42</w:t>
            </w:r>
            <w:r>
              <w:t>,</w:t>
            </w:r>
            <w:r w:rsidRPr="00881056">
              <w:t xml:space="preserve"> 571.04]</w:t>
            </w:r>
          </w:p>
        </w:tc>
      </w:tr>
      <w:tr w:rsidR="001B2F73" w14:paraId="331E6571" w14:textId="77777777" w:rsidTr="00C11E13">
        <w:trPr>
          <w:trHeight w:val="417"/>
        </w:trPr>
        <w:tc>
          <w:tcPr>
            <w:tcW w:w="2235" w:type="dxa"/>
            <w:vAlign w:val="center"/>
          </w:tcPr>
          <w:p w14:paraId="7EF69B55" w14:textId="4217858B" w:rsidR="001B2F73" w:rsidRDefault="001B2F73" w:rsidP="00C11E13">
            <w:r w:rsidRPr="00DC56DA">
              <w:t>Acquisition</w:t>
            </w:r>
            <w:r>
              <w:t xml:space="preserve"> </w:t>
            </w:r>
            <w:r w:rsidRPr="00DC56DA">
              <w:t>1</w:t>
            </w:r>
          </w:p>
        </w:tc>
        <w:tc>
          <w:tcPr>
            <w:tcW w:w="2382" w:type="dxa"/>
            <w:vAlign w:val="center"/>
          </w:tcPr>
          <w:p w14:paraId="55B20A6F" w14:textId="4AB714A5" w:rsidR="001B2F73" w:rsidRPr="00C21D51" w:rsidRDefault="001B2F73" w:rsidP="00C11E13">
            <w:r>
              <w:t>High</w:t>
            </w:r>
          </w:p>
        </w:tc>
        <w:tc>
          <w:tcPr>
            <w:tcW w:w="2388" w:type="dxa"/>
            <w:vAlign w:val="center"/>
          </w:tcPr>
          <w:p w14:paraId="2A471639" w14:textId="39C62E61" w:rsidR="001B2F73" w:rsidRDefault="001B2F73" w:rsidP="00C11E13">
            <w:r w:rsidRPr="006C2A11">
              <w:t>0.61 [0.57</w:t>
            </w:r>
            <w:r>
              <w:t>,</w:t>
            </w:r>
            <w:r w:rsidRPr="006C2A11">
              <w:t xml:space="preserve"> 0.64]</w:t>
            </w:r>
          </w:p>
        </w:tc>
        <w:tc>
          <w:tcPr>
            <w:tcW w:w="3201" w:type="dxa"/>
            <w:vAlign w:val="center"/>
          </w:tcPr>
          <w:p w14:paraId="042C50A4" w14:textId="0A3E4C3C" w:rsidR="001B2F73" w:rsidRDefault="001B2F73" w:rsidP="00C11E13">
            <w:r w:rsidRPr="00881056">
              <w:t>522.87 [509.89</w:t>
            </w:r>
            <w:r>
              <w:t>,</w:t>
            </w:r>
            <w:r w:rsidRPr="00881056">
              <w:t xml:space="preserve"> 535.59]</w:t>
            </w:r>
          </w:p>
        </w:tc>
      </w:tr>
      <w:tr w:rsidR="001B2F73" w14:paraId="7E970313" w14:textId="77777777" w:rsidTr="00C11E13">
        <w:trPr>
          <w:trHeight w:val="417"/>
        </w:trPr>
        <w:tc>
          <w:tcPr>
            <w:tcW w:w="2235" w:type="dxa"/>
            <w:vAlign w:val="center"/>
          </w:tcPr>
          <w:p w14:paraId="30266CEE" w14:textId="038A2ECD" w:rsidR="001B2F73" w:rsidRDefault="001B2F73" w:rsidP="00C11E13">
            <w:r w:rsidRPr="00DC56DA">
              <w:t>Acquisition</w:t>
            </w:r>
            <w:r>
              <w:t xml:space="preserve"> </w:t>
            </w:r>
            <w:r w:rsidRPr="00DC56DA">
              <w:t>1</w:t>
            </w:r>
          </w:p>
        </w:tc>
        <w:tc>
          <w:tcPr>
            <w:tcW w:w="2382" w:type="dxa"/>
            <w:vAlign w:val="center"/>
          </w:tcPr>
          <w:p w14:paraId="4D2DA7DF" w14:textId="4A3D0FCE" w:rsidR="001B2F73" w:rsidRPr="00C21D51" w:rsidRDefault="001B2F73" w:rsidP="00C11E13">
            <w:r>
              <w:t>Low</w:t>
            </w:r>
          </w:p>
        </w:tc>
        <w:tc>
          <w:tcPr>
            <w:tcW w:w="2388" w:type="dxa"/>
            <w:vAlign w:val="center"/>
          </w:tcPr>
          <w:p w14:paraId="6B8E05CD" w14:textId="27641908" w:rsidR="001B2F73" w:rsidRDefault="001B2F73" w:rsidP="00C11E13">
            <w:r w:rsidRPr="006C2A11">
              <w:t>0.64 [0.6</w:t>
            </w:r>
            <w:r>
              <w:t>0,</w:t>
            </w:r>
            <w:r w:rsidRPr="006C2A11">
              <w:t xml:space="preserve"> 0.67]</w:t>
            </w:r>
          </w:p>
        </w:tc>
        <w:tc>
          <w:tcPr>
            <w:tcW w:w="3201" w:type="dxa"/>
            <w:vAlign w:val="center"/>
          </w:tcPr>
          <w:p w14:paraId="428189FA" w14:textId="20B67102" w:rsidR="001B2F73" w:rsidRDefault="001B2F73" w:rsidP="00C11E13">
            <w:r w:rsidRPr="00881056">
              <w:t>529.79 [516.87</w:t>
            </w:r>
            <w:r>
              <w:t>,</w:t>
            </w:r>
            <w:r w:rsidRPr="00881056">
              <w:t xml:space="preserve"> 542.59]</w:t>
            </w:r>
          </w:p>
        </w:tc>
      </w:tr>
      <w:tr w:rsidR="001B2F73" w14:paraId="0BFB665F" w14:textId="77777777" w:rsidTr="00C11E13">
        <w:trPr>
          <w:trHeight w:val="417"/>
        </w:trPr>
        <w:tc>
          <w:tcPr>
            <w:tcW w:w="2235" w:type="dxa"/>
            <w:vAlign w:val="center"/>
          </w:tcPr>
          <w:p w14:paraId="025DE625" w14:textId="6BB604A8" w:rsidR="001B2F73" w:rsidRDefault="001B2F73" w:rsidP="00C11E13">
            <w:r w:rsidRPr="00DC56DA">
              <w:lastRenderedPageBreak/>
              <w:t>Acquisition</w:t>
            </w:r>
            <w:r>
              <w:t xml:space="preserve"> </w:t>
            </w:r>
            <w:r w:rsidRPr="00DC56DA">
              <w:t>2</w:t>
            </w:r>
          </w:p>
        </w:tc>
        <w:tc>
          <w:tcPr>
            <w:tcW w:w="2382" w:type="dxa"/>
            <w:vAlign w:val="center"/>
          </w:tcPr>
          <w:p w14:paraId="6752BED4" w14:textId="049631F5" w:rsidR="001B2F73" w:rsidRDefault="001B2F73" w:rsidP="00C11E13">
            <w:r>
              <w:t>High</w:t>
            </w:r>
          </w:p>
        </w:tc>
        <w:tc>
          <w:tcPr>
            <w:tcW w:w="2388" w:type="dxa"/>
            <w:vAlign w:val="center"/>
          </w:tcPr>
          <w:p w14:paraId="6C6FBD5B" w14:textId="6C3D36AD" w:rsidR="001B2F73" w:rsidRDefault="001B2F73" w:rsidP="00C11E13">
            <w:r w:rsidRPr="006C2A11">
              <w:t>0.64 [0.6</w:t>
            </w:r>
            <w:r>
              <w:t>0,</w:t>
            </w:r>
            <w:r w:rsidRPr="006C2A11">
              <w:t xml:space="preserve"> 0.68]</w:t>
            </w:r>
          </w:p>
        </w:tc>
        <w:tc>
          <w:tcPr>
            <w:tcW w:w="3201" w:type="dxa"/>
            <w:vAlign w:val="center"/>
          </w:tcPr>
          <w:p w14:paraId="15C043F2" w14:textId="0DA9A5FE" w:rsidR="001B2F73" w:rsidRPr="00C57028" w:rsidRDefault="001B2F73" w:rsidP="00C11E13">
            <w:r w:rsidRPr="00881056">
              <w:t>542.05 [528.28</w:t>
            </w:r>
            <w:r>
              <w:t>,</w:t>
            </w:r>
            <w:r w:rsidRPr="00881056">
              <w:t xml:space="preserve"> 556.21]</w:t>
            </w:r>
          </w:p>
        </w:tc>
      </w:tr>
      <w:tr w:rsidR="001B2F73" w14:paraId="2E6099A5" w14:textId="77777777" w:rsidTr="00C11E13">
        <w:trPr>
          <w:trHeight w:val="417"/>
        </w:trPr>
        <w:tc>
          <w:tcPr>
            <w:tcW w:w="2235" w:type="dxa"/>
            <w:vAlign w:val="center"/>
          </w:tcPr>
          <w:p w14:paraId="4692FA9E" w14:textId="6F444B15" w:rsidR="001B2F73" w:rsidRDefault="001B2F73" w:rsidP="00C11E13">
            <w:r w:rsidRPr="00DC56DA">
              <w:t>Acquisition</w:t>
            </w:r>
            <w:r>
              <w:t xml:space="preserve"> </w:t>
            </w:r>
            <w:r w:rsidRPr="00DC56DA">
              <w:t>2</w:t>
            </w:r>
          </w:p>
        </w:tc>
        <w:tc>
          <w:tcPr>
            <w:tcW w:w="2382" w:type="dxa"/>
            <w:vAlign w:val="center"/>
          </w:tcPr>
          <w:p w14:paraId="0FA54A68" w14:textId="5CAEBDF1" w:rsidR="001B2F73" w:rsidRDefault="001B2F73" w:rsidP="00C11E13">
            <w:r>
              <w:t>Low</w:t>
            </w:r>
          </w:p>
        </w:tc>
        <w:tc>
          <w:tcPr>
            <w:tcW w:w="2388" w:type="dxa"/>
            <w:vAlign w:val="center"/>
          </w:tcPr>
          <w:p w14:paraId="53242470" w14:textId="11DD8190" w:rsidR="001B2F73" w:rsidRDefault="001B2F73" w:rsidP="00C11E13">
            <w:r w:rsidRPr="006C2A11">
              <w:t>0.63 [0.59</w:t>
            </w:r>
            <w:r>
              <w:t>,</w:t>
            </w:r>
            <w:r w:rsidRPr="006C2A11">
              <w:t xml:space="preserve"> 0.67]</w:t>
            </w:r>
          </w:p>
        </w:tc>
        <w:tc>
          <w:tcPr>
            <w:tcW w:w="3201" w:type="dxa"/>
            <w:vAlign w:val="center"/>
          </w:tcPr>
          <w:p w14:paraId="2C96C06B" w14:textId="44B6C502" w:rsidR="001B2F73" w:rsidRPr="00C57028" w:rsidRDefault="001B2F73" w:rsidP="00C11E13">
            <w:r w:rsidRPr="00881056">
              <w:t>536.26 [521.92</w:t>
            </w:r>
            <w:r>
              <w:t>,</w:t>
            </w:r>
            <w:r w:rsidRPr="00881056">
              <w:t xml:space="preserve"> 549.75]</w:t>
            </w:r>
          </w:p>
        </w:tc>
      </w:tr>
      <w:tr w:rsidR="001B2F73" w14:paraId="59B17FB0" w14:textId="77777777" w:rsidTr="00C11E13">
        <w:trPr>
          <w:trHeight w:val="417"/>
        </w:trPr>
        <w:tc>
          <w:tcPr>
            <w:tcW w:w="2235" w:type="dxa"/>
            <w:vAlign w:val="center"/>
          </w:tcPr>
          <w:p w14:paraId="4AF32170" w14:textId="36307487" w:rsidR="001B2F73" w:rsidRDefault="001B2F73" w:rsidP="00C11E13">
            <w:r w:rsidRPr="00DC56DA">
              <w:t>Extinction</w:t>
            </w:r>
            <w:r>
              <w:t xml:space="preserve"> </w:t>
            </w:r>
            <w:r w:rsidRPr="00DC56DA">
              <w:t>1</w:t>
            </w:r>
          </w:p>
        </w:tc>
        <w:tc>
          <w:tcPr>
            <w:tcW w:w="2382" w:type="dxa"/>
            <w:vAlign w:val="center"/>
          </w:tcPr>
          <w:p w14:paraId="6C569F00" w14:textId="0B1424F3" w:rsidR="001B2F73" w:rsidRDefault="001B2F73" w:rsidP="00C11E13">
            <w:r>
              <w:t>High</w:t>
            </w:r>
          </w:p>
        </w:tc>
        <w:tc>
          <w:tcPr>
            <w:tcW w:w="2388" w:type="dxa"/>
            <w:vAlign w:val="center"/>
          </w:tcPr>
          <w:p w14:paraId="521EB09F" w14:textId="0F722FAB" w:rsidR="001B2F73" w:rsidRDefault="001B2F73" w:rsidP="00C11E13">
            <w:r w:rsidRPr="006C2A11">
              <w:t>0.62 [0.58</w:t>
            </w:r>
            <w:r>
              <w:t>,</w:t>
            </w:r>
            <w:r w:rsidRPr="006C2A11">
              <w:t xml:space="preserve"> 0.65]</w:t>
            </w:r>
          </w:p>
        </w:tc>
        <w:tc>
          <w:tcPr>
            <w:tcW w:w="3201" w:type="dxa"/>
            <w:vAlign w:val="center"/>
          </w:tcPr>
          <w:p w14:paraId="7E6A93B5" w14:textId="1CB68E5F" w:rsidR="001B2F73" w:rsidRPr="00C57028" w:rsidRDefault="001B2F73" w:rsidP="00C11E13">
            <w:r w:rsidRPr="00881056">
              <w:t>529.68 [515.8</w:t>
            </w:r>
            <w:r>
              <w:t>0,</w:t>
            </w:r>
            <w:r w:rsidRPr="00881056">
              <w:t xml:space="preserve"> 543.76]</w:t>
            </w:r>
          </w:p>
        </w:tc>
      </w:tr>
      <w:tr w:rsidR="001B2F73" w14:paraId="53DA26A2" w14:textId="77777777" w:rsidTr="00C11E13">
        <w:trPr>
          <w:trHeight w:val="417"/>
        </w:trPr>
        <w:tc>
          <w:tcPr>
            <w:tcW w:w="2235" w:type="dxa"/>
            <w:vAlign w:val="center"/>
          </w:tcPr>
          <w:p w14:paraId="097C6360" w14:textId="6A0C2894" w:rsidR="001B2F73" w:rsidRDefault="001B2F73" w:rsidP="00C11E13">
            <w:r w:rsidRPr="00DC56DA">
              <w:t>Extinction</w:t>
            </w:r>
            <w:r>
              <w:t xml:space="preserve"> </w:t>
            </w:r>
            <w:r w:rsidRPr="00DC56DA">
              <w:t>1</w:t>
            </w:r>
          </w:p>
        </w:tc>
        <w:tc>
          <w:tcPr>
            <w:tcW w:w="2382" w:type="dxa"/>
            <w:vAlign w:val="center"/>
          </w:tcPr>
          <w:p w14:paraId="03FD0497" w14:textId="36656BBF" w:rsidR="001B2F73" w:rsidRDefault="001B2F73" w:rsidP="00C11E13">
            <w:r>
              <w:t>Low</w:t>
            </w:r>
          </w:p>
        </w:tc>
        <w:tc>
          <w:tcPr>
            <w:tcW w:w="2388" w:type="dxa"/>
            <w:vAlign w:val="center"/>
          </w:tcPr>
          <w:p w14:paraId="1CA5B680" w14:textId="3BBE8C4C" w:rsidR="001B2F73" w:rsidRDefault="001B2F73" w:rsidP="00C11E13">
            <w:r w:rsidRPr="006C2A11">
              <w:t>0.62 [0.58</w:t>
            </w:r>
            <w:r>
              <w:t>,</w:t>
            </w:r>
            <w:r w:rsidRPr="006C2A11">
              <w:t xml:space="preserve"> 0.66]</w:t>
            </w:r>
          </w:p>
        </w:tc>
        <w:tc>
          <w:tcPr>
            <w:tcW w:w="3201" w:type="dxa"/>
            <w:vAlign w:val="center"/>
          </w:tcPr>
          <w:p w14:paraId="1C571555" w14:textId="55A902FA" w:rsidR="001B2F73" w:rsidRPr="00C57028" w:rsidRDefault="001B2F73" w:rsidP="00C11E13">
            <w:r w:rsidRPr="00881056">
              <w:t>526.96 [512.84</w:t>
            </w:r>
            <w:r>
              <w:t>,</w:t>
            </w:r>
            <w:r w:rsidRPr="00881056">
              <w:t xml:space="preserve"> 540.61]</w:t>
            </w:r>
          </w:p>
        </w:tc>
      </w:tr>
      <w:tr w:rsidR="001B2F73" w14:paraId="498F7D92" w14:textId="77777777" w:rsidTr="00C11E13">
        <w:trPr>
          <w:trHeight w:val="417"/>
        </w:trPr>
        <w:tc>
          <w:tcPr>
            <w:tcW w:w="2235" w:type="dxa"/>
            <w:vAlign w:val="center"/>
          </w:tcPr>
          <w:p w14:paraId="7308FD00" w14:textId="418FA760" w:rsidR="001B2F73" w:rsidRDefault="001B2F73" w:rsidP="00C11E13">
            <w:r w:rsidRPr="00DC56DA">
              <w:t>Extinction</w:t>
            </w:r>
            <w:r>
              <w:t xml:space="preserve"> </w:t>
            </w:r>
            <w:r w:rsidRPr="00DC56DA">
              <w:t>2</w:t>
            </w:r>
          </w:p>
        </w:tc>
        <w:tc>
          <w:tcPr>
            <w:tcW w:w="2382" w:type="dxa"/>
            <w:vAlign w:val="center"/>
          </w:tcPr>
          <w:p w14:paraId="3ADED546" w14:textId="0CED2D09" w:rsidR="001B2F73" w:rsidRDefault="001B2F73" w:rsidP="00C11E13">
            <w:r>
              <w:t>High</w:t>
            </w:r>
          </w:p>
        </w:tc>
        <w:tc>
          <w:tcPr>
            <w:tcW w:w="2388" w:type="dxa"/>
            <w:vAlign w:val="center"/>
          </w:tcPr>
          <w:p w14:paraId="11A8A40B" w14:textId="16775819" w:rsidR="001B2F73" w:rsidRDefault="001B2F73" w:rsidP="00C11E13">
            <w:r w:rsidRPr="006C2A11">
              <w:t>0.61 [0.56</w:t>
            </w:r>
            <w:r>
              <w:t>,</w:t>
            </w:r>
            <w:r w:rsidRPr="006C2A11">
              <w:t xml:space="preserve"> 0.65]</w:t>
            </w:r>
          </w:p>
        </w:tc>
        <w:tc>
          <w:tcPr>
            <w:tcW w:w="3201" w:type="dxa"/>
            <w:vAlign w:val="center"/>
          </w:tcPr>
          <w:p w14:paraId="0DA9E3A9" w14:textId="4C414DBB" w:rsidR="001B2F73" w:rsidRPr="00C57028" w:rsidRDefault="001B2F73" w:rsidP="00C11E13">
            <w:r w:rsidRPr="00881056">
              <w:t>535.39 [518.62</w:t>
            </w:r>
            <w:r>
              <w:t>,</w:t>
            </w:r>
            <w:r w:rsidRPr="00881056">
              <w:t xml:space="preserve"> 552.17]</w:t>
            </w:r>
          </w:p>
        </w:tc>
      </w:tr>
      <w:tr w:rsidR="001B2F73" w14:paraId="629C34D4" w14:textId="77777777" w:rsidTr="00C11E13">
        <w:trPr>
          <w:trHeight w:val="417"/>
        </w:trPr>
        <w:tc>
          <w:tcPr>
            <w:tcW w:w="2235" w:type="dxa"/>
            <w:tcBorders>
              <w:bottom w:val="single" w:sz="4" w:space="0" w:color="auto"/>
            </w:tcBorders>
            <w:vAlign w:val="center"/>
          </w:tcPr>
          <w:p w14:paraId="20D12634" w14:textId="195B3BC9" w:rsidR="001B2F73" w:rsidRDefault="001B2F73" w:rsidP="00C11E13">
            <w:r w:rsidRPr="00DC56DA">
              <w:t>Extinction</w:t>
            </w:r>
            <w:r>
              <w:t xml:space="preserve"> </w:t>
            </w:r>
            <w:r w:rsidRPr="00DC56DA">
              <w:t>2</w:t>
            </w:r>
          </w:p>
        </w:tc>
        <w:tc>
          <w:tcPr>
            <w:tcW w:w="2382" w:type="dxa"/>
            <w:tcBorders>
              <w:bottom w:val="single" w:sz="4" w:space="0" w:color="auto"/>
            </w:tcBorders>
            <w:vAlign w:val="center"/>
          </w:tcPr>
          <w:p w14:paraId="12B35C67" w14:textId="5BF27A3A" w:rsidR="001B2F73" w:rsidRDefault="001B2F73" w:rsidP="00C11E13">
            <w:r>
              <w:t>Low</w:t>
            </w:r>
          </w:p>
        </w:tc>
        <w:tc>
          <w:tcPr>
            <w:tcW w:w="2388" w:type="dxa"/>
            <w:tcBorders>
              <w:bottom w:val="single" w:sz="4" w:space="0" w:color="auto"/>
            </w:tcBorders>
            <w:vAlign w:val="center"/>
          </w:tcPr>
          <w:p w14:paraId="05ECA826" w14:textId="42D8563D" w:rsidR="001B2F73" w:rsidRDefault="001B2F73" w:rsidP="00C11E13">
            <w:r w:rsidRPr="006C2A11">
              <w:t>0.62 [0.58</w:t>
            </w:r>
            <w:r>
              <w:t>,</w:t>
            </w:r>
            <w:r w:rsidRPr="006C2A11">
              <w:t xml:space="preserve"> 0.67]</w:t>
            </w:r>
          </w:p>
        </w:tc>
        <w:tc>
          <w:tcPr>
            <w:tcW w:w="3201" w:type="dxa"/>
            <w:tcBorders>
              <w:bottom w:val="single" w:sz="4" w:space="0" w:color="auto"/>
            </w:tcBorders>
            <w:vAlign w:val="center"/>
          </w:tcPr>
          <w:p w14:paraId="62FB6D47" w14:textId="49A5F07C" w:rsidR="001B2F73" w:rsidRPr="00C57028" w:rsidRDefault="001B2F73" w:rsidP="00C11E13">
            <w:r w:rsidRPr="00881056">
              <w:t>541.87 [525.02</w:t>
            </w:r>
            <w:r>
              <w:t>,</w:t>
            </w:r>
            <w:r w:rsidRPr="00881056">
              <w:t xml:space="preserve"> 557.85]</w:t>
            </w:r>
          </w:p>
        </w:tc>
      </w:tr>
    </w:tbl>
    <w:p w14:paraId="018AA296" w14:textId="77777777" w:rsidR="000518C5" w:rsidRDefault="00F26D00" w:rsidP="000518C5">
      <w:pPr>
        <w:spacing w:line="480" w:lineRule="auto"/>
        <w:jc w:val="both"/>
        <w:rPr>
          <w:b/>
          <w:sz w:val="20"/>
        </w:rPr>
      </w:pPr>
      <w:r w:rsidRPr="008B3849">
        <w:rPr>
          <w:noProof/>
        </w:rPr>
        <mc:AlternateContent>
          <mc:Choice Requires="wpg">
            <w:drawing>
              <wp:anchor distT="0" distB="0" distL="114300" distR="114300" simplePos="0" relativeHeight="251674624" behindDoc="0" locked="0" layoutInCell="1" allowOverlap="1" wp14:anchorId="08B9AB08" wp14:editId="54220229">
                <wp:simplePos x="0" y="0"/>
                <wp:positionH relativeFrom="column">
                  <wp:posOffset>-709930</wp:posOffset>
                </wp:positionH>
                <wp:positionV relativeFrom="paragraph">
                  <wp:posOffset>259080</wp:posOffset>
                </wp:positionV>
                <wp:extent cx="7203600" cy="1800000"/>
                <wp:effectExtent l="19050" t="19050" r="16510" b="10160"/>
                <wp:wrapSquare wrapText="bothSides"/>
                <wp:docPr id="9" name="Group 17"/>
                <wp:cNvGraphicFramePr/>
                <a:graphic xmlns:a="http://schemas.openxmlformats.org/drawingml/2006/main">
                  <a:graphicData uri="http://schemas.microsoft.com/office/word/2010/wordprocessingGroup">
                    <wpg:wgp>
                      <wpg:cNvGrpSpPr/>
                      <wpg:grpSpPr>
                        <a:xfrm>
                          <a:off x="0" y="0"/>
                          <a:ext cx="7203600" cy="1800000"/>
                          <a:chOff x="0" y="0"/>
                          <a:chExt cx="8896931" cy="2210400"/>
                        </a:xfrm>
                      </wpg:grpSpPr>
                      <wpg:grpSp>
                        <wpg:cNvPr id="10" name="Group 9"/>
                        <wpg:cNvGrpSpPr/>
                        <wpg:grpSpPr>
                          <a:xfrm>
                            <a:off x="0" y="0"/>
                            <a:ext cx="4448977" cy="2210400"/>
                            <a:chOff x="0" y="0"/>
                            <a:chExt cx="4448977" cy="2210400"/>
                          </a:xfrm>
                        </wpg:grpSpPr>
                        <pic:pic xmlns:pic="http://schemas.openxmlformats.org/drawingml/2006/picture">
                          <pic:nvPicPr>
                            <pic:cNvPr id="11" name="Picture 10"/>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448977" cy="2210400"/>
                            </a:xfrm>
                            <a:prstGeom prst="rect">
                              <a:avLst/>
                            </a:prstGeom>
                            <a:ln>
                              <a:solidFill>
                                <a:schemeClr val="bg1"/>
                              </a:solidFill>
                            </a:ln>
                          </pic:spPr>
                        </pic:pic>
                        <wps:wsp>
                          <wps:cNvPr id="12" name="Rectangle 11"/>
                          <wps:cNvSpPr/>
                          <wps:spPr>
                            <a:xfrm>
                              <a:off x="6349" y="1964482"/>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13" name="Group 12"/>
                        <wpg:cNvGrpSpPr/>
                        <wpg:grpSpPr>
                          <a:xfrm>
                            <a:off x="4447953" y="0"/>
                            <a:ext cx="4448978" cy="2210400"/>
                            <a:chOff x="4447953" y="0"/>
                            <a:chExt cx="4448978" cy="2210400"/>
                          </a:xfrm>
                        </wpg:grpSpPr>
                        <pic:pic xmlns:pic="http://schemas.openxmlformats.org/drawingml/2006/picture">
                          <pic:nvPicPr>
                            <pic:cNvPr id="14" name="Picture 13"/>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4447953" y="0"/>
                              <a:ext cx="4448978" cy="2210400"/>
                            </a:xfrm>
                            <a:prstGeom prst="rect">
                              <a:avLst/>
                            </a:prstGeom>
                            <a:ln>
                              <a:solidFill>
                                <a:schemeClr val="bg1"/>
                              </a:solidFill>
                            </a:ln>
                          </pic:spPr>
                        </pic:pic>
                        <wps:wsp>
                          <wps:cNvPr id="22" name="Rectangle 14"/>
                          <wps:cNvSpPr/>
                          <wps:spPr>
                            <a:xfrm>
                              <a:off x="4455326" y="1964482"/>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group w14:anchorId="478601FF" id="Group 17" o:spid="_x0000_s1026" style="position:absolute;margin-left:-55.9pt;margin-top:20.4pt;width:567.2pt;height:141.75pt;z-index:251674624;mso-width-relative:margin;mso-height-relative:margin" coordsize="88969,22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">
                <v:group id="Group 9" o:spid="_x0000_s1027" style="position:absolute;width:44489;height:22104"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 id="Picture 10" o:spid="_x0000_s1028" type="#_x0000_t75" style="position:absolute;width:44489;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" stroked="t" strokecolor="white [3212]">
                    <v:imagedata r:id="rId34" o:title=""/>
                    <v:path arrowok="t"/>
                  </v:shape>
                  <v:rect id="Rectangle 11" o:spid="_x0000_s1029" style="position:absolute;left:63;top:19644;width:3238;height:1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" fillcolor="white [3212]" strokecolor="white [3212]" strokeweight="1pt"/>
                </v:group>
                <v:group id="Group 12" o:spid="_x0000_s1030" style="position:absolute;left:44479;width:44490;height:22104" coordorigin="44479"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Picture 13" o:spid="_x0000_s1031" type="#_x0000_t75" style="position:absolute;left:44479;width:44490;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" stroked="t" strokecolor="white [3212]">
                    <v:imagedata r:id="rId35" o:title=""/>
                    <v:path arrowok="t"/>
                  </v:shape>
                  <v:rect id="Rectangle 14" o:spid="_x0000_s1032" style="position:absolute;left:44553;top:19644;width:3238;height:1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" fillcolor="white [3212]" strokecolor="white [3212]" strokeweight="1pt"/>
                </v:group>
                <w10:wrap type="square"/>
              </v:group>
            </w:pict>
          </mc:Fallback>
        </mc:AlternateContent>
      </w:r>
    </w:p>
    <w:p w14:paraId="7156E915" w14:textId="136FB592" w:rsidR="00F26D00" w:rsidRDefault="00F26D00" w:rsidP="000518C5">
      <w:pPr>
        <w:spacing w:line="480" w:lineRule="auto"/>
        <w:jc w:val="both"/>
        <w:rPr>
          <w:sz w:val="20"/>
        </w:rPr>
      </w:pPr>
      <w:r>
        <w:rPr>
          <w:b/>
          <w:sz w:val="20"/>
        </w:rPr>
        <w:t>Figure 2</w:t>
      </w:r>
      <w:r w:rsidRPr="00FF793F">
        <w:rPr>
          <w:b/>
          <w:sz w:val="20"/>
        </w:rPr>
        <w:t xml:space="preserve">. </w:t>
      </w:r>
      <w:r w:rsidRPr="00FF793F">
        <w:rPr>
          <w:sz w:val="20"/>
        </w:rPr>
        <w:t>Posterior distribution</w:t>
      </w:r>
      <w:r>
        <w:rPr>
          <w:sz w:val="20"/>
        </w:rPr>
        <w:t>s</w:t>
      </w:r>
      <w:r w:rsidRPr="00FF793F">
        <w:rPr>
          <w:sz w:val="20"/>
        </w:rPr>
        <w:t xml:space="preserve"> of the interaction model</w:t>
      </w:r>
      <w:r>
        <w:rPr>
          <w:sz w:val="20"/>
        </w:rPr>
        <w:t xml:space="preserve">s for hit rates and reaction times across </w:t>
      </w:r>
      <w:r w:rsidR="002A5906">
        <w:rPr>
          <w:sz w:val="20"/>
        </w:rPr>
        <w:t>six reward phase conditions</w:t>
      </w:r>
      <w:r>
        <w:rPr>
          <w:sz w:val="20"/>
        </w:rPr>
        <w:t>.</w:t>
      </w:r>
    </w:p>
    <w:p w14:paraId="1185E044" w14:textId="45164C96" w:rsidR="008B3849" w:rsidRDefault="000518C5" w:rsidP="00FA0C17">
      <w:pPr>
        <w:spacing w:line="480" w:lineRule="auto"/>
        <w:ind w:firstLine="284"/>
        <w:jc w:val="both"/>
      </w:pPr>
      <w:r>
        <w:t xml:space="preserve">Similar analyses could not have been performed for the EEG data. Splitting the number of trials in each phase into two would significantly affect our signal-to-noise ratio. However, our EEG results point to the changes in the ssVEP amplitudes in only one of the reward probability conditions. If </w:t>
      </w:r>
      <w:r w:rsidR="00887E4F">
        <w:t xml:space="preserve">changes in </w:t>
      </w:r>
      <w:r>
        <w:t xml:space="preserve">the amplitudes were </w:t>
      </w:r>
      <w:r w:rsidR="00FA0C17">
        <w:t xml:space="preserve">mainly </w:t>
      </w:r>
      <w:r w:rsidR="00887E4F">
        <w:t>driven</w:t>
      </w:r>
      <w:r>
        <w:t xml:space="preserve"> by training effects, the differences across reward phases would be expected for both reward probability conditions. </w:t>
      </w:r>
      <w:r w:rsidR="00887E4F">
        <w:t>This</w:t>
      </w:r>
      <w:r w:rsidR="00B05CD3">
        <w:t xml:space="preserve"> observation,</w:t>
      </w:r>
      <w:r w:rsidR="00887E4F">
        <w:t xml:space="preserve"> combined with the lack of strong training effects in behavior</w:t>
      </w:r>
      <w:r w:rsidR="00B05CD3">
        <w:t>,</w:t>
      </w:r>
      <w:r w:rsidR="00887E4F">
        <w:t xml:space="preserve"> </w:t>
      </w:r>
      <w:r w:rsidR="00B05CD3">
        <w:t>suggests</w:t>
      </w:r>
      <w:r w:rsidR="00887E4F">
        <w:t xml:space="preserve"> that our </w:t>
      </w:r>
      <w:r w:rsidR="00FA0C17">
        <w:t xml:space="preserve">EEG </w:t>
      </w:r>
      <w:r w:rsidR="00887E4F">
        <w:t>results are not driven by training effects.</w:t>
      </w:r>
    </w:p>
    <w:p w14:paraId="7B48E151" w14:textId="77777777" w:rsidR="004D7EBB" w:rsidRDefault="004D7EBB" w:rsidP="004D7EBB">
      <w:pPr>
        <w:pStyle w:val="Heading2"/>
        <w:spacing w:before="0" w:after="240"/>
        <w:jc w:val="center"/>
      </w:pPr>
      <w:r>
        <w:lastRenderedPageBreak/>
        <w:t>Software for data visualization and analysis</w:t>
      </w:r>
    </w:p>
    <w:p w14:paraId="35F8D05F" w14:textId="599916BA" w:rsidR="004D7EBB" w:rsidRDefault="004D7EBB" w:rsidP="004D7EBB">
      <w:pPr>
        <w:spacing w:line="480" w:lineRule="auto"/>
        <w:ind w:firstLine="284"/>
        <w:jc w:val="both"/>
      </w:pPr>
      <w:r>
        <w:t>Visualization and statistical analyses were performed using R v3.4.4</w:t>
      </w:r>
      <w:r w:rsidR="006C644D">
        <w:t xml:space="preserve"> </w:t>
      </w:r>
      <w:r w:rsidR="006C644D">
        <w:fldChar w:fldCharType="begin" w:fldLock="1"/>
      </w:r>
      <w:r w:rsidR="00A44306">
        <w:instrText>ADDIN CSL_CITATION {"citationItems":[{"id":"ITEM-1","itemData":{"author":[{"dropping-particle":"","family":"R Core Team","given":"","non-dropping-particle":"","parse-names":false,"suffix":""}],"id":"ITEM-1","issued":{"date-parts":[["2017"]]},"publisher":"R Foundation for Statistical Computing","title":"R: A Language and Environment for Statistical Computing.","type":"article"},"uris":["http://www.mendeley.com/documents/?uuid=ebb92c06-93ce-4b64-a72c-00b6d1b6bdf4"]}],"mendeley":{"formattedCitation":"(R Core Team, 2017)","plainTextFormattedCitation":"(R Core Team, 2017)","previouslyFormattedCitation":"(R Core Team, 2017)"},"properties":{"noteIndex":0},"schema":"https://github.com/citation-style-language/schema/raw/master/csl-citation.json"}</w:instrText>
      </w:r>
      <w:r w:rsidR="006C644D">
        <w:fldChar w:fldCharType="separate"/>
      </w:r>
      <w:r w:rsidR="006C644D" w:rsidRPr="006C644D">
        <w:rPr>
          <w:noProof/>
        </w:rPr>
        <w:t>(R Core Team, 2017)</w:t>
      </w:r>
      <w:r w:rsidR="006C644D">
        <w:fldChar w:fldCharType="end"/>
      </w:r>
      <w:r>
        <w:t xml:space="preserve"> via RStudio v1.1.453</w:t>
      </w:r>
      <w:r w:rsidR="006C644D">
        <w:t xml:space="preserve"> </w:t>
      </w:r>
      <w:r w:rsidR="006C644D">
        <w:fldChar w:fldCharType="begin" w:fldLock="1"/>
      </w:r>
      <w:r w:rsidR="00A44306">
        <w:instrText>ADDIN CSL_CITATION {"citationItems":[{"id":"ITEM-1","itemData":{"author":[{"dropping-particle":"","family":"RStudio Team","given":"","non-dropping-particle":"","parse-names":false,"suffix":""}],"id":"ITEM-1","issued":{"date-parts":[["2015"]]},"publisher":"RStudio, Inc.","title":"Integrated Development for R","type":"article"},"uris":["http://www.mendeley.com/documents/?uuid=cf5bf170-1feb-4f01-b006-688fe8549281"]}],"mendeley":{"formattedCitation":"(RStudio Team, 2015)","plainTextFormattedCitation":"(RStudio Team, 2015)","previouslyFormattedCitation":"(RStudio Team, 2015)"},"properties":{"noteIndex":0},"schema":"https://github.com/citation-style-language/schema/raw/master/csl-citation.json"}</w:instrText>
      </w:r>
      <w:r w:rsidR="006C644D">
        <w:fldChar w:fldCharType="separate"/>
      </w:r>
      <w:r w:rsidR="006C644D" w:rsidRPr="006C644D">
        <w:rPr>
          <w:noProof/>
        </w:rPr>
        <w:t>(RStudio Team, 2015)</w:t>
      </w:r>
      <w:r w:rsidR="006C644D">
        <w:fldChar w:fldCharType="end"/>
      </w:r>
      <w:r>
        <w:t>. We used the following packages (and their respective dependencies):</w:t>
      </w:r>
    </w:p>
    <w:p w14:paraId="255E8E60" w14:textId="6045F2C4" w:rsidR="004D7EBB" w:rsidRDefault="004D7EBB" w:rsidP="004D7EBB">
      <w:pPr>
        <w:spacing w:line="480" w:lineRule="auto"/>
        <w:ind w:firstLine="284"/>
        <w:jc w:val="both"/>
      </w:pPr>
      <w:r>
        <w:t>•</w:t>
      </w:r>
      <w:r>
        <w:tab/>
        <w:t xml:space="preserve">data manipulation: </w:t>
      </w:r>
      <w:proofErr w:type="spellStart"/>
      <w:r>
        <w:t>tidyverse</w:t>
      </w:r>
      <w:proofErr w:type="spellEnd"/>
      <w:r>
        <w:t xml:space="preserve"> v1.2.1</w:t>
      </w:r>
      <w:r w:rsidR="00A44306">
        <w:t xml:space="preserve"> </w:t>
      </w:r>
      <w:r w:rsidR="00A44306">
        <w:fldChar w:fldCharType="begin" w:fldLock="1"/>
      </w:r>
      <w:r w:rsidR="00A44306">
        <w:instrText>ADDIN CSL_CITATION {"citationItems":[{"id":"ITEM-1","itemData":{"author":[{"dropping-particle":"","family":"Wickham","given":"Hadley","non-dropping-particle":"","parse-names":false,"suffix":""}],"id":"ITEM-1","issued":{"date-parts":[["2017"]]},"publisher":"R package version, 1(1)","title":"Tidyverse: Easily install and load ’tidyverse’ packages","type":"article"},"uris":["http://www.mendeley.com/documents/?uuid=9fc2a440-af73-454e-a372-db40751cac66"]}],"mendeley":{"formattedCitation":"(Wickham, 2017)","plainTextFormattedCitation":"(Wickham, 2017)","previouslyFormattedCitation":"(Wickham, 2017)"},"properties":{"noteIndex":0},"schema":"https://github.com/citation-style-language/schema/raw/master/csl-citation.json"}</w:instrText>
      </w:r>
      <w:r w:rsidR="00A44306">
        <w:fldChar w:fldCharType="separate"/>
      </w:r>
      <w:r w:rsidR="00A44306" w:rsidRPr="00A44306">
        <w:rPr>
          <w:noProof/>
        </w:rPr>
        <w:t>(Wickham, 2017)</w:t>
      </w:r>
      <w:r w:rsidR="00A44306">
        <w:fldChar w:fldCharType="end"/>
      </w:r>
      <w:r>
        <w:t>;</w:t>
      </w:r>
    </w:p>
    <w:p w14:paraId="3788C5C1" w14:textId="22971E27" w:rsidR="004D7EBB" w:rsidRDefault="004D7EBB" w:rsidP="004D7EBB">
      <w:pPr>
        <w:spacing w:line="480" w:lineRule="auto"/>
        <w:ind w:firstLine="284"/>
        <w:jc w:val="both"/>
      </w:pPr>
      <w:r>
        <w:t>•</w:t>
      </w:r>
      <w:r>
        <w:tab/>
        <w:t xml:space="preserve">statistical analyses: </w:t>
      </w:r>
      <w:proofErr w:type="spellStart"/>
      <w:r>
        <w:t>Rmisc</w:t>
      </w:r>
      <w:proofErr w:type="spellEnd"/>
      <w:r>
        <w:t xml:space="preserve"> v1.5</w:t>
      </w:r>
      <w:r w:rsidR="00A44306">
        <w:t xml:space="preserve"> </w:t>
      </w:r>
      <w:r w:rsidR="00A44306">
        <w:fldChar w:fldCharType="begin" w:fldLock="1"/>
      </w:r>
      <w:r w:rsidR="00A44306">
        <w:instrText>ADDIN CSL_CITATION {"citationItems":[{"id":"ITEM-1","itemData":{"author":[{"dropping-particle":"","family":"Hope","given":"R. M.","non-dropping-particle":"","parse-names":false,"suffix":""}],"id":"ITEM-1","issued":{"date-parts":[["2013"]]},"publisher":"R package version, 1(5)","title":"Rmisc: Ryan miscellaneous","type":"article"},"uris":["http://www.mendeley.com/documents/?uuid=c97d18e8-3861-4445-afcc-430642c9e678"]}],"mendeley":{"formattedCitation":"(Hope, 2013)","plainTextFormattedCitation":"(Hope, 2013)","previouslyFormattedCitation":"(Hope, 2013)"},"properties":{"noteIndex":0},"schema":"https://github.com/citation-style-language/schema/raw/master/csl-citation.json"}</w:instrText>
      </w:r>
      <w:r w:rsidR="00A44306">
        <w:fldChar w:fldCharType="separate"/>
      </w:r>
      <w:r w:rsidR="00A44306" w:rsidRPr="00A44306">
        <w:rPr>
          <w:noProof/>
        </w:rPr>
        <w:t>(Hope, 2013)</w:t>
      </w:r>
      <w:r w:rsidR="00A44306">
        <w:fldChar w:fldCharType="end"/>
      </w:r>
      <w:r>
        <w:t>, brms v2.3.1</w:t>
      </w:r>
      <w:r w:rsidR="00A44306">
        <w:t xml:space="preserve"> </w:t>
      </w:r>
      <w:r w:rsidR="00A44306">
        <w:fldChar w:fldCharType="begin" w:fldLock="1"/>
      </w:r>
      <w:r w:rsidR="00A44306">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A44306">
        <w:fldChar w:fldCharType="separate"/>
      </w:r>
      <w:r w:rsidR="00A44306" w:rsidRPr="00A44306">
        <w:rPr>
          <w:noProof/>
        </w:rPr>
        <w:t>(Bürkner, 2016)</w:t>
      </w:r>
      <w:r w:rsidR="00A44306">
        <w:fldChar w:fldCharType="end"/>
      </w:r>
      <w:r>
        <w:t>;</w:t>
      </w:r>
    </w:p>
    <w:p w14:paraId="15173E87" w14:textId="554F5465" w:rsidR="004D7EBB" w:rsidRDefault="004D7EBB" w:rsidP="004D7EBB">
      <w:pPr>
        <w:spacing w:line="480" w:lineRule="auto"/>
        <w:ind w:firstLine="284"/>
        <w:jc w:val="both"/>
      </w:pPr>
      <w:r>
        <w:t>•</w:t>
      </w:r>
      <w:r>
        <w:tab/>
        <w:t xml:space="preserve">visualization: </w:t>
      </w:r>
      <w:proofErr w:type="spellStart"/>
      <w:r>
        <w:t>cowplot</w:t>
      </w:r>
      <w:proofErr w:type="spellEnd"/>
      <w:r>
        <w:t xml:space="preserve"> v0.9.2</w:t>
      </w:r>
      <w:r w:rsidR="00A44306">
        <w:t xml:space="preserve"> </w:t>
      </w:r>
      <w:r w:rsidR="00A44306">
        <w:fldChar w:fldCharType="begin" w:fldLock="1"/>
      </w:r>
      <w:r w:rsidR="00A44306">
        <w:instrText>ADDIN CSL_CITATION {"citationItems":[{"id":"ITEM-1","itemData":{"author":[{"dropping-particle":"","family":"Wilke","given":"C. O.","non-dropping-particle":"","parse-names":false,"suffix":""}],"id":"ITEM-1","issued":{"date-parts":[["2016"]]},"publisher":"CRAN Repos","title":"cowplot: streamlined plot theme and plot annotations for ‘ggplot2’","type":"article"},"uris":["http://www.mendeley.com/documents/?uuid=bd60a6a2-9eb2-4073-9116-5308d0be842b"]}],"mendeley":{"formattedCitation":"(Wilke, 2016)","plainTextFormattedCitation":"(Wilke, 2016)","previouslyFormattedCitation":"(Wilke, 2016)"},"properties":{"noteIndex":0},"schema":"https://github.com/citation-style-language/schema/raw/master/csl-citation.json"}</w:instrText>
      </w:r>
      <w:r w:rsidR="00A44306">
        <w:fldChar w:fldCharType="separate"/>
      </w:r>
      <w:r w:rsidR="00A44306" w:rsidRPr="00A44306">
        <w:rPr>
          <w:noProof/>
        </w:rPr>
        <w:t>(Wilke, 2016)</w:t>
      </w:r>
      <w:r w:rsidR="00A44306">
        <w:fldChar w:fldCharType="end"/>
      </w:r>
      <w:r>
        <w:t xml:space="preserve">, </w:t>
      </w:r>
      <w:proofErr w:type="spellStart"/>
      <w:r>
        <w:t>yarrr</w:t>
      </w:r>
      <w:proofErr w:type="spellEnd"/>
      <w:r>
        <w:t xml:space="preserve"> v0.1.5</w:t>
      </w:r>
      <w:r w:rsidR="00A44306">
        <w:t xml:space="preserve"> </w:t>
      </w:r>
      <w:r w:rsidR="00A44306">
        <w:fldChar w:fldCharType="begin" w:fldLock="1"/>
      </w:r>
      <w:r w:rsidR="00A44306">
        <w:instrText>ADDIN CSL_CITATION {"citationItems":[{"id":"ITEM-1","itemData":{"author":[{"dropping-particle":"","family":"Phillips","given":"N.","non-dropping-particle":"","parse-names":false,"suffix":""}],"id":"ITEM-1","issued":{"date-parts":[["2016"]]},"publisher":"R package version 0.1","title":"Yarrr: A companion to the e-book YaRrr!: The Pirate's Guide to R","type":"article"},"uris":["http://www.mendeley.com/documents/?uuid=faa8b0f8-00ad-43e7-90d0-daa4c93d5d04"]}],"mendeley":{"formattedCitation":"(Phillips, 2016)","plainTextFormattedCitation":"(Phillips, 2016)","previouslyFormattedCitation":"(Phillips, 2016)"},"properties":{"noteIndex":0},"schema":"https://github.com/citation-style-language/schema/raw/master/csl-citation.json"}</w:instrText>
      </w:r>
      <w:r w:rsidR="00A44306">
        <w:fldChar w:fldCharType="separate"/>
      </w:r>
      <w:r w:rsidR="00A44306" w:rsidRPr="00A44306">
        <w:rPr>
          <w:noProof/>
        </w:rPr>
        <w:t>(Phillips, 2016)</w:t>
      </w:r>
      <w:r w:rsidR="00A44306">
        <w:fldChar w:fldCharType="end"/>
      </w:r>
      <w:r>
        <w:t xml:space="preserve">, </w:t>
      </w:r>
      <w:proofErr w:type="spellStart"/>
      <w:r>
        <w:t>viridis</w:t>
      </w:r>
      <w:proofErr w:type="spellEnd"/>
      <w:r>
        <w:t xml:space="preserve"> v0.5.1</w:t>
      </w:r>
      <w:r w:rsidR="00A44306">
        <w:t xml:space="preserve"> </w:t>
      </w:r>
      <w:r w:rsidR="00A44306">
        <w:fldChar w:fldCharType="begin" w:fldLock="1"/>
      </w:r>
      <w:r w:rsidR="00A44306">
        <w:instrText>ADDIN CSL_CITATION {"citationItems":[{"id":"ITEM-1","itemData":{"author":[{"dropping-particle":"","family":"Garnier","given":"S.","non-dropping-particle":"","parse-names":false,"suffix":""}],"id":"ITEM-1","issued":{"date-parts":[["2018"]]},"publisher":"R package version 0.3","title":"viridis: Default Color Maps from ‘matplotlib’","type":"article"},"uris":["http://www.mendeley.com/documents/?uuid=c8d50911-16f2-4d4a-b3b3-987419e32d0b"]}],"mendeley":{"formattedCitation":"(Garnier, 2018)","plainTextFormattedCitation":"(Garnier, 2018)","previouslyFormattedCitation":"(Garnier, 2018)"},"properties":{"noteIndex":0},"schema":"https://github.com/citation-style-language/schema/raw/master/csl-citation.json"}</w:instrText>
      </w:r>
      <w:r w:rsidR="00A44306">
        <w:fldChar w:fldCharType="separate"/>
      </w:r>
      <w:r w:rsidR="00A44306" w:rsidRPr="00A44306">
        <w:rPr>
          <w:noProof/>
        </w:rPr>
        <w:t>(Garnier, 2018)</w:t>
      </w:r>
      <w:r w:rsidR="00A44306">
        <w:fldChar w:fldCharType="end"/>
      </w:r>
      <w:r>
        <w:t xml:space="preserve">, </w:t>
      </w:r>
      <w:proofErr w:type="spellStart"/>
      <w:r>
        <w:t>eegUtils</w:t>
      </w:r>
      <w:proofErr w:type="spellEnd"/>
      <w:r>
        <w:t xml:space="preserve"> v0.2.0</w:t>
      </w:r>
      <w:r w:rsidR="00A44306">
        <w:t xml:space="preserve"> </w:t>
      </w:r>
      <w:r w:rsidR="00A44306">
        <w:fldChar w:fldCharType="begin" w:fldLock="1"/>
      </w:r>
      <w:r w:rsidR="00571A0C">
        <w:instrText>ADDIN CSL_CITATION {"citationItems":[{"id":"ITEM-1","itemData":{"author":[{"dropping-particle":"","family":"Craddock","given":"M.","non-dropping-particle":"","parse-names":false,"suffix":""}],"id":"ITEM-1","issued":{"date-parts":[["2018"]]},"publisher":"Zenodo","title":"craddm/eegUtils: eegUtils (Version v0.2.0)","type":"article"},"uris":["http://www.mendeley.com/documents/?uuid=8b654a93-5a92-4a53-a8d8-ea81587eddb6"]}],"mendeley":{"formattedCitation":"(Craddock, 2018)","plainTextFormattedCitation":"(Craddock, 2018)","previouslyFormattedCitation":"(Craddock, 2018)"},"properties":{"noteIndex":0},"schema":"https://github.com/citation-style-language/schema/raw/master/csl-citation.json"}</w:instrText>
      </w:r>
      <w:r w:rsidR="00A44306">
        <w:fldChar w:fldCharType="separate"/>
      </w:r>
      <w:r w:rsidR="00A44306" w:rsidRPr="00A44306">
        <w:rPr>
          <w:noProof/>
        </w:rPr>
        <w:t>(Craddock, 2018)</w:t>
      </w:r>
      <w:r w:rsidR="00A44306">
        <w:fldChar w:fldCharType="end"/>
      </w:r>
      <w:r>
        <w:t>,</w:t>
      </w:r>
      <w:r w:rsidRPr="0044078F">
        <w:t xml:space="preserve"> BEST</w:t>
      </w:r>
      <w:r w:rsidR="00571A0C">
        <w:t xml:space="preserve"> </w:t>
      </w:r>
      <w:r w:rsidR="00571A0C">
        <w:fldChar w:fldCharType="begin" w:fldLock="1"/>
      </w:r>
      <w:r w:rsidR="00571A0C">
        <w:instrText>ADDIN CSL_CITATION {"citationItems":[{"id":"ITEM-1","itemData":{"author":[{"dropping-particle":"","family":"Kruschke","given":"J. K.","non-dropping-particle":"","parse-names":false,"suffix":""},{"dropping-particle":"","family":"Meredith","given":"M.","non-dropping-particle":"","parse-names":false,"suffix":""}],"id":"ITEM-1","issued":{"date-parts":[["2017"]]},"number":"R package version 0.2","title":"BEST: Bayesian Estimation Supersedes the t-Test","type":"article"},"uris":["http://www.mendeley.com/documents/?uuid=d4c89270-166a-4ebe-914a-16026bf42023"]}],"mendeley":{"formattedCitation":"(J. K. Kruschke &amp; Meredith, 2017)","plainTextFormattedCitation":"(J. K. Kruschke &amp; Meredith, 2017)","previouslyFormattedCitation":"(J. K. Kruschke &amp; Meredith, 2017)"},"properties":{"noteIndex":0},"schema":"https://github.com/citation-style-language/schema/raw/master/csl-citation.json"}</w:instrText>
      </w:r>
      <w:r w:rsidR="00571A0C">
        <w:fldChar w:fldCharType="separate"/>
      </w:r>
      <w:r w:rsidR="00571A0C" w:rsidRPr="00571A0C">
        <w:rPr>
          <w:noProof/>
        </w:rPr>
        <w:t>(J. K. Kruschke &amp; Meredith, 2017)</w:t>
      </w:r>
      <w:r w:rsidR="00571A0C">
        <w:fldChar w:fldCharType="end"/>
      </w:r>
      <w:r>
        <w:t>;</w:t>
      </w:r>
    </w:p>
    <w:p w14:paraId="37C68A79" w14:textId="2CD3CCB3" w:rsidR="004D7EBB" w:rsidRDefault="004D7EBB" w:rsidP="004D7EBB">
      <w:pPr>
        <w:spacing w:line="480" w:lineRule="auto"/>
        <w:ind w:firstLine="284"/>
        <w:jc w:val="both"/>
      </w:pPr>
      <w:r>
        <w:t>•</w:t>
      </w:r>
      <w:r>
        <w:tab/>
        <w:t xml:space="preserve">report generation: </w:t>
      </w:r>
      <w:proofErr w:type="spellStart"/>
      <w:r>
        <w:t>pacman</w:t>
      </w:r>
      <w:proofErr w:type="spellEnd"/>
      <w:r>
        <w:t xml:space="preserve"> v0.4.6</w:t>
      </w:r>
      <w:r w:rsidR="00571A0C">
        <w:t xml:space="preserve"> </w:t>
      </w:r>
      <w:r w:rsidR="00571A0C">
        <w:fldChar w:fldCharType="begin" w:fldLock="1"/>
      </w:r>
      <w:r w:rsidR="00571A0C">
        <w:instrText>ADDIN CSL_CITATION {"citationItems":[{"id":"ITEM-1","itemData":{"author":[{"dropping-particle":"","family":"Rinker","given":"T.","non-dropping-particle":"","parse-names":false,"suffix":""},{"dropping-particle":"","family":"Kurkiewicz","given":"D.","non-dropping-particle":"","parse-names":false,"suffix":""}],"id":"ITEM-1","issued":{"date-parts":[["0"]]},"title":"pacman: Package Management for R","type":"article"},"uris":["http://www.mendeley.com/documents/?uuid=1cc90b18-1035-4bd5-bdb7-4ff9037bc63c"]}],"mendeley":{"formattedCitation":"(Rinker &amp; Kurkiewicz, n.d.)","plainTextFormattedCitation":"(Rinker &amp; Kurkiewicz, n.d.)","previouslyFormattedCitation":"(Rinker &amp; Kurkiewicz, n.d.)"},"properties":{"noteIndex":0},"schema":"https://github.com/citation-style-language/schema/raw/master/csl-citation.json"}</w:instrText>
      </w:r>
      <w:r w:rsidR="00571A0C">
        <w:fldChar w:fldCharType="separate"/>
      </w:r>
      <w:r w:rsidR="00571A0C" w:rsidRPr="00571A0C">
        <w:rPr>
          <w:noProof/>
        </w:rPr>
        <w:t>(Rinker &amp; Kurkiewicz, n.d.)</w:t>
      </w:r>
      <w:r w:rsidR="00571A0C">
        <w:fldChar w:fldCharType="end"/>
      </w:r>
      <w:r>
        <w:t xml:space="preserve">, </w:t>
      </w:r>
      <w:proofErr w:type="spellStart"/>
      <w:r>
        <w:t>knitr</w:t>
      </w:r>
      <w:proofErr w:type="spellEnd"/>
      <w:r>
        <w:t xml:space="preserve"> v1.20</w:t>
      </w:r>
      <w:r w:rsidR="00571A0C">
        <w:t xml:space="preserve"> </w:t>
      </w:r>
      <w:r w:rsidR="00571A0C">
        <w:fldChar w:fldCharType="begin" w:fldLock="1"/>
      </w:r>
      <w:r w:rsidR="00F4458A">
        <w:instrText>ADDIN CSL_CITATION {"citationItems":[{"id":"ITEM-1","itemData":{"author":[{"dropping-particle":"","family":"Xie","given":"Y.","non-dropping-particle":"","parse-names":false,"suffix":""}],"id":"ITEM-1","issued":{"date-parts":[["2018"]]},"title":"knitr: A General-Purpose Package for Dynamic Report Generation in R","type":"article"},"uris":["http://www.mendeley.com/documents/?uuid=1d82db12-08e9-4695-9ab8-9db6493e72ac"]}],"mendeley":{"formattedCitation":"(Xie, 2018)","plainTextFormattedCitation":"(Xie, 2018)","previouslyFormattedCitation":"(Xie, 2018)"},"properties":{"noteIndex":0},"schema":"https://github.com/citation-style-language/schema/raw/master/csl-citation.json"}</w:instrText>
      </w:r>
      <w:r w:rsidR="00571A0C">
        <w:fldChar w:fldCharType="separate"/>
      </w:r>
      <w:r w:rsidR="00571A0C" w:rsidRPr="00571A0C">
        <w:rPr>
          <w:noProof/>
        </w:rPr>
        <w:t>(Xie, 2018)</w:t>
      </w:r>
      <w:r w:rsidR="00571A0C">
        <w:fldChar w:fldCharType="end"/>
      </w:r>
      <w:r>
        <w:t>.</w:t>
      </w:r>
    </w:p>
    <w:p w14:paraId="56BB1E18" w14:textId="77777777" w:rsidR="004D7EBB" w:rsidRDefault="004D7EBB" w:rsidP="004D7EBB">
      <w:r>
        <w:br w:type="page"/>
      </w:r>
    </w:p>
    <w:p w14:paraId="310F606E" w14:textId="4B56847A" w:rsidR="00FB0502" w:rsidRDefault="00FB0502" w:rsidP="00BC3FB6">
      <w:pPr>
        <w:pStyle w:val="Heading1"/>
        <w:spacing w:before="0" w:after="240"/>
      </w:pPr>
      <w:r>
        <w:lastRenderedPageBreak/>
        <w:t>Acknowledgements</w:t>
      </w:r>
    </w:p>
    <w:p w14:paraId="7F452854" w14:textId="704EBBE2" w:rsidR="00ED1620" w:rsidRDefault="001B37E8" w:rsidP="00ED1620">
      <w:pPr>
        <w:spacing w:after="0" w:line="480" w:lineRule="auto"/>
        <w:jc w:val="both"/>
      </w:pPr>
      <w:r>
        <w:t xml:space="preserve">This </w:t>
      </w:r>
      <w:r w:rsidR="0013661A">
        <w:t>work</w:t>
      </w:r>
      <w:r>
        <w:t xml:space="preserve"> was supported by the Special Research Fund (BOF) of Ghent University </w:t>
      </w:r>
      <w:r w:rsidR="0013661A">
        <w:t xml:space="preserve">[grant </w:t>
      </w:r>
      <w:r w:rsidR="0021140C">
        <w:t>#</w:t>
      </w:r>
      <w:r w:rsidR="0013661A">
        <w:t>01D02415 awarded to IG</w:t>
      </w:r>
      <w:r w:rsidR="00F35FBF">
        <w:t>; grant #</w:t>
      </w:r>
      <w:r w:rsidR="00F35FBF" w:rsidRPr="00F35FBF">
        <w:t xml:space="preserve"> BOF14/PDO/123</w:t>
      </w:r>
      <w:r w:rsidR="0021140C" w:rsidRPr="0021140C">
        <w:t xml:space="preserve"> </w:t>
      </w:r>
      <w:r w:rsidR="0021140C">
        <w:t>awarded to AS</w:t>
      </w:r>
      <w:r w:rsidR="0013661A">
        <w:t>]</w:t>
      </w:r>
      <w:r w:rsidR="009508C9">
        <w:t xml:space="preserve"> </w:t>
      </w:r>
      <w:r w:rsidR="00FB62B3">
        <w:t>and</w:t>
      </w:r>
      <w:r>
        <w:t xml:space="preserve"> the </w:t>
      </w:r>
      <w:r w:rsidRPr="001B37E8">
        <w:t>Concerted Research Action Grant</w:t>
      </w:r>
      <w:r>
        <w:t xml:space="preserve"> of</w:t>
      </w:r>
      <w:r w:rsidR="0013661A">
        <w:t xml:space="preserve"> Ghent University [</w:t>
      </w:r>
      <w:r w:rsidR="0013661A" w:rsidRPr="00AB4F3E">
        <w:t>grant number</w:t>
      </w:r>
      <w:r w:rsidRPr="00AB4F3E">
        <w:t xml:space="preserve"> </w:t>
      </w:r>
      <w:r w:rsidR="00AB4F3E" w:rsidRPr="00AB4F3E">
        <w:t xml:space="preserve">BOF16/GOA/017 </w:t>
      </w:r>
      <w:r w:rsidRPr="00AB4F3E">
        <w:t>awarded to EHWK</w:t>
      </w:r>
      <w:r w:rsidR="00FB62B3">
        <w:t>].</w:t>
      </w:r>
      <w:r w:rsidR="00F35FBF" w:rsidRPr="00F35FBF">
        <w:t xml:space="preserve"> </w:t>
      </w:r>
      <w:r w:rsidR="000B4D3A" w:rsidRPr="000B4D3A">
        <w:rPr>
          <w:highlight w:val="yellow"/>
        </w:rPr>
        <w:t>Add funding for</w:t>
      </w:r>
      <w:r w:rsidR="009508C9">
        <w:rPr>
          <w:highlight w:val="yellow"/>
        </w:rPr>
        <w:t xml:space="preserve"> Gilles </w:t>
      </w:r>
      <w:r w:rsidR="009508C9" w:rsidRPr="009508C9">
        <w:rPr>
          <w:highlight w:val="yellow"/>
        </w:rPr>
        <w:t xml:space="preserve">and </w:t>
      </w:r>
      <w:proofErr w:type="spellStart"/>
      <w:r w:rsidR="009508C9" w:rsidRPr="009508C9">
        <w:rPr>
          <w:highlight w:val="yellow"/>
        </w:rPr>
        <w:t>Søren</w:t>
      </w:r>
      <w:proofErr w:type="spellEnd"/>
      <w:r w:rsidR="000B4D3A" w:rsidRPr="000B4D3A">
        <w:rPr>
          <w:highlight w:val="yellow"/>
        </w:rPr>
        <w:t>.</w:t>
      </w:r>
      <w:r w:rsidR="000B4D3A">
        <w:t xml:space="preserve"> </w:t>
      </w:r>
      <w:r w:rsidR="00ED1620">
        <w:t>The funding sources had no involvement in the study design; collection, analysis, and interpretation of data; writing of the report; and decision to submit the article for publication.</w:t>
      </w:r>
    </w:p>
    <w:p w14:paraId="19CED138" w14:textId="4F7C3EF1" w:rsidR="00ED1620" w:rsidRDefault="00ED1620" w:rsidP="00ED1620">
      <w:pPr>
        <w:spacing w:after="0" w:line="480" w:lineRule="auto"/>
        <w:jc w:val="both"/>
      </w:pPr>
      <w:r>
        <w:t>We would like to thank</w:t>
      </w:r>
      <w:r w:rsidR="006C644D">
        <w:t xml:space="preserve"> Ladislas </w:t>
      </w:r>
      <w:r w:rsidR="006C644D" w:rsidRPr="006C644D">
        <w:rPr>
          <w:rFonts w:ascii="LMRoman12-Regular" w:hAnsi="LMRoman12-Regular"/>
          <w:color w:val="000000"/>
          <w:szCs w:val="24"/>
        </w:rPr>
        <w:t>Nalborczyk</w:t>
      </w:r>
      <w:r w:rsidR="006C644D">
        <w:rPr>
          <w:rFonts w:ascii="LMRoman8-Regular" w:hAnsi="LMRoman8-Regular"/>
          <w:color w:val="000000"/>
          <w:sz w:val="16"/>
          <w:szCs w:val="16"/>
        </w:rPr>
        <w:t xml:space="preserve"> </w:t>
      </w:r>
      <w:r w:rsidR="006C644D">
        <w:rPr>
          <w:color w:val="000000"/>
          <w:szCs w:val="16"/>
        </w:rPr>
        <w:t>for discussions about statistical analyses of the data and</w:t>
      </w:r>
      <w:r w:rsidR="006C644D" w:rsidRPr="006C644D">
        <w:t xml:space="preserve"> </w:t>
      </w:r>
      <w:r>
        <w:t xml:space="preserve">Dr. Inez </w:t>
      </w:r>
      <w:proofErr w:type="spellStart"/>
      <w:r>
        <w:t>Greven</w:t>
      </w:r>
      <w:proofErr w:type="spellEnd"/>
      <w:r>
        <w:t xml:space="preserve"> </w:t>
      </w:r>
      <w:r w:rsidR="006C644D">
        <w:t>for help with data collection.</w:t>
      </w:r>
    </w:p>
    <w:p w14:paraId="5DFBB28F" w14:textId="77777777" w:rsidR="00CC0973" w:rsidRPr="00D92BFE" w:rsidRDefault="00CC0973" w:rsidP="00BC3FB6">
      <w:pPr>
        <w:pStyle w:val="Heading1"/>
        <w:spacing w:before="0" w:after="240"/>
      </w:pPr>
      <w:r w:rsidRPr="00D92BFE">
        <w:t>Author contributions</w:t>
      </w:r>
    </w:p>
    <w:p w14:paraId="6849DEE1" w14:textId="0122FCAF" w:rsidR="000A774E" w:rsidRDefault="000A774E" w:rsidP="000A774E">
      <w:pPr>
        <w:widowControl w:val="0"/>
        <w:spacing w:line="480" w:lineRule="auto"/>
        <w:jc w:val="both"/>
        <w:rPr>
          <w:rFonts w:eastAsia="Times New Roman"/>
          <w:szCs w:val="24"/>
        </w:rPr>
      </w:pPr>
      <w:r>
        <w:rPr>
          <w:rFonts w:eastAsia="Times New Roman"/>
          <w:szCs w:val="24"/>
        </w:rPr>
        <w:t>IG, AS, and SKA</w:t>
      </w:r>
      <w:r w:rsidRPr="000A774E">
        <w:rPr>
          <w:rFonts w:eastAsia="Times New Roman"/>
          <w:szCs w:val="24"/>
        </w:rPr>
        <w:t xml:space="preserve"> </w:t>
      </w:r>
      <w:r w:rsidRPr="00D92BFE">
        <w:rPr>
          <w:rFonts w:eastAsia="Times New Roman"/>
          <w:szCs w:val="24"/>
        </w:rPr>
        <w:t xml:space="preserve">conceived the </w:t>
      </w:r>
      <w:r>
        <w:rPr>
          <w:rFonts w:eastAsia="Times New Roman"/>
          <w:szCs w:val="24"/>
        </w:rPr>
        <w:t>study. SKA and IG</w:t>
      </w:r>
      <w:r w:rsidRPr="000A774E">
        <w:rPr>
          <w:rFonts w:eastAsia="Times New Roman"/>
          <w:szCs w:val="24"/>
        </w:rPr>
        <w:t xml:space="preserve"> </w:t>
      </w:r>
      <w:r w:rsidRPr="008F5A26">
        <w:rPr>
          <w:rFonts w:eastAsia="Times New Roman"/>
          <w:szCs w:val="24"/>
        </w:rPr>
        <w:t>programmed the</w:t>
      </w:r>
      <w:r>
        <w:rPr>
          <w:rFonts w:eastAsia="Times New Roman"/>
          <w:szCs w:val="24"/>
        </w:rPr>
        <w:t xml:space="preserve"> experimental paradigm.</w:t>
      </w:r>
      <w:r w:rsidRPr="000A774E">
        <w:rPr>
          <w:rFonts w:eastAsia="Times New Roman"/>
          <w:szCs w:val="24"/>
        </w:rPr>
        <w:t xml:space="preserve"> </w:t>
      </w:r>
      <w:r w:rsidR="004E327F">
        <w:rPr>
          <w:rFonts w:eastAsia="Times New Roman"/>
          <w:szCs w:val="24"/>
        </w:rPr>
        <w:t xml:space="preserve">SKA, </w:t>
      </w:r>
      <w:r w:rsidRPr="000A774E">
        <w:rPr>
          <w:rFonts w:eastAsia="Times New Roman"/>
          <w:szCs w:val="24"/>
        </w:rPr>
        <w:t>GP</w:t>
      </w:r>
      <w:r w:rsidR="004E327F">
        <w:rPr>
          <w:rFonts w:eastAsia="Times New Roman"/>
          <w:szCs w:val="24"/>
        </w:rPr>
        <w:t>,</w:t>
      </w:r>
      <w:r>
        <w:rPr>
          <w:rFonts w:eastAsia="Times New Roman"/>
          <w:szCs w:val="24"/>
        </w:rPr>
        <w:t xml:space="preserve"> and </w:t>
      </w:r>
      <w:r w:rsidRPr="000A774E">
        <w:rPr>
          <w:rFonts w:eastAsia="Times New Roman"/>
          <w:szCs w:val="24"/>
        </w:rPr>
        <w:t>EHWK</w:t>
      </w:r>
      <w:r>
        <w:rPr>
          <w:rFonts w:eastAsia="Times New Roman"/>
          <w:szCs w:val="24"/>
        </w:rPr>
        <w:t xml:space="preserve"> </w:t>
      </w:r>
      <w:r w:rsidRPr="008F5A26">
        <w:rPr>
          <w:rFonts w:eastAsia="Times New Roman"/>
          <w:szCs w:val="24"/>
        </w:rPr>
        <w:t>contributed reagents/materials/tools</w:t>
      </w:r>
      <w:r>
        <w:rPr>
          <w:rFonts w:eastAsia="Times New Roman"/>
          <w:szCs w:val="24"/>
        </w:rPr>
        <w:t>. IG collected the data, supervised by AS. IG and AS</w:t>
      </w:r>
      <w:r w:rsidRPr="000A774E">
        <w:rPr>
          <w:rFonts w:eastAsia="Times New Roman"/>
          <w:szCs w:val="24"/>
        </w:rPr>
        <w:t xml:space="preserve"> </w:t>
      </w:r>
      <w:r w:rsidRPr="00D92BFE">
        <w:rPr>
          <w:rFonts w:eastAsia="Times New Roman"/>
          <w:szCs w:val="24"/>
        </w:rPr>
        <w:t>analyzed the data</w:t>
      </w:r>
      <w:r>
        <w:rPr>
          <w:rFonts w:eastAsia="Times New Roman"/>
          <w:szCs w:val="24"/>
        </w:rPr>
        <w:t>. IG and AS</w:t>
      </w:r>
      <w:r w:rsidRPr="000A774E">
        <w:rPr>
          <w:rFonts w:eastAsia="Times New Roman"/>
          <w:szCs w:val="24"/>
        </w:rPr>
        <w:t xml:space="preserve"> </w:t>
      </w:r>
      <w:r w:rsidRPr="008F5A26">
        <w:rPr>
          <w:rFonts w:eastAsia="Times New Roman"/>
          <w:szCs w:val="24"/>
        </w:rPr>
        <w:t>wrote the main</w:t>
      </w:r>
      <w:r>
        <w:rPr>
          <w:rFonts w:eastAsia="Times New Roman"/>
          <w:szCs w:val="24"/>
        </w:rPr>
        <w:t xml:space="preserve"> </w:t>
      </w:r>
      <w:r w:rsidRPr="008F5A26">
        <w:rPr>
          <w:rFonts w:eastAsia="Times New Roman"/>
          <w:szCs w:val="24"/>
        </w:rPr>
        <w:t>manuscript text</w:t>
      </w:r>
      <w:r>
        <w:rPr>
          <w:rFonts w:eastAsia="Times New Roman"/>
          <w:szCs w:val="24"/>
        </w:rPr>
        <w:t xml:space="preserve">. IG, AS, </w:t>
      </w:r>
      <w:r w:rsidRPr="000A774E">
        <w:rPr>
          <w:rFonts w:eastAsia="Times New Roman"/>
          <w:szCs w:val="24"/>
        </w:rPr>
        <w:t>GP</w:t>
      </w:r>
      <w:r>
        <w:rPr>
          <w:rFonts w:eastAsia="Times New Roman"/>
          <w:szCs w:val="24"/>
        </w:rPr>
        <w:t xml:space="preserve">, </w:t>
      </w:r>
      <w:r w:rsidRPr="000A774E">
        <w:rPr>
          <w:rFonts w:eastAsia="Times New Roman"/>
          <w:szCs w:val="24"/>
        </w:rPr>
        <w:t>EHWK</w:t>
      </w:r>
      <w:r>
        <w:rPr>
          <w:rFonts w:eastAsia="Times New Roman"/>
          <w:szCs w:val="24"/>
        </w:rPr>
        <w:t>,</w:t>
      </w:r>
      <w:r w:rsidRPr="000A774E">
        <w:rPr>
          <w:rFonts w:eastAsia="Times New Roman"/>
          <w:szCs w:val="24"/>
        </w:rPr>
        <w:t xml:space="preserve"> </w:t>
      </w:r>
      <w:r>
        <w:rPr>
          <w:rFonts w:eastAsia="Times New Roman"/>
          <w:szCs w:val="24"/>
        </w:rPr>
        <w:t>and SKA</w:t>
      </w:r>
      <w:r w:rsidRPr="000A774E">
        <w:rPr>
          <w:rFonts w:eastAsia="Times New Roman"/>
          <w:szCs w:val="24"/>
        </w:rPr>
        <w:t xml:space="preserve"> </w:t>
      </w:r>
      <w:r w:rsidRPr="008F5A26">
        <w:rPr>
          <w:rFonts w:eastAsia="Times New Roman"/>
          <w:szCs w:val="24"/>
        </w:rPr>
        <w:t>reviewed and critically revised the manuscript.</w:t>
      </w:r>
    </w:p>
    <w:p w14:paraId="0E5A37C1" w14:textId="57B8EE77" w:rsidR="00CC0973" w:rsidRPr="00D92BFE" w:rsidRDefault="000A774E" w:rsidP="00BC3FB6">
      <w:pPr>
        <w:pStyle w:val="Heading1"/>
        <w:spacing w:before="0" w:after="240"/>
      </w:pPr>
      <w:r>
        <w:t>Data availability</w:t>
      </w:r>
    </w:p>
    <w:p w14:paraId="10B0D47E" w14:textId="58A3C935" w:rsidR="00CC0973" w:rsidRPr="00D92BFE" w:rsidRDefault="00CC0973" w:rsidP="00CC0973">
      <w:pPr>
        <w:spacing w:line="480" w:lineRule="auto"/>
        <w:jc w:val="both"/>
        <w:rPr>
          <w:rFonts w:eastAsia="Times New Roman"/>
          <w:szCs w:val="24"/>
        </w:rPr>
      </w:pPr>
      <w:r w:rsidRPr="0002004A">
        <w:rPr>
          <w:rFonts w:eastAsia="Times New Roman"/>
          <w:szCs w:val="24"/>
        </w:rPr>
        <w:t>Raw and pre-processed data, m</w:t>
      </w:r>
      <w:r w:rsidR="000A774E">
        <w:rPr>
          <w:rFonts w:eastAsia="Times New Roman"/>
          <w:szCs w:val="24"/>
        </w:rPr>
        <w:t>at</w:t>
      </w:r>
      <w:r w:rsidRPr="0002004A">
        <w:rPr>
          <w:rFonts w:eastAsia="Times New Roman"/>
          <w:szCs w:val="24"/>
        </w:rPr>
        <w:t xml:space="preserve">erials, and analysis scripts are available </w:t>
      </w:r>
      <w:r w:rsidR="00054E36" w:rsidRPr="006C644D">
        <w:rPr>
          <w:rFonts w:eastAsia="Times New Roman"/>
          <w:szCs w:val="24"/>
          <w:highlight w:val="yellow"/>
        </w:rPr>
        <w:t>at</w:t>
      </w:r>
      <w:r w:rsidRPr="006C644D">
        <w:rPr>
          <w:rFonts w:eastAsia="Times New Roman"/>
          <w:szCs w:val="24"/>
          <w:highlight w:val="yellow"/>
        </w:rPr>
        <w:t xml:space="preserve"> </w:t>
      </w:r>
      <w:hyperlink r:id="rId36" w:history="1">
        <w:r w:rsidR="000A774E" w:rsidRPr="006C644D">
          <w:rPr>
            <w:rStyle w:val="Hyperlink"/>
            <w:rFonts w:eastAsia="Times New Roman"/>
            <w:szCs w:val="24"/>
            <w:highlight w:val="yellow"/>
          </w:rPr>
          <w:t>https://osf.io/xxxxx/</w:t>
        </w:r>
      </w:hyperlink>
      <w:hyperlink r:id="rId37"/>
      <w:r w:rsidRPr="006C644D">
        <w:rPr>
          <w:rFonts w:eastAsia="Times New Roman"/>
          <w:szCs w:val="24"/>
          <w:highlight w:val="yellow"/>
        </w:rPr>
        <w:t>.</w:t>
      </w:r>
      <w:r w:rsidR="006C644D" w:rsidRPr="006C644D">
        <w:rPr>
          <w:rFonts w:eastAsia="Times New Roman"/>
          <w:szCs w:val="24"/>
          <w:highlight w:val="yellow"/>
        </w:rPr>
        <w:t xml:space="preserve"> (use as template: </w:t>
      </w:r>
      <w:r w:rsidR="006C644D" w:rsidRPr="006C644D">
        <w:rPr>
          <w:highlight w:val="yellow"/>
        </w:rPr>
        <w:t>https://osf.io/9dcsm/</w:t>
      </w:r>
      <w:r w:rsidR="006C644D" w:rsidRPr="006C644D">
        <w:rPr>
          <w:rFonts w:eastAsia="Times New Roman"/>
          <w:szCs w:val="24"/>
          <w:highlight w:val="yellow"/>
        </w:rPr>
        <w:t>)</w:t>
      </w:r>
    </w:p>
    <w:p w14:paraId="58DECC77" w14:textId="77777777" w:rsidR="00CC0973" w:rsidRDefault="00CC0973" w:rsidP="00ED1620">
      <w:pPr>
        <w:spacing w:after="0" w:line="480" w:lineRule="auto"/>
        <w:jc w:val="both"/>
      </w:pPr>
    </w:p>
    <w:p w14:paraId="48A863ED" w14:textId="62F68758" w:rsidR="0021140C" w:rsidRDefault="0021140C">
      <w:r>
        <w:br w:type="page"/>
      </w:r>
    </w:p>
    <w:p w14:paraId="4C1F2545" w14:textId="731323C0" w:rsidR="00D32A67" w:rsidRDefault="007F7776" w:rsidP="00BC3FB6">
      <w:pPr>
        <w:pStyle w:val="Heading1"/>
        <w:spacing w:before="0" w:after="240"/>
        <w:rPr>
          <w:lang w:val="de-DE"/>
        </w:rPr>
      </w:pPr>
      <w:r w:rsidRPr="007E7285">
        <w:rPr>
          <w:lang w:val="de-DE"/>
        </w:rPr>
        <w:lastRenderedPageBreak/>
        <w:t>References</w:t>
      </w:r>
    </w:p>
    <w:p w14:paraId="1ECC51B7" w14:textId="49FC5BDF" w:rsidR="00765B6B" w:rsidRPr="00765B6B" w:rsidRDefault="009214B6" w:rsidP="00765B6B">
      <w:pPr>
        <w:widowControl w:val="0"/>
        <w:autoSpaceDE w:val="0"/>
        <w:autoSpaceDN w:val="0"/>
        <w:adjustRightInd w:val="0"/>
        <w:spacing w:after="0" w:line="480" w:lineRule="auto"/>
        <w:ind w:left="480" w:hanging="480"/>
        <w:rPr>
          <w:noProof/>
          <w:szCs w:val="24"/>
        </w:rPr>
      </w:pPr>
      <w:r>
        <w:rPr>
          <w:b/>
        </w:rPr>
        <w:fldChar w:fldCharType="begin" w:fldLock="1"/>
      </w:r>
      <w:r w:rsidRPr="00BC3FB6">
        <w:rPr>
          <w:b/>
        </w:rPr>
        <w:instrText xml:space="preserve">ADDIN Mendeley Bibliography CSL_BIBLIOGRAPHY </w:instrText>
      </w:r>
      <w:r>
        <w:rPr>
          <w:b/>
        </w:rPr>
        <w:fldChar w:fldCharType="separate"/>
      </w:r>
      <w:r w:rsidR="00765B6B" w:rsidRPr="00765B6B">
        <w:rPr>
          <w:noProof/>
          <w:szCs w:val="24"/>
        </w:rPr>
        <w:t xml:space="preserve">Andersen, S. K., &amp; Müller, M. M. (2010). Behavioral performance follows the time course of neural facilitation and suppression during cued shifts of feature-selective attention. </w:t>
      </w:r>
      <w:r w:rsidR="00765B6B" w:rsidRPr="00765B6B">
        <w:rPr>
          <w:i/>
          <w:iCs/>
          <w:noProof/>
          <w:szCs w:val="24"/>
        </w:rPr>
        <w:t>Proceedings of the National Academy of Sciences of the United States of America</w:t>
      </w:r>
      <w:r w:rsidR="00765B6B" w:rsidRPr="00765B6B">
        <w:rPr>
          <w:noProof/>
          <w:szCs w:val="24"/>
        </w:rPr>
        <w:t xml:space="preserve">, </w:t>
      </w:r>
      <w:r w:rsidR="00765B6B" w:rsidRPr="00765B6B">
        <w:rPr>
          <w:i/>
          <w:iCs/>
          <w:noProof/>
          <w:szCs w:val="24"/>
        </w:rPr>
        <w:t>107</w:t>
      </w:r>
      <w:r w:rsidR="00765B6B" w:rsidRPr="00765B6B">
        <w:rPr>
          <w:noProof/>
          <w:szCs w:val="24"/>
        </w:rPr>
        <w:t>(31), 13878–13882. https://doi.org/10.1073/pnas.1002436107</w:t>
      </w:r>
    </w:p>
    <w:p w14:paraId="1F679A5F"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 xml:space="preserve">Bürkner, P.-C. (2016). brms: An R package for Bayesian multilevel models using Stan. </w:t>
      </w:r>
      <w:r w:rsidRPr="00765B6B">
        <w:rPr>
          <w:i/>
          <w:iCs/>
          <w:noProof/>
          <w:szCs w:val="24"/>
        </w:rPr>
        <w:t>Journal of Statistical Software</w:t>
      </w:r>
      <w:r w:rsidRPr="00765B6B">
        <w:rPr>
          <w:noProof/>
          <w:szCs w:val="24"/>
        </w:rPr>
        <w:t xml:space="preserve">, </w:t>
      </w:r>
      <w:r w:rsidRPr="00765B6B">
        <w:rPr>
          <w:i/>
          <w:iCs/>
          <w:noProof/>
          <w:szCs w:val="24"/>
        </w:rPr>
        <w:t>80</w:t>
      </w:r>
      <w:r w:rsidRPr="00765B6B">
        <w:rPr>
          <w:noProof/>
          <w:szCs w:val="24"/>
        </w:rPr>
        <w:t>(1), 1–28.</w:t>
      </w:r>
    </w:p>
    <w:p w14:paraId="6499ED86"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 xml:space="preserve">Carpenter, B., Gelman, A., Hoffman, M., Lee, D., Goodrich, B., Betancourt, M., … Riddell, A. (2016). Stan: A probabilistic programming language. </w:t>
      </w:r>
      <w:r w:rsidRPr="00765B6B">
        <w:rPr>
          <w:i/>
          <w:iCs/>
          <w:noProof/>
          <w:szCs w:val="24"/>
        </w:rPr>
        <w:t>Journal of Statistical Software</w:t>
      </w:r>
      <w:r w:rsidRPr="00765B6B">
        <w:rPr>
          <w:noProof/>
          <w:szCs w:val="24"/>
        </w:rPr>
        <w:t xml:space="preserve">, </w:t>
      </w:r>
      <w:r w:rsidRPr="00765B6B">
        <w:rPr>
          <w:i/>
          <w:iCs/>
          <w:noProof/>
          <w:szCs w:val="24"/>
        </w:rPr>
        <w:t>2</w:t>
      </w:r>
      <w:r w:rsidRPr="00765B6B">
        <w:rPr>
          <w:noProof/>
          <w:szCs w:val="24"/>
        </w:rPr>
        <w:t>(20), 1–37.</w:t>
      </w:r>
    </w:p>
    <w:p w14:paraId="003A24AC"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 xml:space="preserve">Chatrian, G. E., Lettich, E., &amp; Nelson, P. L. (1985). Ten percent electrode system for topographic studies of spontaneous and evoked EEG activities. </w:t>
      </w:r>
      <w:r w:rsidRPr="00765B6B">
        <w:rPr>
          <w:i/>
          <w:iCs/>
          <w:noProof/>
          <w:szCs w:val="24"/>
        </w:rPr>
        <w:t>American Journal of EEG Technology</w:t>
      </w:r>
      <w:r w:rsidRPr="00765B6B">
        <w:rPr>
          <w:noProof/>
          <w:szCs w:val="24"/>
        </w:rPr>
        <w:t xml:space="preserve">, </w:t>
      </w:r>
      <w:r w:rsidRPr="00765B6B">
        <w:rPr>
          <w:i/>
          <w:iCs/>
          <w:noProof/>
          <w:szCs w:val="24"/>
        </w:rPr>
        <w:t>25</w:t>
      </w:r>
      <w:r w:rsidRPr="00765B6B">
        <w:rPr>
          <w:noProof/>
          <w:szCs w:val="24"/>
        </w:rPr>
        <w:t>(2).</w:t>
      </w:r>
    </w:p>
    <w:p w14:paraId="519D78AE"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Craddock, M. (2018). craddm/eegUtils: eegUtils (Version v0.2.0). Zenodo.</w:t>
      </w:r>
    </w:p>
    <w:p w14:paraId="212B8CC5"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 xml:space="preserve">Delorme, A., &amp; Makeig, S. (2004). EEGLAB: an open sorce toolbox for analysis of single-trail EEG dynamics including independent component anlaysis. </w:t>
      </w:r>
      <w:r w:rsidRPr="00765B6B">
        <w:rPr>
          <w:i/>
          <w:iCs/>
          <w:noProof/>
          <w:szCs w:val="24"/>
        </w:rPr>
        <w:t>Journal of Neuroscience Methods</w:t>
      </w:r>
      <w:r w:rsidRPr="00765B6B">
        <w:rPr>
          <w:noProof/>
          <w:szCs w:val="24"/>
        </w:rPr>
        <w:t xml:space="preserve">, </w:t>
      </w:r>
      <w:r w:rsidRPr="00765B6B">
        <w:rPr>
          <w:i/>
          <w:iCs/>
          <w:noProof/>
          <w:szCs w:val="24"/>
        </w:rPr>
        <w:t>134</w:t>
      </w:r>
      <w:r w:rsidRPr="00765B6B">
        <w:rPr>
          <w:noProof/>
          <w:szCs w:val="24"/>
        </w:rPr>
        <w:t>, 9–21. https://doi.org/10.1016/j.jneumeth.2003.10.009</w:t>
      </w:r>
    </w:p>
    <w:p w14:paraId="1EC43676"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 xml:space="preserve">Franken, I. H. A., Muris, P., &amp; Rassin, E. (2005). Psychometric properties of the Dutch BIS/BAS scales. </w:t>
      </w:r>
      <w:r w:rsidRPr="00765B6B">
        <w:rPr>
          <w:i/>
          <w:iCs/>
          <w:noProof/>
          <w:szCs w:val="24"/>
        </w:rPr>
        <w:t>Journal of Psychopathology and Behavioral Assessment</w:t>
      </w:r>
      <w:r w:rsidRPr="00765B6B">
        <w:rPr>
          <w:noProof/>
          <w:szCs w:val="24"/>
        </w:rPr>
        <w:t xml:space="preserve">, </w:t>
      </w:r>
      <w:r w:rsidRPr="00765B6B">
        <w:rPr>
          <w:i/>
          <w:iCs/>
          <w:noProof/>
          <w:szCs w:val="24"/>
        </w:rPr>
        <w:t>27</w:t>
      </w:r>
      <w:r w:rsidRPr="00765B6B">
        <w:rPr>
          <w:noProof/>
          <w:szCs w:val="24"/>
        </w:rPr>
        <w:t>(1), 25–30. https://doi.org/10.1007/s10862-005-3262-2</w:t>
      </w:r>
    </w:p>
    <w:p w14:paraId="686A1EFD"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Garnier, S. (2018). viridis: Default Color Maps from ‘matplotlib.’ R package version 0.3.</w:t>
      </w:r>
    </w:p>
    <w:p w14:paraId="4A33ACBF"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 xml:space="preserve">Gelman, A., Goodrich, B., Gabry, J., &amp; Ali, I. (2017). R-squared for Bayesian regression models. </w:t>
      </w:r>
      <w:r w:rsidRPr="00765B6B">
        <w:rPr>
          <w:i/>
          <w:iCs/>
          <w:noProof/>
          <w:szCs w:val="24"/>
        </w:rPr>
        <w:t>Unpublished via Http://Www. Stat. Columbia. Edu/~ Gelman/Research/Unpublished.</w:t>
      </w:r>
      <w:r w:rsidRPr="00765B6B">
        <w:rPr>
          <w:noProof/>
          <w:szCs w:val="24"/>
        </w:rPr>
        <w:t xml:space="preserve"> Retrieved from http://www.stat.columbia.edu/~gelman/research/unpublished/bayes_R2.pdf</w:t>
      </w:r>
    </w:p>
    <w:p w14:paraId="3B76F740"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DF7B16">
        <w:rPr>
          <w:noProof/>
          <w:szCs w:val="24"/>
          <w:lang w:val="nl-BE"/>
          <w:rPrChange w:id="22" w:author="Ivan Grahek" w:date="2018-09-20T16:53:00Z">
            <w:rPr>
              <w:noProof/>
              <w:szCs w:val="24"/>
            </w:rPr>
          </w:rPrChange>
        </w:rPr>
        <w:lastRenderedPageBreak/>
        <w:t xml:space="preserve">Gelman, A., &amp; Rubin, D. B. (1992). </w:t>
      </w:r>
      <w:r w:rsidRPr="00765B6B">
        <w:rPr>
          <w:noProof/>
          <w:szCs w:val="24"/>
        </w:rPr>
        <w:t xml:space="preserve">Inference from Iterative Simulation Using Multiple Sequences. </w:t>
      </w:r>
      <w:r w:rsidRPr="00765B6B">
        <w:rPr>
          <w:i/>
          <w:iCs/>
          <w:noProof/>
          <w:szCs w:val="24"/>
        </w:rPr>
        <w:t>Statistical Science</w:t>
      </w:r>
      <w:r w:rsidRPr="00765B6B">
        <w:rPr>
          <w:noProof/>
          <w:szCs w:val="24"/>
        </w:rPr>
        <w:t xml:space="preserve">, </w:t>
      </w:r>
      <w:r w:rsidRPr="00765B6B">
        <w:rPr>
          <w:i/>
          <w:iCs/>
          <w:noProof/>
          <w:szCs w:val="24"/>
        </w:rPr>
        <w:t>7</w:t>
      </w:r>
      <w:r w:rsidRPr="00765B6B">
        <w:rPr>
          <w:noProof/>
          <w:szCs w:val="24"/>
        </w:rPr>
        <w:t>(4), 457–472. https://doi.org/10.1214/ss/1177011136</w:t>
      </w:r>
    </w:p>
    <w:p w14:paraId="5DF82040"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Hope, R. M. (2013). Rmisc: Ryan miscellaneous. R package version, 1(5).</w:t>
      </w:r>
    </w:p>
    <w:p w14:paraId="12FA1477"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 xml:space="preserve">Junghöfer, M., Elbert, T., Tucker, D. O. N. M., &amp; Rockstroh, B. (2000). Statistical control of artifacts in dense array EEG 0 MEG studies. </w:t>
      </w:r>
      <w:r w:rsidRPr="00765B6B">
        <w:rPr>
          <w:i/>
          <w:iCs/>
          <w:noProof/>
          <w:szCs w:val="24"/>
        </w:rPr>
        <w:t>Wiley Online Library</w:t>
      </w:r>
      <w:r w:rsidRPr="00765B6B">
        <w:rPr>
          <w:noProof/>
          <w:szCs w:val="24"/>
        </w:rPr>
        <w:t>, 523–532. Retrieved from http://onlinelibrary.wiley.com/doi/10.1111/1469-8986.3740523/full</w:t>
      </w:r>
    </w:p>
    <w:p w14:paraId="1EEFCB36"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 xml:space="preserve">Kruschke, J. K. (2014). </w:t>
      </w:r>
      <w:r w:rsidRPr="00765B6B">
        <w:rPr>
          <w:i/>
          <w:iCs/>
          <w:noProof/>
          <w:szCs w:val="24"/>
        </w:rPr>
        <w:t>Doing Bayesian data analysis: A tutorial with R, JAGS, and Stan, second edition</w:t>
      </w:r>
      <w:r w:rsidRPr="00765B6B">
        <w:rPr>
          <w:noProof/>
          <w:szCs w:val="24"/>
        </w:rPr>
        <w:t xml:space="preserve">. </w:t>
      </w:r>
      <w:r w:rsidRPr="00765B6B">
        <w:rPr>
          <w:i/>
          <w:iCs/>
          <w:noProof/>
          <w:szCs w:val="24"/>
        </w:rPr>
        <w:t>Doing Bayesian Data Analysis: A Tutorial with R, JAGS, and Stan, Second Edition</w:t>
      </w:r>
      <w:r w:rsidRPr="00765B6B">
        <w:rPr>
          <w:noProof/>
          <w:szCs w:val="24"/>
        </w:rPr>
        <w:t xml:space="preserve"> (2nd ed.). Elsevier Inc. https://doi.org/10.1016/B978-0-12-405888-0.09999-2</w:t>
      </w:r>
    </w:p>
    <w:p w14:paraId="70539002"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Kruschke, J. K., &amp; Meredith, M. (2017). BEST: Bayesian Estimation Supersedes the t-Test.</w:t>
      </w:r>
    </w:p>
    <w:p w14:paraId="50C8A22C"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 xml:space="preserve">McElreath, R. (2016). </w:t>
      </w:r>
      <w:r w:rsidRPr="00765B6B">
        <w:rPr>
          <w:i/>
          <w:iCs/>
          <w:noProof/>
          <w:szCs w:val="24"/>
        </w:rPr>
        <w:t>Statistical Rethinking: A Bayesian Course with Examples in R and Stan</w:t>
      </w:r>
      <w:r w:rsidRPr="00765B6B">
        <w:rPr>
          <w:noProof/>
          <w:szCs w:val="24"/>
        </w:rPr>
        <w:t>. Chapman Hall - CRC.</w:t>
      </w:r>
    </w:p>
    <w:p w14:paraId="3C025F28"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 xml:space="preserve">Nolan, H., Whelan, R., &amp; Reilly, R. B. (2010). FASTER: Fully Automated Statistical Thresholding for EEG artifact Rejection. </w:t>
      </w:r>
      <w:r w:rsidRPr="00765B6B">
        <w:rPr>
          <w:i/>
          <w:iCs/>
          <w:noProof/>
          <w:szCs w:val="24"/>
        </w:rPr>
        <w:t>Journal of Neuroscience Methods</w:t>
      </w:r>
      <w:r w:rsidRPr="00765B6B">
        <w:rPr>
          <w:noProof/>
          <w:szCs w:val="24"/>
        </w:rPr>
        <w:t xml:space="preserve">, </w:t>
      </w:r>
      <w:r w:rsidRPr="00765B6B">
        <w:rPr>
          <w:i/>
          <w:iCs/>
          <w:noProof/>
          <w:szCs w:val="24"/>
        </w:rPr>
        <w:t>192</w:t>
      </w:r>
      <w:r w:rsidRPr="00765B6B">
        <w:rPr>
          <w:noProof/>
          <w:szCs w:val="24"/>
        </w:rPr>
        <w:t>(1), 152–162. https://doi.org/10.1016/j.jneumeth.2010.07.015</w:t>
      </w:r>
    </w:p>
    <w:p w14:paraId="42094DF5"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 xml:space="preserve">Perrin, F., Pernier, J., Bertrand, O., &amp; Echallier, J. F. (1989). Spherical splines for scalp potential and current density mapping. </w:t>
      </w:r>
      <w:r w:rsidRPr="00765B6B">
        <w:rPr>
          <w:i/>
          <w:iCs/>
          <w:noProof/>
          <w:szCs w:val="24"/>
        </w:rPr>
        <w:t>Electroencephalography and Clinical Neurophysiology</w:t>
      </w:r>
      <w:r w:rsidRPr="00765B6B">
        <w:rPr>
          <w:noProof/>
          <w:szCs w:val="24"/>
        </w:rPr>
        <w:t xml:space="preserve">, </w:t>
      </w:r>
      <w:r w:rsidRPr="00765B6B">
        <w:rPr>
          <w:i/>
          <w:iCs/>
          <w:noProof/>
          <w:szCs w:val="24"/>
        </w:rPr>
        <w:t>72</w:t>
      </w:r>
      <w:r w:rsidRPr="00765B6B">
        <w:rPr>
          <w:noProof/>
          <w:szCs w:val="24"/>
        </w:rPr>
        <w:t>(2), 184–187. https://doi.org/10.1016/0013-4694(89)90180-6</w:t>
      </w:r>
    </w:p>
    <w:p w14:paraId="7A009454"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Phillips, N. (2016). Yarrr: A companion to the e-book YaRrr!: The Pirate’s Guide to R. R package version 0.1.</w:t>
      </w:r>
    </w:p>
    <w:p w14:paraId="0347630A"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R Core Team. (2017). R: A Language and Environment for Statistical Computing. R Foundation for Statistical Computing.</w:t>
      </w:r>
    </w:p>
    <w:p w14:paraId="64AF284F"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Rinker, T., &amp; Kurkiewicz, D. (n.d.). pacman: Package Management for R.</w:t>
      </w:r>
    </w:p>
    <w:p w14:paraId="2EAA48F4"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RStudio Team. (2015). Integrated Development for R. RStudio, Inc.</w:t>
      </w:r>
    </w:p>
    <w:p w14:paraId="55BD727C"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DF7B16">
        <w:rPr>
          <w:noProof/>
          <w:szCs w:val="24"/>
          <w:lang w:val="nl-BE"/>
          <w:rPrChange w:id="23" w:author="Ivan Grahek" w:date="2018-09-20T16:53:00Z">
            <w:rPr>
              <w:noProof/>
              <w:szCs w:val="24"/>
            </w:rPr>
          </w:rPrChange>
        </w:rPr>
        <w:lastRenderedPageBreak/>
        <w:t xml:space="preserve">Van der Does, A. J. W. (2002). </w:t>
      </w:r>
      <w:r w:rsidRPr="00DF7B16">
        <w:rPr>
          <w:i/>
          <w:iCs/>
          <w:noProof/>
          <w:szCs w:val="24"/>
          <w:lang w:val="nl-BE"/>
          <w:rPrChange w:id="24" w:author="Ivan Grahek" w:date="2018-09-20T16:53:00Z">
            <w:rPr>
              <w:i/>
              <w:iCs/>
              <w:noProof/>
              <w:szCs w:val="24"/>
            </w:rPr>
          </w:rPrChange>
        </w:rPr>
        <w:t xml:space="preserve">Handleiding bij de Nederlandse versie van beck depression inventory—second edition (BDI-II-NL). </w:t>
      </w:r>
      <w:r w:rsidRPr="00765B6B">
        <w:rPr>
          <w:i/>
          <w:iCs/>
          <w:noProof/>
          <w:szCs w:val="24"/>
        </w:rPr>
        <w:t>[The Dutch version of the Beck depression inventory].</w:t>
      </w:r>
      <w:r w:rsidRPr="00765B6B">
        <w:rPr>
          <w:noProof/>
          <w:szCs w:val="24"/>
        </w:rPr>
        <w:t xml:space="preserve"> Amsterdam: Harcourt.</w:t>
      </w:r>
    </w:p>
    <w:p w14:paraId="5FDDE193"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 xml:space="preserve">Watanabe, S. (2010). Asymptotic Equivalence of Bayes Cross Validation and Widely Applicable Information Criterion in Singular Learning Theory, </w:t>
      </w:r>
      <w:r w:rsidRPr="00765B6B">
        <w:rPr>
          <w:i/>
          <w:iCs/>
          <w:noProof/>
          <w:szCs w:val="24"/>
        </w:rPr>
        <w:t>11</w:t>
      </w:r>
      <w:r w:rsidRPr="00765B6B">
        <w:rPr>
          <w:noProof/>
          <w:szCs w:val="24"/>
        </w:rPr>
        <w:t>, 3571–3594. Retrieved from http://arxiv.org/abs/1004.2316</w:t>
      </w:r>
    </w:p>
    <w:p w14:paraId="5E23BF22"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Wickham, H. (2017). Tidyverse: Easily install and load ’tidyverse’ packages. R package version, 1(1).</w:t>
      </w:r>
    </w:p>
    <w:p w14:paraId="1C68696C"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Wilke, C. O. (2016). cowplot: streamlined plot theme and plot annotations for ‘ggplot2.’ CRAN Repos.</w:t>
      </w:r>
    </w:p>
    <w:p w14:paraId="6CA1278D" w14:textId="77777777" w:rsidR="00765B6B" w:rsidRPr="00765B6B" w:rsidRDefault="00765B6B" w:rsidP="00765B6B">
      <w:pPr>
        <w:widowControl w:val="0"/>
        <w:autoSpaceDE w:val="0"/>
        <w:autoSpaceDN w:val="0"/>
        <w:adjustRightInd w:val="0"/>
        <w:spacing w:after="0" w:line="480" w:lineRule="auto"/>
        <w:ind w:left="480" w:hanging="480"/>
        <w:rPr>
          <w:noProof/>
        </w:rPr>
      </w:pPr>
      <w:r w:rsidRPr="00765B6B">
        <w:rPr>
          <w:noProof/>
          <w:szCs w:val="24"/>
        </w:rPr>
        <w:t>Xie, Y. (2018). knitr: A General-Purpose Package for Dynamic Report Generation in R.</w:t>
      </w:r>
    </w:p>
    <w:p w14:paraId="00A70723" w14:textId="3F5BE939" w:rsidR="008876DB" w:rsidRDefault="009214B6" w:rsidP="00240F39">
      <w:pPr>
        <w:spacing w:after="0" w:line="480" w:lineRule="auto"/>
        <w:jc w:val="center"/>
        <w:rPr>
          <w:b/>
        </w:rPr>
      </w:pPr>
      <w:r>
        <w:rPr>
          <w:b/>
        </w:rPr>
        <w:fldChar w:fldCharType="end"/>
      </w:r>
    </w:p>
    <w:sectPr w:rsidR="008876DB" w:rsidSect="000002A3">
      <w:headerReference w:type="default" r:id="rId38"/>
      <w:headerReference w:type="first" r:id="rId39"/>
      <w:footerReference w:type="first" r:id="rId40"/>
      <w:pgSz w:w="12240" w:h="15840"/>
      <w:pgMar w:top="1417" w:right="1417" w:bottom="1417"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ntonio Schettino" w:date="2018-08-28T09:45:00Z" w:initials="AS">
    <w:p w14:paraId="5B7ADA17" w14:textId="412B300E" w:rsidR="00A2381B" w:rsidRDefault="00A2381B">
      <w:pPr>
        <w:pStyle w:val="CommentText"/>
      </w:pPr>
      <w:r>
        <w:rPr>
          <w:rStyle w:val="CommentReference"/>
        </w:rPr>
        <w:annotationRef/>
      </w:r>
      <w:r>
        <w:t>Can you retrieve this info before sending the manuscript to the co-authors?</w:t>
      </w:r>
    </w:p>
  </w:comment>
  <w:comment w:id="2" w:author="Antonio Schettino" w:date="2018-08-28T10:17:00Z" w:initials="AS">
    <w:p w14:paraId="2EEF1807" w14:textId="2AF9E70C" w:rsidR="00A2381B" w:rsidRDefault="00A2381B">
      <w:pPr>
        <w:pStyle w:val="CommentText"/>
      </w:pPr>
      <w:r>
        <w:rPr>
          <w:rStyle w:val="CommentReference"/>
        </w:rPr>
        <w:annotationRef/>
      </w:r>
      <w:r>
        <w:t>Figure 2, because we would need a previous figure to show a prototypical RDK trial.</w:t>
      </w:r>
    </w:p>
  </w:comment>
  <w:comment w:id="3" w:author="Antonio Schettino" w:date="2018-08-28T15:09:00Z" w:initials="AS">
    <w:p w14:paraId="27152FA4" w14:textId="6458A831" w:rsidR="00A2381B" w:rsidRDefault="00A2381B">
      <w:pPr>
        <w:pStyle w:val="CommentText"/>
      </w:pPr>
      <w:r>
        <w:rPr>
          <w:rStyle w:val="CommentReference"/>
        </w:rPr>
        <w:annotationRef/>
      </w:r>
      <w:r>
        <w:t>Here we’ll also have to explain why we are showing color-dependent spectra, because we never mention it anywhere.</w:t>
      </w:r>
    </w:p>
  </w:comment>
  <w:comment w:id="4" w:author="Antonio Schettino" w:date="2018-08-28T11:02:00Z" w:initials="AS">
    <w:p w14:paraId="54419ACD" w14:textId="41420AD3" w:rsidR="00A2381B" w:rsidRDefault="00A2381B">
      <w:pPr>
        <w:pStyle w:val="CommentText"/>
      </w:pPr>
      <w:r>
        <w:rPr>
          <w:rStyle w:val="CommentReference"/>
        </w:rPr>
        <w:annotationRef/>
      </w:r>
      <w:r>
        <w:t>This info in table 2, with posterior distributions</w:t>
      </w:r>
    </w:p>
  </w:comment>
  <w:comment w:id="5" w:author="Antonio Schettino" w:date="2018-08-28T10:57:00Z" w:initials="AS">
    <w:p w14:paraId="3AA5569E" w14:textId="5F9B2A26" w:rsidR="00A2381B" w:rsidRDefault="00A2381B">
      <w:pPr>
        <w:pStyle w:val="CommentText"/>
      </w:pPr>
      <w:r>
        <w:rPr>
          <w:rStyle w:val="CommentReference"/>
        </w:rPr>
        <w:annotationRef/>
      </w:r>
      <w:r>
        <w:t>First hit rates, then RTs</w:t>
      </w:r>
    </w:p>
  </w:comment>
  <w:comment w:id="6" w:author="Antonio Schettino" w:date="2018-08-28T10:13:00Z" w:initials="AS">
    <w:p w14:paraId="206208DA" w14:textId="53E59C44" w:rsidR="00A2381B" w:rsidRDefault="00A2381B">
      <w:pPr>
        <w:pStyle w:val="CommentText"/>
      </w:pPr>
      <w:r>
        <w:rPr>
          <w:rStyle w:val="CommentReference"/>
        </w:rPr>
        <w:annotationRef/>
      </w:r>
      <w:r>
        <w:t>Once this figure is fixed, we’ll have to describe in the legend the black line (mean), the white box (</w:t>
      </w:r>
      <w:proofErr w:type="spellStart"/>
      <w:r>
        <w:t>sd</w:t>
      </w:r>
      <w:proofErr w:type="spellEnd"/>
      <w:r>
        <w:t>?), the individual points (single-participant data), and the beans (</w:t>
      </w:r>
      <w:r w:rsidRPr="006F62F4">
        <w:t>smoothed densities</w:t>
      </w:r>
      <w:r>
        <w:t>)</w:t>
      </w:r>
    </w:p>
  </w:comment>
  <w:comment w:id="7" w:author="Antonio Schettino" w:date="2018-08-28T11:13:00Z" w:initials="AS">
    <w:p w14:paraId="3BF9122D" w14:textId="5D11808F" w:rsidR="00A2381B" w:rsidRDefault="00A2381B">
      <w:pPr>
        <w:pStyle w:val="CommentText"/>
      </w:pPr>
      <w:r>
        <w:rPr>
          <w:rStyle w:val="CommentReference"/>
        </w:rPr>
        <w:annotationRef/>
      </w:r>
      <w:r>
        <w:t>To add:</w:t>
      </w:r>
    </w:p>
    <w:p w14:paraId="037DD654" w14:textId="66515F40" w:rsidR="00A2381B" w:rsidRDefault="00A2381B">
      <w:pPr>
        <w:pStyle w:val="CommentText"/>
      </w:pPr>
      <w:r>
        <w:t>- the task was difficult, as evidenced by overall low hit rates and small differences between conditions. This means that participants could not improve a lot throughout the experiment</w:t>
      </w:r>
    </w:p>
    <w:p w14:paraId="5AC00D0A" w14:textId="5D0E3C60" w:rsidR="00A2381B" w:rsidRDefault="00A2381B">
      <w:pPr>
        <w:pStyle w:val="CommentText"/>
      </w:pPr>
      <w:r>
        <w:t xml:space="preserve">- 50% is </w:t>
      </w:r>
      <w:r w:rsidRPr="003433CE">
        <w:rPr>
          <w:b/>
        </w:rPr>
        <w:t>not</w:t>
      </w:r>
      <w:r>
        <w:t xml:space="preserve"> chance level in this task</w:t>
      </w:r>
    </w:p>
  </w:comment>
  <w:comment w:id="9" w:author="Antonio Schettino" w:date="2018-08-28T11:02:00Z" w:initials="AS">
    <w:p w14:paraId="1DA62595" w14:textId="2C0E80FE" w:rsidR="00A2381B" w:rsidRDefault="00A2381B">
      <w:pPr>
        <w:pStyle w:val="CommentText"/>
      </w:pPr>
      <w:r>
        <w:rPr>
          <w:rStyle w:val="CommentReference"/>
        </w:rPr>
        <w:annotationRef/>
      </w:r>
      <w:r>
        <w:t>This becomes table 1</w:t>
      </w:r>
    </w:p>
  </w:comment>
  <w:comment w:id="10" w:author="Antonio Schettino" w:date="2018-08-28T10:22:00Z" w:initials="AS">
    <w:p w14:paraId="43EF5E9F" w14:textId="29CCE2E7" w:rsidR="00A2381B" w:rsidRDefault="00A2381B">
      <w:pPr>
        <w:pStyle w:val="CommentText"/>
      </w:pPr>
      <w:r>
        <w:rPr>
          <w:rStyle w:val="CommentReference"/>
        </w:rPr>
        <w:annotationRef/>
      </w:r>
      <w:r>
        <w:t>I would write the interaction model like this, otherwise the reader will not remember what interacts with what (especially because the tables do not contain the Reward probability model)… do you agree?</w:t>
      </w:r>
    </w:p>
  </w:comment>
  <w:comment w:id="17" w:author="Antonio Schettino" w:date="2018-08-28T10:40:00Z" w:initials="AS">
    <w:p w14:paraId="2831AAA7" w14:textId="0EF66786" w:rsidR="00A2381B" w:rsidRDefault="00A2381B">
      <w:pPr>
        <w:pStyle w:val="CommentText"/>
      </w:pPr>
      <w:r>
        <w:rPr>
          <w:rStyle w:val="CommentReference"/>
        </w:rPr>
        <w:annotationRef/>
      </w:r>
      <w:r>
        <w:t>Perhaps a bit redundant? I would delete this sentence.</w:t>
      </w:r>
    </w:p>
  </w:comment>
  <w:comment w:id="18" w:author="Antonio Schettino" w:date="2018-08-28T10:43:00Z" w:initials="AS">
    <w:p w14:paraId="489997B3" w14:textId="50E69DEF" w:rsidR="00A2381B" w:rsidRDefault="00A2381B">
      <w:pPr>
        <w:pStyle w:val="CommentText"/>
      </w:pPr>
      <w:r>
        <w:rPr>
          <w:rStyle w:val="CommentReference"/>
        </w:rPr>
        <w:annotationRef/>
      </w:r>
      <w:r>
        <w:t>I would not say it here, but in the discussion (and include references)</w:t>
      </w:r>
    </w:p>
  </w:comment>
  <w:comment w:id="20" w:author="Antonio Schettino" w:date="2018-08-28T12:26:00Z" w:initials="AS">
    <w:p w14:paraId="2F0D1739" w14:textId="3FD3B8D6" w:rsidR="00A2381B" w:rsidRDefault="00A2381B">
      <w:pPr>
        <w:pStyle w:val="CommentText"/>
      </w:pPr>
      <w:r>
        <w:rPr>
          <w:rStyle w:val="CommentReference"/>
        </w:rPr>
        <w:annotationRef/>
      </w:r>
      <w:r>
        <w:t>We should better specify our expectations here:</w:t>
      </w:r>
    </w:p>
    <w:p w14:paraId="3866BCB0" w14:textId="678D4396" w:rsidR="00A2381B" w:rsidRDefault="00A2381B">
      <w:pPr>
        <w:pStyle w:val="CommentText"/>
      </w:pPr>
      <w:r>
        <w:t>- if it’s only training, we should see performance improvement (and faster RTs) of similar magnitude when comparing baseline1 vs baseline2 as well as baseline2 vs acquisition1</w:t>
      </w:r>
    </w:p>
    <w:p w14:paraId="3166D272" w14:textId="5895B007" w:rsidR="00A2381B" w:rsidRDefault="00A2381B">
      <w:pPr>
        <w:pStyle w:val="CommentText"/>
      </w:pPr>
      <w:r>
        <w:t>- if reward really plays a role, performance should improve (and RTs should be faster) when comparing baseline2 vs acquisition1 as opposed to baseline1 vs baseline2</w:t>
      </w:r>
    </w:p>
    <w:p w14:paraId="018EE3CC" w14:textId="61C5C81F" w:rsidR="00A2381B" w:rsidRDefault="00A2381B">
      <w:pPr>
        <w:pStyle w:val="CommentText"/>
      </w:pPr>
    </w:p>
    <w:p w14:paraId="7B9B443F" w14:textId="5D2005D2" w:rsidR="00A2381B" w:rsidRDefault="00A2381B">
      <w:pPr>
        <w:pStyle w:val="CommentText"/>
      </w:pPr>
      <w:r>
        <w:t>Do you agree? Am I missing something?</w:t>
      </w:r>
    </w:p>
  </w:comment>
  <w:comment w:id="21" w:author="Antonio Schettino" w:date="2018-08-28T12:20:00Z" w:initials="AS">
    <w:p w14:paraId="319D8041" w14:textId="62923F89" w:rsidR="00A2381B" w:rsidRDefault="00A2381B">
      <w:pPr>
        <w:pStyle w:val="CommentText"/>
      </w:pPr>
      <w:r>
        <w:rPr>
          <w:rStyle w:val="CommentReference"/>
        </w:rPr>
        <w:annotationRef/>
      </w:r>
      <w:r>
        <w:t xml:space="preserve">However, this effect is not </w:t>
      </w:r>
      <w:proofErr w:type="spellStart"/>
      <w:r>
        <w:t>aspecific</w:t>
      </w:r>
      <w:proofErr w:type="spellEnd"/>
      <w:r>
        <w:t xml:space="preserve"> (as would be expected by training), but contingent upon reward probability. Is this another side effect of task difficult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B7ADA17" w15:done="0"/>
  <w15:commentEx w15:paraId="2EEF1807" w15:done="0"/>
  <w15:commentEx w15:paraId="27152FA4" w15:done="0"/>
  <w15:commentEx w15:paraId="54419ACD" w15:done="0"/>
  <w15:commentEx w15:paraId="3AA5569E" w15:done="0"/>
  <w15:commentEx w15:paraId="206208DA" w15:done="0"/>
  <w15:commentEx w15:paraId="5AC00D0A" w15:done="0"/>
  <w15:commentEx w15:paraId="1DA62595" w15:done="0"/>
  <w15:commentEx w15:paraId="43EF5E9F" w15:done="0"/>
  <w15:commentEx w15:paraId="2831AAA7" w15:done="0"/>
  <w15:commentEx w15:paraId="489997B3" w15:done="0"/>
  <w15:commentEx w15:paraId="7B9B443F" w15:done="0"/>
  <w15:commentEx w15:paraId="319D804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7ADA17" w16cid:durableId="1F2F983E"/>
  <w16cid:commentId w16cid:paraId="4A82B1A8" w16cid:durableId="1F2F995D"/>
  <w16cid:commentId w16cid:paraId="12395E7F" w16cid:durableId="1F2F9B34"/>
  <w16cid:commentId w16cid:paraId="2680BB8E" w16cid:durableId="1F2F9AF4"/>
  <w16cid:commentId w16cid:paraId="67D23FFB" w16cid:durableId="1F2F9BC2"/>
  <w16cid:commentId w16cid:paraId="2B862519" w16cid:durableId="1F2FE3E5"/>
  <w16cid:commentId w16cid:paraId="2EEF1807" w16cid:durableId="1F2F9FBB"/>
  <w16cid:commentId w16cid:paraId="27152FA4" w16cid:durableId="1F2FE437"/>
  <w16cid:commentId w16cid:paraId="00EC53DA" w16cid:durableId="1F2F9D5F"/>
  <w16cid:commentId w16cid:paraId="54419ACD" w16cid:durableId="1F2FAA47"/>
  <w16cid:commentId w16cid:paraId="3AA5569E" w16cid:durableId="1F2FA916"/>
  <w16cid:commentId w16cid:paraId="206208DA" w16cid:durableId="1F2F9EC3"/>
  <w16cid:commentId w16cid:paraId="5AC00D0A" w16cid:durableId="1F2FACF2"/>
  <w16cid:commentId w16cid:paraId="1DA62595" w16cid:durableId="1F2FAA5B"/>
  <w16cid:commentId w16cid:paraId="728AEF77" w16cid:durableId="1F2FA266"/>
  <w16cid:commentId w16cid:paraId="43EF5E9F" w16cid:durableId="1F2FA0FD"/>
  <w16cid:commentId w16cid:paraId="2831AAA7" w16cid:durableId="1F2FA507"/>
  <w16cid:commentId w16cid:paraId="489997B3" w16cid:durableId="1F2FA5CA"/>
  <w16cid:commentId w16cid:paraId="7B9B443F" w16cid:durableId="1F2FBDEA"/>
  <w16cid:commentId w16cid:paraId="319D8041" w16cid:durableId="1F2FBC7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97CAD29" w14:textId="77777777" w:rsidR="001A3BAA" w:rsidRDefault="001A3BAA" w:rsidP="00AD5698">
      <w:pPr>
        <w:spacing w:after="0" w:line="240" w:lineRule="auto"/>
      </w:pPr>
      <w:r>
        <w:separator/>
      </w:r>
    </w:p>
  </w:endnote>
  <w:endnote w:type="continuationSeparator" w:id="0">
    <w:p w14:paraId="47E0F0B2" w14:textId="77777777" w:rsidR="001A3BAA" w:rsidRDefault="001A3BAA" w:rsidP="00AD56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TimesTen-Roman">
    <w:altName w:val="Times New Roman"/>
    <w:panose1 w:val="00000000000000000000"/>
    <w:charset w:val="00"/>
    <w:family w:val="roman"/>
    <w:notTrueType/>
    <w:pitch w:val="default"/>
  </w:font>
  <w:font w:name="LMRoman8-Regular">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43" w:usb2="00000009" w:usb3="00000000" w:csb0="000001FF" w:csb1="00000000"/>
  </w:font>
  <w:font w:name="LMRoman12-Regular">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FF50B" w14:textId="45368BF4" w:rsidR="00A2381B" w:rsidRDefault="00A2381B" w:rsidP="0050297E">
    <w:pPr>
      <w:ind w:left="360"/>
      <w:jc w:val="both"/>
    </w:pPr>
    <w:r w:rsidRPr="00CA0030">
      <w:rPr>
        <w:rFonts w:ascii="Segoe UI Symbol" w:hAnsi="Segoe UI Symbol" w:cs="Segoe UI Symbol"/>
        <w:vertAlign w:val="superscript"/>
      </w:rPr>
      <w:t>☨</w:t>
    </w:r>
    <w:r>
      <w:t xml:space="preserve"> The first two authors equally contributed to the study.</w:t>
    </w:r>
  </w:p>
  <w:p w14:paraId="4B769C76" w14:textId="298ABCF6" w:rsidR="00A2381B" w:rsidRDefault="00A2381B" w:rsidP="0050297E">
    <w:pPr>
      <w:ind w:left="360"/>
      <w:jc w:val="both"/>
    </w:pPr>
    <w:r w:rsidRPr="0050297E">
      <w:t xml:space="preserve">* Corresponding author at: Department of Experimental Clinical and Health Psychology, Ghent University, Henri </w:t>
    </w:r>
    <w:proofErr w:type="spellStart"/>
    <w:r w:rsidRPr="0050297E">
      <w:t>Dunantlaan</w:t>
    </w:r>
    <w:proofErr w:type="spellEnd"/>
    <w:r w:rsidRPr="0050297E">
      <w:t xml:space="preserve"> 2, B-9000, Ghent, Belgium. Phone: +32 (0)9 264 94 46; Fax: +32 (0)9 264 64 89</w:t>
    </w:r>
    <w:r>
      <w:t xml:space="preserve">. </w:t>
    </w:r>
    <w:r w:rsidRPr="0050297E">
      <w:t xml:space="preserve">E-mail address: </w:t>
    </w:r>
    <w:hyperlink r:id="rId1" w:history="1">
      <w:r w:rsidRPr="0050297E">
        <w:rPr>
          <w:rStyle w:val="Hyperlink"/>
          <w:color w:val="auto"/>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0FAA13E" w14:textId="77777777" w:rsidR="001A3BAA" w:rsidRDefault="001A3BAA" w:rsidP="00AD5698">
      <w:pPr>
        <w:spacing w:after="0" w:line="240" w:lineRule="auto"/>
      </w:pPr>
      <w:r>
        <w:separator/>
      </w:r>
    </w:p>
  </w:footnote>
  <w:footnote w:type="continuationSeparator" w:id="0">
    <w:p w14:paraId="43DC0FBB" w14:textId="77777777" w:rsidR="001A3BAA" w:rsidRDefault="001A3BAA" w:rsidP="00AD56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FC9D4" w14:textId="659A29F6" w:rsidR="00A2381B" w:rsidRDefault="00A2381B">
    <w:pPr>
      <w:pStyle w:val="Header"/>
    </w:pPr>
    <w:r>
      <w:rPr>
        <w:szCs w:val="24"/>
      </w:rPr>
      <w:t>FEATURE-BASED ATTENTION AND REWARD</w:t>
    </w:r>
    <w:sdt>
      <w:sdtPr>
        <w:id w:val="-1319488693"/>
        <w:docPartObj>
          <w:docPartGallery w:val="Page Numbers (Top of Page)"/>
          <w:docPartUnique/>
        </w:docPartObj>
      </w:sdtPr>
      <w:sdtEndPr>
        <w:rPr>
          <w:noProof/>
        </w:rPr>
      </w:sdtEndPr>
      <w:sdtContent>
        <w:r>
          <w:tab/>
        </w:r>
        <w:r w:rsidRPr="00271CF9">
          <w:rPr>
            <w:szCs w:val="24"/>
          </w:rPr>
          <w:fldChar w:fldCharType="begin"/>
        </w:r>
        <w:r w:rsidRPr="00271CF9">
          <w:rPr>
            <w:szCs w:val="24"/>
          </w:rPr>
          <w:instrText xml:space="preserve"> PAGE   \* MERGEFORMAT </w:instrText>
        </w:r>
        <w:r w:rsidRPr="00271CF9">
          <w:rPr>
            <w:szCs w:val="24"/>
          </w:rPr>
          <w:fldChar w:fldCharType="separate"/>
        </w:r>
        <w:r w:rsidR="0046376A">
          <w:rPr>
            <w:noProof/>
            <w:szCs w:val="24"/>
          </w:rPr>
          <w:t>23</w:t>
        </w:r>
        <w:r w:rsidRPr="00271CF9">
          <w:rPr>
            <w:noProof/>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93D967" w14:textId="532432E7" w:rsidR="00A2381B" w:rsidRDefault="00A2381B" w:rsidP="0050297E">
    <w:pPr>
      <w:pStyle w:val="Header"/>
      <w:ind w:left="360"/>
    </w:pPr>
    <w:r>
      <w:rPr>
        <w:szCs w:val="24"/>
      </w:rPr>
      <w:t xml:space="preserve">Running head: FEATURE-BASED ATTENTION AND REWARD </w:t>
    </w:r>
    <w:r>
      <w:rPr>
        <w:szCs w:val="24"/>
      </w:rPr>
      <w:tab/>
      <w:t>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2989DE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3E68D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3F831A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52ABD1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67A839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F7870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F44B6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E0871C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E22F30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E18560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E60DE"/>
    <w:multiLevelType w:val="hybridMultilevel"/>
    <w:tmpl w:val="68A62C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68977EB"/>
    <w:multiLevelType w:val="hybridMultilevel"/>
    <w:tmpl w:val="B67C69AA"/>
    <w:lvl w:ilvl="0" w:tplc="AB3A67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BAE4013"/>
    <w:multiLevelType w:val="hybridMultilevel"/>
    <w:tmpl w:val="155A8352"/>
    <w:lvl w:ilvl="0" w:tplc="12DE525C">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ED22A3"/>
    <w:multiLevelType w:val="hybridMultilevel"/>
    <w:tmpl w:val="5CB63178"/>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017646B"/>
    <w:multiLevelType w:val="hybridMultilevel"/>
    <w:tmpl w:val="D796229A"/>
    <w:lvl w:ilvl="0" w:tplc="363E3A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3C81D76"/>
    <w:multiLevelType w:val="hybridMultilevel"/>
    <w:tmpl w:val="C9FEB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8AB7BBC"/>
    <w:multiLevelType w:val="hybridMultilevel"/>
    <w:tmpl w:val="554EFF5A"/>
    <w:lvl w:ilvl="0" w:tplc="A79C7B9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1783FC1"/>
    <w:multiLevelType w:val="hybridMultilevel"/>
    <w:tmpl w:val="AACE4988"/>
    <w:lvl w:ilvl="0" w:tplc="C204AC6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5266218"/>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74A0502"/>
    <w:multiLevelType w:val="hybridMultilevel"/>
    <w:tmpl w:val="8696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9D17274"/>
    <w:multiLevelType w:val="hybridMultilevel"/>
    <w:tmpl w:val="09AA2CF8"/>
    <w:lvl w:ilvl="0" w:tplc="41D86D7E">
      <w:numFmt w:val="bullet"/>
      <w:lvlText w:val="-"/>
      <w:lvlJc w:val="left"/>
      <w:pPr>
        <w:ind w:left="1080" w:hanging="360"/>
      </w:pPr>
      <w:rPr>
        <w:rFonts w:ascii="Times New Roman" w:eastAsiaTheme="minorHAnsi"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2E1C2C2C"/>
    <w:multiLevelType w:val="hybridMultilevel"/>
    <w:tmpl w:val="1CE022C2"/>
    <w:lvl w:ilvl="0" w:tplc="D6F036D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8816EDE"/>
    <w:multiLevelType w:val="hybridMultilevel"/>
    <w:tmpl w:val="E15C3876"/>
    <w:lvl w:ilvl="0" w:tplc="491E86F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9A073CB"/>
    <w:multiLevelType w:val="hybridMultilevel"/>
    <w:tmpl w:val="4AC026A0"/>
    <w:lvl w:ilvl="0" w:tplc="0409000F">
      <w:start w:val="1"/>
      <w:numFmt w:val="decimal"/>
      <w:lvlText w:val="%1."/>
      <w:lvlJc w:val="left"/>
      <w:pPr>
        <w:ind w:left="720" w:hanging="360"/>
      </w:pPr>
      <w:rPr>
        <w:rFonts w:hint="default"/>
      </w:rPr>
    </w:lvl>
    <w:lvl w:ilvl="1" w:tplc="A588D52A">
      <w:start w:val="1"/>
      <w:numFmt w:val="lowerLetter"/>
      <w:lvlText w:val="%2."/>
      <w:lvlJc w:val="left"/>
      <w:pPr>
        <w:ind w:left="1440" w:hanging="360"/>
      </w:pPr>
      <w:rPr>
        <w:b w:val="0"/>
      </w:rPr>
    </w:lvl>
    <w:lvl w:ilvl="2" w:tplc="50AC31EE">
      <w:start w:val="1"/>
      <w:numFmt w:val="lowerRoman"/>
      <w:lvlText w:val="%3."/>
      <w:lvlJc w:val="right"/>
      <w:pPr>
        <w:ind w:left="2160" w:hanging="180"/>
      </w:pPr>
      <w:rPr>
        <w:b w:val="0"/>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A225BB2"/>
    <w:multiLevelType w:val="hybridMultilevel"/>
    <w:tmpl w:val="213AF78C"/>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BBF47A7"/>
    <w:multiLevelType w:val="hybridMultilevel"/>
    <w:tmpl w:val="C380B918"/>
    <w:lvl w:ilvl="0" w:tplc="1A9C3C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F492119"/>
    <w:multiLevelType w:val="multilevel"/>
    <w:tmpl w:val="07A49FB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440F39AC"/>
    <w:multiLevelType w:val="hybridMultilevel"/>
    <w:tmpl w:val="7B7E0222"/>
    <w:lvl w:ilvl="0" w:tplc="500660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E414885"/>
    <w:multiLevelType w:val="hybridMultilevel"/>
    <w:tmpl w:val="EFF636AC"/>
    <w:lvl w:ilvl="0" w:tplc="133AFE7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27F222B"/>
    <w:multiLevelType w:val="hybridMultilevel"/>
    <w:tmpl w:val="9582125A"/>
    <w:lvl w:ilvl="0" w:tplc="E8C0AC2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5741005"/>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D0D0D87"/>
    <w:multiLevelType w:val="hybridMultilevel"/>
    <w:tmpl w:val="40F206AC"/>
    <w:lvl w:ilvl="0" w:tplc="CDE8B826">
      <w:start w:val="4"/>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F980B1D"/>
    <w:multiLevelType w:val="hybridMultilevel"/>
    <w:tmpl w:val="72E09C64"/>
    <w:lvl w:ilvl="0" w:tplc="5EAE9DE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09C12DF"/>
    <w:multiLevelType w:val="hybridMultilevel"/>
    <w:tmpl w:val="AF446D80"/>
    <w:lvl w:ilvl="0" w:tplc="7A12AB2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690741F"/>
    <w:multiLevelType w:val="hybridMultilevel"/>
    <w:tmpl w:val="817002B2"/>
    <w:lvl w:ilvl="0" w:tplc="8E18CE6C">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7A9B6E31"/>
    <w:multiLevelType w:val="hybridMultilevel"/>
    <w:tmpl w:val="20ACA784"/>
    <w:lvl w:ilvl="0" w:tplc="931E91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BF5342A"/>
    <w:multiLevelType w:val="hybridMultilevel"/>
    <w:tmpl w:val="1D2697C4"/>
    <w:lvl w:ilvl="0" w:tplc="58180D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E780FB8"/>
    <w:multiLevelType w:val="hybridMultilevel"/>
    <w:tmpl w:val="FE6E6D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36"/>
  </w:num>
  <w:num w:numId="3">
    <w:abstractNumId w:val="17"/>
  </w:num>
  <w:num w:numId="4">
    <w:abstractNumId w:val="38"/>
  </w:num>
  <w:num w:numId="5">
    <w:abstractNumId w:val="15"/>
  </w:num>
  <w:num w:numId="6">
    <w:abstractNumId w:val="16"/>
  </w:num>
  <w:num w:numId="7">
    <w:abstractNumId w:val="10"/>
  </w:num>
  <w:num w:numId="8">
    <w:abstractNumId w:val="35"/>
  </w:num>
  <w:num w:numId="9">
    <w:abstractNumId w:val="19"/>
  </w:num>
  <w:num w:numId="10">
    <w:abstractNumId w:val="28"/>
  </w:num>
  <w:num w:numId="11">
    <w:abstractNumId w:val="20"/>
  </w:num>
  <w:num w:numId="12">
    <w:abstractNumId w:val="32"/>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29"/>
  </w:num>
  <w:num w:numId="24">
    <w:abstractNumId w:val="13"/>
  </w:num>
  <w:num w:numId="25">
    <w:abstractNumId w:val="24"/>
  </w:num>
  <w:num w:numId="26">
    <w:abstractNumId w:val="12"/>
  </w:num>
  <w:num w:numId="27">
    <w:abstractNumId w:val="26"/>
  </w:num>
  <w:num w:numId="28">
    <w:abstractNumId w:val="11"/>
  </w:num>
  <w:num w:numId="29">
    <w:abstractNumId w:val="25"/>
  </w:num>
  <w:num w:numId="30">
    <w:abstractNumId w:val="33"/>
  </w:num>
  <w:num w:numId="31">
    <w:abstractNumId w:val="21"/>
  </w:num>
  <w:num w:numId="32">
    <w:abstractNumId w:val="27"/>
  </w:num>
  <w:num w:numId="33">
    <w:abstractNumId w:val="37"/>
  </w:num>
  <w:num w:numId="34">
    <w:abstractNumId w:val="22"/>
  </w:num>
  <w:num w:numId="35">
    <w:abstractNumId w:val="14"/>
  </w:num>
  <w:num w:numId="36">
    <w:abstractNumId w:val="30"/>
  </w:num>
  <w:num w:numId="37">
    <w:abstractNumId w:val="34"/>
  </w:num>
  <w:num w:numId="38">
    <w:abstractNumId w:val="31"/>
  </w:num>
  <w:num w:numId="39">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tonio Schettino">
    <w15:presenceInfo w15:providerId="None" w15:userId="Antonio Schettino"/>
  </w15:person>
  <w15:person w15:author="Ivan Grahek">
    <w15:presenceInfo w15:providerId="AD" w15:userId="S-1-5-21-4030456262-320625612-449655040-2028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F69"/>
    <w:rsid w:val="00001A87"/>
    <w:rsid w:val="000022BE"/>
    <w:rsid w:val="000033EB"/>
    <w:rsid w:val="00004024"/>
    <w:rsid w:val="00004A4A"/>
    <w:rsid w:val="000050EC"/>
    <w:rsid w:val="000055F6"/>
    <w:rsid w:val="00005AC3"/>
    <w:rsid w:val="00006078"/>
    <w:rsid w:val="000063F2"/>
    <w:rsid w:val="00007414"/>
    <w:rsid w:val="000113FA"/>
    <w:rsid w:val="00012A06"/>
    <w:rsid w:val="00013AA2"/>
    <w:rsid w:val="00013BD9"/>
    <w:rsid w:val="00014B1F"/>
    <w:rsid w:val="00016AB4"/>
    <w:rsid w:val="0001711D"/>
    <w:rsid w:val="000205A6"/>
    <w:rsid w:val="000205D1"/>
    <w:rsid w:val="000208FF"/>
    <w:rsid w:val="00021677"/>
    <w:rsid w:val="00021945"/>
    <w:rsid w:val="00022DFF"/>
    <w:rsid w:val="00024653"/>
    <w:rsid w:val="00025256"/>
    <w:rsid w:val="000278C3"/>
    <w:rsid w:val="00031270"/>
    <w:rsid w:val="00031738"/>
    <w:rsid w:val="000317F2"/>
    <w:rsid w:val="00033749"/>
    <w:rsid w:val="00034038"/>
    <w:rsid w:val="000370C9"/>
    <w:rsid w:val="000421E9"/>
    <w:rsid w:val="00042B55"/>
    <w:rsid w:val="0004428E"/>
    <w:rsid w:val="00044D29"/>
    <w:rsid w:val="00044E78"/>
    <w:rsid w:val="00045572"/>
    <w:rsid w:val="00045E5F"/>
    <w:rsid w:val="00046163"/>
    <w:rsid w:val="00046E8F"/>
    <w:rsid w:val="00050FEB"/>
    <w:rsid w:val="00051156"/>
    <w:rsid w:val="000518C5"/>
    <w:rsid w:val="00051E06"/>
    <w:rsid w:val="00052023"/>
    <w:rsid w:val="00052D94"/>
    <w:rsid w:val="00052EB0"/>
    <w:rsid w:val="00054E36"/>
    <w:rsid w:val="00055026"/>
    <w:rsid w:val="00055856"/>
    <w:rsid w:val="00056144"/>
    <w:rsid w:val="00056BAA"/>
    <w:rsid w:val="000575D7"/>
    <w:rsid w:val="00057693"/>
    <w:rsid w:val="0005786F"/>
    <w:rsid w:val="0005787C"/>
    <w:rsid w:val="000578CB"/>
    <w:rsid w:val="00057B0B"/>
    <w:rsid w:val="00057DEF"/>
    <w:rsid w:val="00060176"/>
    <w:rsid w:val="00060360"/>
    <w:rsid w:val="0006040D"/>
    <w:rsid w:val="00061CB7"/>
    <w:rsid w:val="000621FF"/>
    <w:rsid w:val="00062C43"/>
    <w:rsid w:val="000632FB"/>
    <w:rsid w:val="000647B6"/>
    <w:rsid w:val="0006725A"/>
    <w:rsid w:val="0007095C"/>
    <w:rsid w:val="00071506"/>
    <w:rsid w:val="000722C1"/>
    <w:rsid w:val="00073251"/>
    <w:rsid w:val="00080B36"/>
    <w:rsid w:val="000819E8"/>
    <w:rsid w:val="00083C1B"/>
    <w:rsid w:val="000844F3"/>
    <w:rsid w:val="00084E06"/>
    <w:rsid w:val="00085D71"/>
    <w:rsid w:val="000868F1"/>
    <w:rsid w:val="00086F15"/>
    <w:rsid w:val="000877C6"/>
    <w:rsid w:val="00090DA3"/>
    <w:rsid w:val="00094139"/>
    <w:rsid w:val="00094ECE"/>
    <w:rsid w:val="000A220B"/>
    <w:rsid w:val="000A2810"/>
    <w:rsid w:val="000A292B"/>
    <w:rsid w:val="000A4D2D"/>
    <w:rsid w:val="000A54DD"/>
    <w:rsid w:val="000A6CFB"/>
    <w:rsid w:val="000A7001"/>
    <w:rsid w:val="000A717E"/>
    <w:rsid w:val="000A7558"/>
    <w:rsid w:val="000A774E"/>
    <w:rsid w:val="000B1B34"/>
    <w:rsid w:val="000B20DC"/>
    <w:rsid w:val="000B39A4"/>
    <w:rsid w:val="000B4D3A"/>
    <w:rsid w:val="000B5F71"/>
    <w:rsid w:val="000B69EF"/>
    <w:rsid w:val="000C16EC"/>
    <w:rsid w:val="000C1A99"/>
    <w:rsid w:val="000C2BBD"/>
    <w:rsid w:val="000C2F17"/>
    <w:rsid w:val="000C3A8D"/>
    <w:rsid w:val="000C3D9F"/>
    <w:rsid w:val="000C3F13"/>
    <w:rsid w:val="000C59B3"/>
    <w:rsid w:val="000C5BF5"/>
    <w:rsid w:val="000C7DEE"/>
    <w:rsid w:val="000D0104"/>
    <w:rsid w:val="000D03FB"/>
    <w:rsid w:val="000D064A"/>
    <w:rsid w:val="000D077C"/>
    <w:rsid w:val="000D10C4"/>
    <w:rsid w:val="000D156D"/>
    <w:rsid w:val="000D15AC"/>
    <w:rsid w:val="000D1A58"/>
    <w:rsid w:val="000D270A"/>
    <w:rsid w:val="000D4848"/>
    <w:rsid w:val="000D4937"/>
    <w:rsid w:val="000D71F7"/>
    <w:rsid w:val="000E0058"/>
    <w:rsid w:val="000E0F29"/>
    <w:rsid w:val="000E1CEB"/>
    <w:rsid w:val="000E2523"/>
    <w:rsid w:val="000E2D77"/>
    <w:rsid w:val="000E3B9B"/>
    <w:rsid w:val="000E489B"/>
    <w:rsid w:val="000E50F5"/>
    <w:rsid w:val="000E5106"/>
    <w:rsid w:val="000E56BE"/>
    <w:rsid w:val="000E6795"/>
    <w:rsid w:val="000E6AD1"/>
    <w:rsid w:val="000E798B"/>
    <w:rsid w:val="000F0109"/>
    <w:rsid w:val="000F0B2F"/>
    <w:rsid w:val="000F0D13"/>
    <w:rsid w:val="000F2158"/>
    <w:rsid w:val="000F3EA3"/>
    <w:rsid w:val="000F51CF"/>
    <w:rsid w:val="000F6067"/>
    <w:rsid w:val="000F7AE3"/>
    <w:rsid w:val="000F7E6C"/>
    <w:rsid w:val="00101775"/>
    <w:rsid w:val="00102919"/>
    <w:rsid w:val="00103A1F"/>
    <w:rsid w:val="00104425"/>
    <w:rsid w:val="00104913"/>
    <w:rsid w:val="00104CED"/>
    <w:rsid w:val="00105CB2"/>
    <w:rsid w:val="001065D7"/>
    <w:rsid w:val="00107188"/>
    <w:rsid w:val="00107848"/>
    <w:rsid w:val="00111A89"/>
    <w:rsid w:val="00112837"/>
    <w:rsid w:val="00112C25"/>
    <w:rsid w:val="001137CD"/>
    <w:rsid w:val="001140A2"/>
    <w:rsid w:val="001146F2"/>
    <w:rsid w:val="00116365"/>
    <w:rsid w:val="001205AE"/>
    <w:rsid w:val="0012155F"/>
    <w:rsid w:val="0012160F"/>
    <w:rsid w:val="0012309A"/>
    <w:rsid w:val="00123737"/>
    <w:rsid w:val="00123D7D"/>
    <w:rsid w:val="00124642"/>
    <w:rsid w:val="001257BA"/>
    <w:rsid w:val="00125E85"/>
    <w:rsid w:val="00126C2C"/>
    <w:rsid w:val="00126D19"/>
    <w:rsid w:val="001277B0"/>
    <w:rsid w:val="001324C9"/>
    <w:rsid w:val="001325FC"/>
    <w:rsid w:val="00132ACB"/>
    <w:rsid w:val="001334E3"/>
    <w:rsid w:val="001342DD"/>
    <w:rsid w:val="0013661A"/>
    <w:rsid w:val="0013735B"/>
    <w:rsid w:val="00137546"/>
    <w:rsid w:val="001402AD"/>
    <w:rsid w:val="00140B5A"/>
    <w:rsid w:val="00140CAF"/>
    <w:rsid w:val="00142629"/>
    <w:rsid w:val="001434D3"/>
    <w:rsid w:val="0014390F"/>
    <w:rsid w:val="0014465A"/>
    <w:rsid w:val="00144E52"/>
    <w:rsid w:val="00146284"/>
    <w:rsid w:val="00146705"/>
    <w:rsid w:val="00147487"/>
    <w:rsid w:val="0014780B"/>
    <w:rsid w:val="001512DB"/>
    <w:rsid w:val="00152D0A"/>
    <w:rsid w:val="00153D0E"/>
    <w:rsid w:val="00153D62"/>
    <w:rsid w:val="001560D7"/>
    <w:rsid w:val="0015680F"/>
    <w:rsid w:val="0016031E"/>
    <w:rsid w:val="00160E25"/>
    <w:rsid w:val="00162EE1"/>
    <w:rsid w:val="00163E50"/>
    <w:rsid w:val="00164A01"/>
    <w:rsid w:val="00165985"/>
    <w:rsid w:val="001667F5"/>
    <w:rsid w:val="00166BBE"/>
    <w:rsid w:val="00166D71"/>
    <w:rsid w:val="00167249"/>
    <w:rsid w:val="00167639"/>
    <w:rsid w:val="00167DB9"/>
    <w:rsid w:val="00167EF1"/>
    <w:rsid w:val="00167FDD"/>
    <w:rsid w:val="00170E95"/>
    <w:rsid w:val="0017433F"/>
    <w:rsid w:val="001743A4"/>
    <w:rsid w:val="00174C4F"/>
    <w:rsid w:val="00175146"/>
    <w:rsid w:val="00175723"/>
    <w:rsid w:val="00175E5D"/>
    <w:rsid w:val="0017619A"/>
    <w:rsid w:val="00176985"/>
    <w:rsid w:val="00177245"/>
    <w:rsid w:val="0017783D"/>
    <w:rsid w:val="00180A9B"/>
    <w:rsid w:val="001813DE"/>
    <w:rsid w:val="001834A1"/>
    <w:rsid w:val="00183903"/>
    <w:rsid w:val="00185165"/>
    <w:rsid w:val="00185208"/>
    <w:rsid w:val="001860F3"/>
    <w:rsid w:val="00186505"/>
    <w:rsid w:val="0018663F"/>
    <w:rsid w:val="00186BF5"/>
    <w:rsid w:val="00187276"/>
    <w:rsid w:val="00187D84"/>
    <w:rsid w:val="001909A1"/>
    <w:rsid w:val="0019201B"/>
    <w:rsid w:val="00192F53"/>
    <w:rsid w:val="00193EBF"/>
    <w:rsid w:val="00193EF1"/>
    <w:rsid w:val="0019433A"/>
    <w:rsid w:val="001946C3"/>
    <w:rsid w:val="00195AB6"/>
    <w:rsid w:val="001961B3"/>
    <w:rsid w:val="00196796"/>
    <w:rsid w:val="001976A7"/>
    <w:rsid w:val="001A0335"/>
    <w:rsid w:val="001A0E25"/>
    <w:rsid w:val="001A1058"/>
    <w:rsid w:val="001A1241"/>
    <w:rsid w:val="001A1C66"/>
    <w:rsid w:val="001A24B2"/>
    <w:rsid w:val="001A3642"/>
    <w:rsid w:val="001A3BAA"/>
    <w:rsid w:val="001A4142"/>
    <w:rsid w:val="001A4421"/>
    <w:rsid w:val="001A456C"/>
    <w:rsid w:val="001A6403"/>
    <w:rsid w:val="001A7BD2"/>
    <w:rsid w:val="001B0F55"/>
    <w:rsid w:val="001B1AD1"/>
    <w:rsid w:val="001B2CE1"/>
    <w:rsid w:val="001B2F73"/>
    <w:rsid w:val="001B37E8"/>
    <w:rsid w:val="001B4210"/>
    <w:rsid w:val="001B4D94"/>
    <w:rsid w:val="001B5099"/>
    <w:rsid w:val="001B58DC"/>
    <w:rsid w:val="001B5AC2"/>
    <w:rsid w:val="001B6218"/>
    <w:rsid w:val="001B6C5A"/>
    <w:rsid w:val="001B6EC8"/>
    <w:rsid w:val="001C158C"/>
    <w:rsid w:val="001C181C"/>
    <w:rsid w:val="001C2920"/>
    <w:rsid w:val="001C5660"/>
    <w:rsid w:val="001C5A57"/>
    <w:rsid w:val="001C6F26"/>
    <w:rsid w:val="001D0284"/>
    <w:rsid w:val="001D02A1"/>
    <w:rsid w:val="001D2FD6"/>
    <w:rsid w:val="001D374C"/>
    <w:rsid w:val="001D471B"/>
    <w:rsid w:val="001D5AC2"/>
    <w:rsid w:val="001E0EA2"/>
    <w:rsid w:val="001E24B0"/>
    <w:rsid w:val="001E2D4F"/>
    <w:rsid w:val="001E387B"/>
    <w:rsid w:val="001E3B67"/>
    <w:rsid w:val="001E492D"/>
    <w:rsid w:val="001E53B5"/>
    <w:rsid w:val="001E542D"/>
    <w:rsid w:val="001E637B"/>
    <w:rsid w:val="001E6683"/>
    <w:rsid w:val="001E67AD"/>
    <w:rsid w:val="001E6AC2"/>
    <w:rsid w:val="001E7455"/>
    <w:rsid w:val="001E7EAF"/>
    <w:rsid w:val="001F0FCF"/>
    <w:rsid w:val="001F1813"/>
    <w:rsid w:val="001F181A"/>
    <w:rsid w:val="001F35A2"/>
    <w:rsid w:val="001F3808"/>
    <w:rsid w:val="001F4AFC"/>
    <w:rsid w:val="001F4E7D"/>
    <w:rsid w:val="001F57E0"/>
    <w:rsid w:val="001F590A"/>
    <w:rsid w:val="001F6C38"/>
    <w:rsid w:val="0020050A"/>
    <w:rsid w:val="002006AF"/>
    <w:rsid w:val="0020354F"/>
    <w:rsid w:val="00205C85"/>
    <w:rsid w:val="00206E80"/>
    <w:rsid w:val="00206EFB"/>
    <w:rsid w:val="0021016C"/>
    <w:rsid w:val="0021140C"/>
    <w:rsid w:val="002116B1"/>
    <w:rsid w:val="00212B0D"/>
    <w:rsid w:val="00213459"/>
    <w:rsid w:val="00213EC9"/>
    <w:rsid w:val="00214260"/>
    <w:rsid w:val="002148BD"/>
    <w:rsid w:val="002152D1"/>
    <w:rsid w:val="002173E4"/>
    <w:rsid w:val="002176BE"/>
    <w:rsid w:val="00220713"/>
    <w:rsid w:val="00222A51"/>
    <w:rsid w:val="00222C54"/>
    <w:rsid w:val="00223EE0"/>
    <w:rsid w:val="002243E1"/>
    <w:rsid w:val="00226058"/>
    <w:rsid w:val="002261C7"/>
    <w:rsid w:val="00226912"/>
    <w:rsid w:val="00226CBF"/>
    <w:rsid w:val="002279C6"/>
    <w:rsid w:val="00227C75"/>
    <w:rsid w:val="00227FBE"/>
    <w:rsid w:val="0023054F"/>
    <w:rsid w:val="002308B4"/>
    <w:rsid w:val="00230F67"/>
    <w:rsid w:val="00233A83"/>
    <w:rsid w:val="00234B2A"/>
    <w:rsid w:val="002361A7"/>
    <w:rsid w:val="0023718A"/>
    <w:rsid w:val="0023737F"/>
    <w:rsid w:val="002374F2"/>
    <w:rsid w:val="002400B6"/>
    <w:rsid w:val="00240564"/>
    <w:rsid w:val="00240F39"/>
    <w:rsid w:val="0024124B"/>
    <w:rsid w:val="00242E48"/>
    <w:rsid w:val="00242EFD"/>
    <w:rsid w:val="0024313E"/>
    <w:rsid w:val="002441A7"/>
    <w:rsid w:val="00244291"/>
    <w:rsid w:val="00244C05"/>
    <w:rsid w:val="00244D58"/>
    <w:rsid w:val="00245B29"/>
    <w:rsid w:val="00245BAB"/>
    <w:rsid w:val="002502BE"/>
    <w:rsid w:val="002503F9"/>
    <w:rsid w:val="002504C1"/>
    <w:rsid w:val="00251771"/>
    <w:rsid w:val="00251C33"/>
    <w:rsid w:val="0025232C"/>
    <w:rsid w:val="00252F45"/>
    <w:rsid w:val="002556D4"/>
    <w:rsid w:val="00257D07"/>
    <w:rsid w:val="0026037E"/>
    <w:rsid w:val="00262BEA"/>
    <w:rsid w:val="0026571A"/>
    <w:rsid w:val="002662C2"/>
    <w:rsid w:val="00271CF9"/>
    <w:rsid w:val="0027356B"/>
    <w:rsid w:val="00273815"/>
    <w:rsid w:val="002739E0"/>
    <w:rsid w:val="002741E1"/>
    <w:rsid w:val="002749BC"/>
    <w:rsid w:val="00275DF8"/>
    <w:rsid w:val="00277716"/>
    <w:rsid w:val="002779F1"/>
    <w:rsid w:val="0028079B"/>
    <w:rsid w:val="002810FA"/>
    <w:rsid w:val="00282435"/>
    <w:rsid w:val="00282707"/>
    <w:rsid w:val="002840AB"/>
    <w:rsid w:val="00285E47"/>
    <w:rsid w:val="00286CE5"/>
    <w:rsid w:val="00290CF8"/>
    <w:rsid w:val="002917A9"/>
    <w:rsid w:val="00291853"/>
    <w:rsid w:val="0029231D"/>
    <w:rsid w:val="00293801"/>
    <w:rsid w:val="002944EF"/>
    <w:rsid w:val="002948D2"/>
    <w:rsid w:val="00294EE9"/>
    <w:rsid w:val="00294F4F"/>
    <w:rsid w:val="002952F2"/>
    <w:rsid w:val="002961EE"/>
    <w:rsid w:val="002966E8"/>
    <w:rsid w:val="00297068"/>
    <w:rsid w:val="002971F0"/>
    <w:rsid w:val="002A0524"/>
    <w:rsid w:val="002A077F"/>
    <w:rsid w:val="002A08DE"/>
    <w:rsid w:val="002A0A8B"/>
    <w:rsid w:val="002A41D9"/>
    <w:rsid w:val="002A45C7"/>
    <w:rsid w:val="002A4CC1"/>
    <w:rsid w:val="002A4D00"/>
    <w:rsid w:val="002A5906"/>
    <w:rsid w:val="002A60D1"/>
    <w:rsid w:val="002A67C9"/>
    <w:rsid w:val="002A73E7"/>
    <w:rsid w:val="002B098E"/>
    <w:rsid w:val="002B1222"/>
    <w:rsid w:val="002B20F3"/>
    <w:rsid w:val="002B37C2"/>
    <w:rsid w:val="002B39B3"/>
    <w:rsid w:val="002B3B69"/>
    <w:rsid w:val="002B3D0D"/>
    <w:rsid w:val="002B43E4"/>
    <w:rsid w:val="002B4CE2"/>
    <w:rsid w:val="002B4EEF"/>
    <w:rsid w:val="002B5B3A"/>
    <w:rsid w:val="002B67F9"/>
    <w:rsid w:val="002B7132"/>
    <w:rsid w:val="002B79C0"/>
    <w:rsid w:val="002B7FB3"/>
    <w:rsid w:val="002C0262"/>
    <w:rsid w:val="002C0400"/>
    <w:rsid w:val="002C0954"/>
    <w:rsid w:val="002C0B17"/>
    <w:rsid w:val="002C152B"/>
    <w:rsid w:val="002C17B4"/>
    <w:rsid w:val="002C1C79"/>
    <w:rsid w:val="002C1FD5"/>
    <w:rsid w:val="002C2951"/>
    <w:rsid w:val="002C2BC1"/>
    <w:rsid w:val="002C348E"/>
    <w:rsid w:val="002C38E1"/>
    <w:rsid w:val="002C6016"/>
    <w:rsid w:val="002C6AB1"/>
    <w:rsid w:val="002D1345"/>
    <w:rsid w:val="002D175F"/>
    <w:rsid w:val="002D1838"/>
    <w:rsid w:val="002D1ADC"/>
    <w:rsid w:val="002D2011"/>
    <w:rsid w:val="002D550E"/>
    <w:rsid w:val="002D5696"/>
    <w:rsid w:val="002D6AA9"/>
    <w:rsid w:val="002E084C"/>
    <w:rsid w:val="002E25E4"/>
    <w:rsid w:val="002E682B"/>
    <w:rsid w:val="002E70B7"/>
    <w:rsid w:val="002E73CE"/>
    <w:rsid w:val="002F1130"/>
    <w:rsid w:val="002F1342"/>
    <w:rsid w:val="002F2365"/>
    <w:rsid w:val="002F3051"/>
    <w:rsid w:val="002F3190"/>
    <w:rsid w:val="002F4FEB"/>
    <w:rsid w:val="002F5539"/>
    <w:rsid w:val="002F5597"/>
    <w:rsid w:val="002F6002"/>
    <w:rsid w:val="002F7630"/>
    <w:rsid w:val="00301109"/>
    <w:rsid w:val="00301B6A"/>
    <w:rsid w:val="003029C1"/>
    <w:rsid w:val="00302B74"/>
    <w:rsid w:val="003035A6"/>
    <w:rsid w:val="00305909"/>
    <w:rsid w:val="00310663"/>
    <w:rsid w:val="003106AE"/>
    <w:rsid w:val="00310A0E"/>
    <w:rsid w:val="00310F25"/>
    <w:rsid w:val="003132CE"/>
    <w:rsid w:val="00313C20"/>
    <w:rsid w:val="00314C98"/>
    <w:rsid w:val="00315D96"/>
    <w:rsid w:val="00317BD8"/>
    <w:rsid w:val="00320071"/>
    <w:rsid w:val="003200F5"/>
    <w:rsid w:val="00320EF4"/>
    <w:rsid w:val="00321CA8"/>
    <w:rsid w:val="00321F61"/>
    <w:rsid w:val="0032224B"/>
    <w:rsid w:val="00323659"/>
    <w:rsid w:val="00323A3B"/>
    <w:rsid w:val="00323FBF"/>
    <w:rsid w:val="00324514"/>
    <w:rsid w:val="00324B25"/>
    <w:rsid w:val="00325A62"/>
    <w:rsid w:val="003262D2"/>
    <w:rsid w:val="00326703"/>
    <w:rsid w:val="00326F1C"/>
    <w:rsid w:val="003273E4"/>
    <w:rsid w:val="003276B8"/>
    <w:rsid w:val="003319D7"/>
    <w:rsid w:val="00331B9F"/>
    <w:rsid w:val="0033206D"/>
    <w:rsid w:val="00333D4A"/>
    <w:rsid w:val="0033469E"/>
    <w:rsid w:val="00335298"/>
    <w:rsid w:val="00335638"/>
    <w:rsid w:val="0033732C"/>
    <w:rsid w:val="00337B0E"/>
    <w:rsid w:val="00340112"/>
    <w:rsid w:val="003404DD"/>
    <w:rsid w:val="003406FD"/>
    <w:rsid w:val="0034092F"/>
    <w:rsid w:val="003418F2"/>
    <w:rsid w:val="00341A35"/>
    <w:rsid w:val="00342F65"/>
    <w:rsid w:val="003433CE"/>
    <w:rsid w:val="00344549"/>
    <w:rsid w:val="00344BD7"/>
    <w:rsid w:val="00345703"/>
    <w:rsid w:val="003460DC"/>
    <w:rsid w:val="003464B8"/>
    <w:rsid w:val="00346F04"/>
    <w:rsid w:val="00347C3C"/>
    <w:rsid w:val="003510D3"/>
    <w:rsid w:val="0035290F"/>
    <w:rsid w:val="00352ADB"/>
    <w:rsid w:val="00353122"/>
    <w:rsid w:val="003538C4"/>
    <w:rsid w:val="00353E6E"/>
    <w:rsid w:val="003541DB"/>
    <w:rsid w:val="00354B26"/>
    <w:rsid w:val="00355BB2"/>
    <w:rsid w:val="0036137F"/>
    <w:rsid w:val="00361683"/>
    <w:rsid w:val="00362AB0"/>
    <w:rsid w:val="003633A7"/>
    <w:rsid w:val="003633DD"/>
    <w:rsid w:val="00364D9D"/>
    <w:rsid w:val="00365B7B"/>
    <w:rsid w:val="0036607D"/>
    <w:rsid w:val="003661F2"/>
    <w:rsid w:val="00366A11"/>
    <w:rsid w:val="00371C2A"/>
    <w:rsid w:val="00371CA5"/>
    <w:rsid w:val="00372072"/>
    <w:rsid w:val="00372189"/>
    <w:rsid w:val="0037225A"/>
    <w:rsid w:val="00372B80"/>
    <w:rsid w:val="00373C76"/>
    <w:rsid w:val="00373CA6"/>
    <w:rsid w:val="00374706"/>
    <w:rsid w:val="0037482E"/>
    <w:rsid w:val="00374911"/>
    <w:rsid w:val="0037511E"/>
    <w:rsid w:val="003755CD"/>
    <w:rsid w:val="0037737A"/>
    <w:rsid w:val="003810D7"/>
    <w:rsid w:val="00383374"/>
    <w:rsid w:val="00383D06"/>
    <w:rsid w:val="00385668"/>
    <w:rsid w:val="00386168"/>
    <w:rsid w:val="00386227"/>
    <w:rsid w:val="0038641A"/>
    <w:rsid w:val="003875A6"/>
    <w:rsid w:val="003903E5"/>
    <w:rsid w:val="00390E84"/>
    <w:rsid w:val="00391195"/>
    <w:rsid w:val="0039240D"/>
    <w:rsid w:val="003934E5"/>
    <w:rsid w:val="00395E64"/>
    <w:rsid w:val="00396321"/>
    <w:rsid w:val="003A0966"/>
    <w:rsid w:val="003A0B81"/>
    <w:rsid w:val="003A0C89"/>
    <w:rsid w:val="003A10E8"/>
    <w:rsid w:val="003A1B96"/>
    <w:rsid w:val="003A268B"/>
    <w:rsid w:val="003A317E"/>
    <w:rsid w:val="003A3681"/>
    <w:rsid w:val="003A4034"/>
    <w:rsid w:val="003A49B0"/>
    <w:rsid w:val="003A5736"/>
    <w:rsid w:val="003A573C"/>
    <w:rsid w:val="003A614F"/>
    <w:rsid w:val="003A671D"/>
    <w:rsid w:val="003A67ED"/>
    <w:rsid w:val="003A6914"/>
    <w:rsid w:val="003A6E24"/>
    <w:rsid w:val="003B134C"/>
    <w:rsid w:val="003B2BD6"/>
    <w:rsid w:val="003B2C48"/>
    <w:rsid w:val="003B33DC"/>
    <w:rsid w:val="003B4094"/>
    <w:rsid w:val="003B42E3"/>
    <w:rsid w:val="003B4CD6"/>
    <w:rsid w:val="003B4EA7"/>
    <w:rsid w:val="003B6A13"/>
    <w:rsid w:val="003B6FF6"/>
    <w:rsid w:val="003C0024"/>
    <w:rsid w:val="003C09B8"/>
    <w:rsid w:val="003C0A72"/>
    <w:rsid w:val="003C0BCC"/>
    <w:rsid w:val="003C0F75"/>
    <w:rsid w:val="003C21E7"/>
    <w:rsid w:val="003C3B4E"/>
    <w:rsid w:val="003C4D32"/>
    <w:rsid w:val="003C59CC"/>
    <w:rsid w:val="003C6C5F"/>
    <w:rsid w:val="003C7E50"/>
    <w:rsid w:val="003C7F93"/>
    <w:rsid w:val="003D160C"/>
    <w:rsid w:val="003D21B8"/>
    <w:rsid w:val="003D2BD8"/>
    <w:rsid w:val="003D3662"/>
    <w:rsid w:val="003D3A93"/>
    <w:rsid w:val="003D3BF5"/>
    <w:rsid w:val="003D3EC2"/>
    <w:rsid w:val="003D5015"/>
    <w:rsid w:val="003D5C58"/>
    <w:rsid w:val="003D6761"/>
    <w:rsid w:val="003E0825"/>
    <w:rsid w:val="003E09F0"/>
    <w:rsid w:val="003E157C"/>
    <w:rsid w:val="003E4097"/>
    <w:rsid w:val="003E584B"/>
    <w:rsid w:val="003E58A8"/>
    <w:rsid w:val="003E5AB6"/>
    <w:rsid w:val="003E5C1D"/>
    <w:rsid w:val="003E6530"/>
    <w:rsid w:val="003E7279"/>
    <w:rsid w:val="003E7D07"/>
    <w:rsid w:val="003E7FC7"/>
    <w:rsid w:val="003F0BFB"/>
    <w:rsid w:val="003F0EB9"/>
    <w:rsid w:val="003F4C5C"/>
    <w:rsid w:val="003F5D88"/>
    <w:rsid w:val="003F60C7"/>
    <w:rsid w:val="003F7C84"/>
    <w:rsid w:val="003F7F87"/>
    <w:rsid w:val="00400C04"/>
    <w:rsid w:val="004015B2"/>
    <w:rsid w:val="00401822"/>
    <w:rsid w:val="0040320C"/>
    <w:rsid w:val="00403D30"/>
    <w:rsid w:val="004057FB"/>
    <w:rsid w:val="004063ED"/>
    <w:rsid w:val="00406A00"/>
    <w:rsid w:val="00410D50"/>
    <w:rsid w:val="0041159C"/>
    <w:rsid w:val="00413DA4"/>
    <w:rsid w:val="004146F2"/>
    <w:rsid w:val="004157CB"/>
    <w:rsid w:val="00415F87"/>
    <w:rsid w:val="004162B2"/>
    <w:rsid w:val="004174F8"/>
    <w:rsid w:val="00417956"/>
    <w:rsid w:val="0041795F"/>
    <w:rsid w:val="00420345"/>
    <w:rsid w:val="00420790"/>
    <w:rsid w:val="00420E11"/>
    <w:rsid w:val="0042233E"/>
    <w:rsid w:val="004228FF"/>
    <w:rsid w:val="00422F09"/>
    <w:rsid w:val="0042302D"/>
    <w:rsid w:val="004269CE"/>
    <w:rsid w:val="00427017"/>
    <w:rsid w:val="00427132"/>
    <w:rsid w:val="00430349"/>
    <w:rsid w:val="004316A4"/>
    <w:rsid w:val="00431DAB"/>
    <w:rsid w:val="00434591"/>
    <w:rsid w:val="0043559A"/>
    <w:rsid w:val="0043649E"/>
    <w:rsid w:val="004364A1"/>
    <w:rsid w:val="00437C28"/>
    <w:rsid w:val="0044078F"/>
    <w:rsid w:val="00443CF7"/>
    <w:rsid w:val="0044641E"/>
    <w:rsid w:val="004479F7"/>
    <w:rsid w:val="00450C0F"/>
    <w:rsid w:val="004511EE"/>
    <w:rsid w:val="00451739"/>
    <w:rsid w:val="00453414"/>
    <w:rsid w:val="00454702"/>
    <w:rsid w:val="004549AF"/>
    <w:rsid w:val="0045540D"/>
    <w:rsid w:val="00455E60"/>
    <w:rsid w:val="0045648B"/>
    <w:rsid w:val="0045649D"/>
    <w:rsid w:val="00456597"/>
    <w:rsid w:val="004565AA"/>
    <w:rsid w:val="00456A14"/>
    <w:rsid w:val="00456AD5"/>
    <w:rsid w:val="00456AFA"/>
    <w:rsid w:val="004570B2"/>
    <w:rsid w:val="0046106E"/>
    <w:rsid w:val="00462A22"/>
    <w:rsid w:val="00462C5A"/>
    <w:rsid w:val="004633F4"/>
    <w:rsid w:val="0046376A"/>
    <w:rsid w:val="004644D0"/>
    <w:rsid w:val="00464912"/>
    <w:rsid w:val="004653A8"/>
    <w:rsid w:val="00466CE7"/>
    <w:rsid w:val="00466F15"/>
    <w:rsid w:val="00467B10"/>
    <w:rsid w:val="0047066B"/>
    <w:rsid w:val="0047108B"/>
    <w:rsid w:val="004722C7"/>
    <w:rsid w:val="0047282E"/>
    <w:rsid w:val="00473096"/>
    <w:rsid w:val="00476E4F"/>
    <w:rsid w:val="00476F4A"/>
    <w:rsid w:val="004775BC"/>
    <w:rsid w:val="00477F4D"/>
    <w:rsid w:val="00480603"/>
    <w:rsid w:val="00480904"/>
    <w:rsid w:val="00481E57"/>
    <w:rsid w:val="004822D0"/>
    <w:rsid w:val="0048296E"/>
    <w:rsid w:val="00483B22"/>
    <w:rsid w:val="0048466A"/>
    <w:rsid w:val="004847BA"/>
    <w:rsid w:val="00486D34"/>
    <w:rsid w:val="00487328"/>
    <w:rsid w:val="004873A1"/>
    <w:rsid w:val="0048753F"/>
    <w:rsid w:val="00490598"/>
    <w:rsid w:val="0049204F"/>
    <w:rsid w:val="0049205D"/>
    <w:rsid w:val="00492DA6"/>
    <w:rsid w:val="00492E72"/>
    <w:rsid w:val="00493706"/>
    <w:rsid w:val="00493C9B"/>
    <w:rsid w:val="00493F25"/>
    <w:rsid w:val="0049494E"/>
    <w:rsid w:val="00495147"/>
    <w:rsid w:val="004952C5"/>
    <w:rsid w:val="0049608C"/>
    <w:rsid w:val="004971EE"/>
    <w:rsid w:val="00497667"/>
    <w:rsid w:val="00497FB5"/>
    <w:rsid w:val="004A0A81"/>
    <w:rsid w:val="004A10BF"/>
    <w:rsid w:val="004A1971"/>
    <w:rsid w:val="004A249E"/>
    <w:rsid w:val="004A2602"/>
    <w:rsid w:val="004A2650"/>
    <w:rsid w:val="004A3E2D"/>
    <w:rsid w:val="004A4C96"/>
    <w:rsid w:val="004A52CD"/>
    <w:rsid w:val="004A59C8"/>
    <w:rsid w:val="004A65EE"/>
    <w:rsid w:val="004B04C5"/>
    <w:rsid w:val="004B1193"/>
    <w:rsid w:val="004B130F"/>
    <w:rsid w:val="004B1315"/>
    <w:rsid w:val="004B1B92"/>
    <w:rsid w:val="004B2000"/>
    <w:rsid w:val="004B2E30"/>
    <w:rsid w:val="004B63CB"/>
    <w:rsid w:val="004B6439"/>
    <w:rsid w:val="004B6B88"/>
    <w:rsid w:val="004B6FE1"/>
    <w:rsid w:val="004C0292"/>
    <w:rsid w:val="004C1D6D"/>
    <w:rsid w:val="004C2332"/>
    <w:rsid w:val="004C2BB1"/>
    <w:rsid w:val="004C2D9A"/>
    <w:rsid w:val="004C37AE"/>
    <w:rsid w:val="004C70FB"/>
    <w:rsid w:val="004D0C13"/>
    <w:rsid w:val="004D11C0"/>
    <w:rsid w:val="004D1A58"/>
    <w:rsid w:val="004D255F"/>
    <w:rsid w:val="004D2F2E"/>
    <w:rsid w:val="004D32F3"/>
    <w:rsid w:val="004D3CB4"/>
    <w:rsid w:val="004D489F"/>
    <w:rsid w:val="004D4BC8"/>
    <w:rsid w:val="004D501F"/>
    <w:rsid w:val="004D61FF"/>
    <w:rsid w:val="004D6DD7"/>
    <w:rsid w:val="004D7E75"/>
    <w:rsid w:val="004D7EBB"/>
    <w:rsid w:val="004E0339"/>
    <w:rsid w:val="004E327F"/>
    <w:rsid w:val="004E5569"/>
    <w:rsid w:val="004E6098"/>
    <w:rsid w:val="004E6A1F"/>
    <w:rsid w:val="004E6DF7"/>
    <w:rsid w:val="004F03CD"/>
    <w:rsid w:val="004F1131"/>
    <w:rsid w:val="004F1233"/>
    <w:rsid w:val="004F2264"/>
    <w:rsid w:val="004F22DB"/>
    <w:rsid w:val="004F2429"/>
    <w:rsid w:val="004F24BD"/>
    <w:rsid w:val="004F2B99"/>
    <w:rsid w:val="004F2CCF"/>
    <w:rsid w:val="004F46FB"/>
    <w:rsid w:val="004F571C"/>
    <w:rsid w:val="004F6933"/>
    <w:rsid w:val="004F6ED4"/>
    <w:rsid w:val="004F6F4C"/>
    <w:rsid w:val="004F717C"/>
    <w:rsid w:val="00502151"/>
    <w:rsid w:val="005021D4"/>
    <w:rsid w:val="0050297E"/>
    <w:rsid w:val="0050408F"/>
    <w:rsid w:val="005046C2"/>
    <w:rsid w:val="00504702"/>
    <w:rsid w:val="0050499F"/>
    <w:rsid w:val="00505359"/>
    <w:rsid w:val="00506144"/>
    <w:rsid w:val="00510DA0"/>
    <w:rsid w:val="00511B15"/>
    <w:rsid w:val="00512B3F"/>
    <w:rsid w:val="00513F16"/>
    <w:rsid w:val="00515B4E"/>
    <w:rsid w:val="00515EFA"/>
    <w:rsid w:val="00516422"/>
    <w:rsid w:val="00517170"/>
    <w:rsid w:val="00517ADE"/>
    <w:rsid w:val="00523AF0"/>
    <w:rsid w:val="00524110"/>
    <w:rsid w:val="0052497B"/>
    <w:rsid w:val="00524BF7"/>
    <w:rsid w:val="00525408"/>
    <w:rsid w:val="005256ED"/>
    <w:rsid w:val="00525DB5"/>
    <w:rsid w:val="00526FA2"/>
    <w:rsid w:val="00527B37"/>
    <w:rsid w:val="0053025D"/>
    <w:rsid w:val="00530A38"/>
    <w:rsid w:val="0053346D"/>
    <w:rsid w:val="00534F07"/>
    <w:rsid w:val="0053562F"/>
    <w:rsid w:val="0053658B"/>
    <w:rsid w:val="0053671B"/>
    <w:rsid w:val="005375AF"/>
    <w:rsid w:val="00540089"/>
    <w:rsid w:val="005403D8"/>
    <w:rsid w:val="0054295E"/>
    <w:rsid w:val="00544BF2"/>
    <w:rsid w:val="00545C94"/>
    <w:rsid w:val="00545CC7"/>
    <w:rsid w:val="00546CB9"/>
    <w:rsid w:val="00546EF5"/>
    <w:rsid w:val="005479A5"/>
    <w:rsid w:val="00553066"/>
    <w:rsid w:val="005530E3"/>
    <w:rsid w:val="005548A9"/>
    <w:rsid w:val="00555151"/>
    <w:rsid w:val="00555B1B"/>
    <w:rsid w:val="005561D5"/>
    <w:rsid w:val="00556CA7"/>
    <w:rsid w:val="00557230"/>
    <w:rsid w:val="00560057"/>
    <w:rsid w:val="00561252"/>
    <w:rsid w:val="005614C4"/>
    <w:rsid w:val="00561F46"/>
    <w:rsid w:val="00562D7F"/>
    <w:rsid w:val="00563137"/>
    <w:rsid w:val="005634F5"/>
    <w:rsid w:val="005635D7"/>
    <w:rsid w:val="00563B0E"/>
    <w:rsid w:val="00563DC4"/>
    <w:rsid w:val="005648AB"/>
    <w:rsid w:val="00566F1F"/>
    <w:rsid w:val="00570619"/>
    <w:rsid w:val="00571A0C"/>
    <w:rsid w:val="00572E0F"/>
    <w:rsid w:val="00573906"/>
    <w:rsid w:val="0057431C"/>
    <w:rsid w:val="005751CB"/>
    <w:rsid w:val="00575829"/>
    <w:rsid w:val="0057658E"/>
    <w:rsid w:val="005774DA"/>
    <w:rsid w:val="00577FD1"/>
    <w:rsid w:val="005839D2"/>
    <w:rsid w:val="00584552"/>
    <w:rsid w:val="005847E9"/>
    <w:rsid w:val="005865BB"/>
    <w:rsid w:val="00587C68"/>
    <w:rsid w:val="0059007C"/>
    <w:rsid w:val="00590D31"/>
    <w:rsid w:val="00591141"/>
    <w:rsid w:val="00592409"/>
    <w:rsid w:val="00592F04"/>
    <w:rsid w:val="00593D6B"/>
    <w:rsid w:val="00595414"/>
    <w:rsid w:val="00595B7D"/>
    <w:rsid w:val="005975D1"/>
    <w:rsid w:val="005976B3"/>
    <w:rsid w:val="005A0323"/>
    <w:rsid w:val="005A0A1F"/>
    <w:rsid w:val="005A1715"/>
    <w:rsid w:val="005A2D92"/>
    <w:rsid w:val="005A3F41"/>
    <w:rsid w:val="005A5F70"/>
    <w:rsid w:val="005B2FAA"/>
    <w:rsid w:val="005B3781"/>
    <w:rsid w:val="005B39DD"/>
    <w:rsid w:val="005B3E7B"/>
    <w:rsid w:val="005B3F3A"/>
    <w:rsid w:val="005B64AE"/>
    <w:rsid w:val="005B6B9E"/>
    <w:rsid w:val="005B79D8"/>
    <w:rsid w:val="005B7AC5"/>
    <w:rsid w:val="005B7BA6"/>
    <w:rsid w:val="005C0B45"/>
    <w:rsid w:val="005C0BB0"/>
    <w:rsid w:val="005C11D6"/>
    <w:rsid w:val="005C16B0"/>
    <w:rsid w:val="005C2128"/>
    <w:rsid w:val="005C2A16"/>
    <w:rsid w:val="005C2EED"/>
    <w:rsid w:val="005C4A57"/>
    <w:rsid w:val="005C4E93"/>
    <w:rsid w:val="005C507F"/>
    <w:rsid w:val="005C5289"/>
    <w:rsid w:val="005D0085"/>
    <w:rsid w:val="005D19A7"/>
    <w:rsid w:val="005D20AE"/>
    <w:rsid w:val="005D2B2E"/>
    <w:rsid w:val="005D31B1"/>
    <w:rsid w:val="005D3264"/>
    <w:rsid w:val="005D34FC"/>
    <w:rsid w:val="005D5080"/>
    <w:rsid w:val="005D6072"/>
    <w:rsid w:val="005D6B0D"/>
    <w:rsid w:val="005D72C4"/>
    <w:rsid w:val="005E0AAC"/>
    <w:rsid w:val="005E100F"/>
    <w:rsid w:val="005E11A3"/>
    <w:rsid w:val="005E1672"/>
    <w:rsid w:val="005E297B"/>
    <w:rsid w:val="005E2D84"/>
    <w:rsid w:val="005E4121"/>
    <w:rsid w:val="005E7360"/>
    <w:rsid w:val="005E792C"/>
    <w:rsid w:val="005E7EE5"/>
    <w:rsid w:val="005F02E2"/>
    <w:rsid w:val="005F23C1"/>
    <w:rsid w:val="005F3ABC"/>
    <w:rsid w:val="005F3CF6"/>
    <w:rsid w:val="005F3FB5"/>
    <w:rsid w:val="005F4804"/>
    <w:rsid w:val="005F5949"/>
    <w:rsid w:val="005F595A"/>
    <w:rsid w:val="005F59DC"/>
    <w:rsid w:val="005F607D"/>
    <w:rsid w:val="005F6845"/>
    <w:rsid w:val="005F6E22"/>
    <w:rsid w:val="005F6FA3"/>
    <w:rsid w:val="006012E6"/>
    <w:rsid w:val="0060195E"/>
    <w:rsid w:val="006020A0"/>
    <w:rsid w:val="00602B38"/>
    <w:rsid w:val="0060344A"/>
    <w:rsid w:val="00603A1F"/>
    <w:rsid w:val="00604718"/>
    <w:rsid w:val="00604A31"/>
    <w:rsid w:val="00604DEE"/>
    <w:rsid w:val="00605897"/>
    <w:rsid w:val="006063D1"/>
    <w:rsid w:val="00607258"/>
    <w:rsid w:val="00607E9B"/>
    <w:rsid w:val="00610295"/>
    <w:rsid w:val="00610AD0"/>
    <w:rsid w:val="00611D52"/>
    <w:rsid w:val="006120C4"/>
    <w:rsid w:val="006130FB"/>
    <w:rsid w:val="00613851"/>
    <w:rsid w:val="00613D9B"/>
    <w:rsid w:val="00613EFE"/>
    <w:rsid w:val="006158A2"/>
    <w:rsid w:val="0061690C"/>
    <w:rsid w:val="0061700C"/>
    <w:rsid w:val="00617A55"/>
    <w:rsid w:val="006205ED"/>
    <w:rsid w:val="00621943"/>
    <w:rsid w:val="006233D5"/>
    <w:rsid w:val="00623698"/>
    <w:rsid w:val="00623747"/>
    <w:rsid w:val="006240D4"/>
    <w:rsid w:val="00624C76"/>
    <w:rsid w:val="00624DF9"/>
    <w:rsid w:val="00625094"/>
    <w:rsid w:val="006277A7"/>
    <w:rsid w:val="00631E68"/>
    <w:rsid w:val="0063415B"/>
    <w:rsid w:val="006343B2"/>
    <w:rsid w:val="00635DDB"/>
    <w:rsid w:val="00635EA6"/>
    <w:rsid w:val="00640A7D"/>
    <w:rsid w:val="006415A6"/>
    <w:rsid w:val="006416A2"/>
    <w:rsid w:val="00642D90"/>
    <w:rsid w:val="006440A4"/>
    <w:rsid w:val="006449E2"/>
    <w:rsid w:val="00644CD0"/>
    <w:rsid w:val="0064516B"/>
    <w:rsid w:val="006451F3"/>
    <w:rsid w:val="0064568B"/>
    <w:rsid w:val="00645C07"/>
    <w:rsid w:val="00646266"/>
    <w:rsid w:val="00646375"/>
    <w:rsid w:val="006510C2"/>
    <w:rsid w:val="00651165"/>
    <w:rsid w:val="006514CC"/>
    <w:rsid w:val="00651687"/>
    <w:rsid w:val="00652ADB"/>
    <w:rsid w:val="006531B0"/>
    <w:rsid w:val="00653610"/>
    <w:rsid w:val="00654619"/>
    <w:rsid w:val="00654CEA"/>
    <w:rsid w:val="0065587F"/>
    <w:rsid w:val="00655937"/>
    <w:rsid w:val="0066051B"/>
    <w:rsid w:val="006607C4"/>
    <w:rsid w:val="0066118B"/>
    <w:rsid w:val="0066169F"/>
    <w:rsid w:val="006622E0"/>
    <w:rsid w:val="006626CE"/>
    <w:rsid w:val="00663092"/>
    <w:rsid w:val="00664652"/>
    <w:rsid w:val="00666A72"/>
    <w:rsid w:val="00670101"/>
    <w:rsid w:val="006702FE"/>
    <w:rsid w:val="00672325"/>
    <w:rsid w:val="00672A58"/>
    <w:rsid w:val="00672DE8"/>
    <w:rsid w:val="006737F8"/>
    <w:rsid w:val="00675162"/>
    <w:rsid w:val="00675E0F"/>
    <w:rsid w:val="00676451"/>
    <w:rsid w:val="006766C6"/>
    <w:rsid w:val="00676E2A"/>
    <w:rsid w:val="006771CE"/>
    <w:rsid w:val="00677298"/>
    <w:rsid w:val="006772E6"/>
    <w:rsid w:val="00677B04"/>
    <w:rsid w:val="00677E55"/>
    <w:rsid w:val="00680C7E"/>
    <w:rsid w:val="00680DDB"/>
    <w:rsid w:val="00681072"/>
    <w:rsid w:val="0068121A"/>
    <w:rsid w:val="00681A24"/>
    <w:rsid w:val="00681D72"/>
    <w:rsid w:val="00682181"/>
    <w:rsid w:val="00682DAC"/>
    <w:rsid w:val="0068411B"/>
    <w:rsid w:val="0068480E"/>
    <w:rsid w:val="00684920"/>
    <w:rsid w:val="006857CB"/>
    <w:rsid w:val="0068586F"/>
    <w:rsid w:val="006879F9"/>
    <w:rsid w:val="00687AB6"/>
    <w:rsid w:val="00691516"/>
    <w:rsid w:val="00691A91"/>
    <w:rsid w:val="00691FE2"/>
    <w:rsid w:val="006939B2"/>
    <w:rsid w:val="00694F13"/>
    <w:rsid w:val="00695342"/>
    <w:rsid w:val="00695F22"/>
    <w:rsid w:val="006A1622"/>
    <w:rsid w:val="006A2EC1"/>
    <w:rsid w:val="006A314C"/>
    <w:rsid w:val="006A3422"/>
    <w:rsid w:val="006A342F"/>
    <w:rsid w:val="006A38BB"/>
    <w:rsid w:val="006A58F0"/>
    <w:rsid w:val="006A625B"/>
    <w:rsid w:val="006A6452"/>
    <w:rsid w:val="006A7BC6"/>
    <w:rsid w:val="006B087B"/>
    <w:rsid w:val="006B3E6C"/>
    <w:rsid w:val="006B4A6F"/>
    <w:rsid w:val="006B7BC0"/>
    <w:rsid w:val="006B7FEC"/>
    <w:rsid w:val="006C11D9"/>
    <w:rsid w:val="006C395A"/>
    <w:rsid w:val="006C5179"/>
    <w:rsid w:val="006C5325"/>
    <w:rsid w:val="006C58D6"/>
    <w:rsid w:val="006C644D"/>
    <w:rsid w:val="006C73F2"/>
    <w:rsid w:val="006D0089"/>
    <w:rsid w:val="006D0A2B"/>
    <w:rsid w:val="006D0AFA"/>
    <w:rsid w:val="006D139F"/>
    <w:rsid w:val="006D1B1B"/>
    <w:rsid w:val="006D20B9"/>
    <w:rsid w:val="006D2420"/>
    <w:rsid w:val="006D2608"/>
    <w:rsid w:val="006D2C21"/>
    <w:rsid w:val="006D4521"/>
    <w:rsid w:val="006D6207"/>
    <w:rsid w:val="006D7264"/>
    <w:rsid w:val="006E0DCE"/>
    <w:rsid w:val="006E0E26"/>
    <w:rsid w:val="006E0ED5"/>
    <w:rsid w:val="006E109B"/>
    <w:rsid w:val="006E1360"/>
    <w:rsid w:val="006E2ACD"/>
    <w:rsid w:val="006E41D1"/>
    <w:rsid w:val="006E574B"/>
    <w:rsid w:val="006E5A27"/>
    <w:rsid w:val="006E5ABE"/>
    <w:rsid w:val="006E644F"/>
    <w:rsid w:val="006E6530"/>
    <w:rsid w:val="006E7BBD"/>
    <w:rsid w:val="006E7D6B"/>
    <w:rsid w:val="006F0B93"/>
    <w:rsid w:val="006F1F4E"/>
    <w:rsid w:val="006F257E"/>
    <w:rsid w:val="006F29FB"/>
    <w:rsid w:val="006F3879"/>
    <w:rsid w:val="006F6090"/>
    <w:rsid w:val="006F62F4"/>
    <w:rsid w:val="006F6D5A"/>
    <w:rsid w:val="00700592"/>
    <w:rsid w:val="0070154C"/>
    <w:rsid w:val="00702AB0"/>
    <w:rsid w:val="00702F44"/>
    <w:rsid w:val="00702FE1"/>
    <w:rsid w:val="007035FC"/>
    <w:rsid w:val="00703CFE"/>
    <w:rsid w:val="00703DB2"/>
    <w:rsid w:val="00704050"/>
    <w:rsid w:val="007041F2"/>
    <w:rsid w:val="00704E9A"/>
    <w:rsid w:val="00705453"/>
    <w:rsid w:val="00705B4E"/>
    <w:rsid w:val="007063D5"/>
    <w:rsid w:val="007067DE"/>
    <w:rsid w:val="00710B31"/>
    <w:rsid w:val="007118AB"/>
    <w:rsid w:val="007120E5"/>
    <w:rsid w:val="00712DBF"/>
    <w:rsid w:val="007134F0"/>
    <w:rsid w:val="00716C5B"/>
    <w:rsid w:val="00716DF0"/>
    <w:rsid w:val="0072056C"/>
    <w:rsid w:val="00720800"/>
    <w:rsid w:val="00721D4C"/>
    <w:rsid w:val="00722D0B"/>
    <w:rsid w:val="007239B4"/>
    <w:rsid w:val="00726859"/>
    <w:rsid w:val="00726DE5"/>
    <w:rsid w:val="007273FC"/>
    <w:rsid w:val="007275A7"/>
    <w:rsid w:val="007278CE"/>
    <w:rsid w:val="0073244A"/>
    <w:rsid w:val="007329B0"/>
    <w:rsid w:val="007340FE"/>
    <w:rsid w:val="007343C6"/>
    <w:rsid w:val="007349DA"/>
    <w:rsid w:val="00734FAF"/>
    <w:rsid w:val="00735AA9"/>
    <w:rsid w:val="007361D7"/>
    <w:rsid w:val="00737541"/>
    <w:rsid w:val="00740F7E"/>
    <w:rsid w:val="00741108"/>
    <w:rsid w:val="00741B75"/>
    <w:rsid w:val="007427B7"/>
    <w:rsid w:val="007428CB"/>
    <w:rsid w:val="00743237"/>
    <w:rsid w:val="007432E4"/>
    <w:rsid w:val="007437A9"/>
    <w:rsid w:val="00744DD3"/>
    <w:rsid w:val="00746C80"/>
    <w:rsid w:val="00747A36"/>
    <w:rsid w:val="00747ED5"/>
    <w:rsid w:val="00750379"/>
    <w:rsid w:val="007507CE"/>
    <w:rsid w:val="00750818"/>
    <w:rsid w:val="00752BBC"/>
    <w:rsid w:val="00754C0F"/>
    <w:rsid w:val="0075529F"/>
    <w:rsid w:val="00755367"/>
    <w:rsid w:val="007559FA"/>
    <w:rsid w:val="00756EBB"/>
    <w:rsid w:val="00757A59"/>
    <w:rsid w:val="00761B0C"/>
    <w:rsid w:val="00761C9D"/>
    <w:rsid w:val="00762A26"/>
    <w:rsid w:val="00763151"/>
    <w:rsid w:val="00763929"/>
    <w:rsid w:val="007647C4"/>
    <w:rsid w:val="007657DC"/>
    <w:rsid w:val="00765B6B"/>
    <w:rsid w:val="00766617"/>
    <w:rsid w:val="00767A32"/>
    <w:rsid w:val="007709FE"/>
    <w:rsid w:val="00771373"/>
    <w:rsid w:val="00771755"/>
    <w:rsid w:val="007720EA"/>
    <w:rsid w:val="00772FCE"/>
    <w:rsid w:val="00773463"/>
    <w:rsid w:val="00773716"/>
    <w:rsid w:val="00774087"/>
    <w:rsid w:val="007740B3"/>
    <w:rsid w:val="00774AA5"/>
    <w:rsid w:val="00777547"/>
    <w:rsid w:val="00777CF9"/>
    <w:rsid w:val="00777EAE"/>
    <w:rsid w:val="00780408"/>
    <w:rsid w:val="00780C7E"/>
    <w:rsid w:val="00783063"/>
    <w:rsid w:val="007837B9"/>
    <w:rsid w:val="007849E7"/>
    <w:rsid w:val="0078557A"/>
    <w:rsid w:val="007857DF"/>
    <w:rsid w:val="007876D8"/>
    <w:rsid w:val="00787961"/>
    <w:rsid w:val="00787A31"/>
    <w:rsid w:val="00790837"/>
    <w:rsid w:val="00790B24"/>
    <w:rsid w:val="00791E0B"/>
    <w:rsid w:val="00792843"/>
    <w:rsid w:val="00792E3F"/>
    <w:rsid w:val="007930D0"/>
    <w:rsid w:val="00794A66"/>
    <w:rsid w:val="007952A1"/>
    <w:rsid w:val="007955C1"/>
    <w:rsid w:val="007967FA"/>
    <w:rsid w:val="00796C11"/>
    <w:rsid w:val="00796DEC"/>
    <w:rsid w:val="00796EA3"/>
    <w:rsid w:val="00797033"/>
    <w:rsid w:val="007978AC"/>
    <w:rsid w:val="007A19B2"/>
    <w:rsid w:val="007A2D89"/>
    <w:rsid w:val="007A2DB8"/>
    <w:rsid w:val="007A318B"/>
    <w:rsid w:val="007A38B2"/>
    <w:rsid w:val="007A5260"/>
    <w:rsid w:val="007A558F"/>
    <w:rsid w:val="007A57CF"/>
    <w:rsid w:val="007A5DA5"/>
    <w:rsid w:val="007A73DB"/>
    <w:rsid w:val="007B0495"/>
    <w:rsid w:val="007B104B"/>
    <w:rsid w:val="007B1A65"/>
    <w:rsid w:val="007B2A72"/>
    <w:rsid w:val="007B30EB"/>
    <w:rsid w:val="007B36D9"/>
    <w:rsid w:val="007B3908"/>
    <w:rsid w:val="007B3943"/>
    <w:rsid w:val="007B3AC9"/>
    <w:rsid w:val="007B3B46"/>
    <w:rsid w:val="007B3D9D"/>
    <w:rsid w:val="007B463E"/>
    <w:rsid w:val="007B4D6B"/>
    <w:rsid w:val="007B57E4"/>
    <w:rsid w:val="007B6646"/>
    <w:rsid w:val="007B79CD"/>
    <w:rsid w:val="007C00BD"/>
    <w:rsid w:val="007C04DC"/>
    <w:rsid w:val="007C0656"/>
    <w:rsid w:val="007C099C"/>
    <w:rsid w:val="007C0DE4"/>
    <w:rsid w:val="007C26FF"/>
    <w:rsid w:val="007C2F8F"/>
    <w:rsid w:val="007C38CC"/>
    <w:rsid w:val="007C3C22"/>
    <w:rsid w:val="007C47F9"/>
    <w:rsid w:val="007C4BFF"/>
    <w:rsid w:val="007C5EA5"/>
    <w:rsid w:val="007C6779"/>
    <w:rsid w:val="007C6845"/>
    <w:rsid w:val="007C7AF0"/>
    <w:rsid w:val="007D02F6"/>
    <w:rsid w:val="007D1ED5"/>
    <w:rsid w:val="007D2506"/>
    <w:rsid w:val="007D27A2"/>
    <w:rsid w:val="007D4DD1"/>
    <w:rsid w:val="007D5A1E"/>
    <w:rsid w:val="007D5FCE"/>
    <w:rsid w:val="007E04F9"/>
    <w:rsid w:val="007E068D"/>
    <w:rsid w:val="007E0E4D"/>
    <w:rsid w:val="007E1B38"/>
    <w:rsid w:val="007E2FCA"/>
    <w:rsid w:val="007E3EC7"/>
    <w:rsid w:val="007E410D"/>
    <w:rsid w:val="007E7285"/>
    <w:rsid w:val="007F1991"/>
    <w:rsid w:val="007F1D89"/>
    <w:rsid w:val="007F2910"/>
    <w:rsid w:val="007F3853"/>
    <w:rsid w:val="007F65AA"/>
    <w:rsid w:val="007F6AA7"/>
    <w:rsid w:val="007F7081"/>
    <w:rsid w:val="007F74CD"/>
    <w:rsid w:val="007F7776"/>
    <w:rsid w:val="008008DD"/>
    <w:rsid w:val="00800C0A"/>
    <w:rsid w:val="0080102E"/>
    <w:rsid w:val="0080165C"/>
    <w:rsid w:val="00802575"/>
    <w:rsid w:val="008028F7"/>
    <w:rsid w:val="00802A84"/>
    <w:rsid w:val="00803045"/>
    <w:rsid w:val="00803542"/>
    <w:rsid w:val="008038B4"/>
    <w:rsid w:val="00803AA2"/>
    <w:rsid w:val="0080433A"/>
    <w:rsid w:val="00804D91"/>
    <w:rsid w:val="008055DA"/>
    <w:rsid w:val="00806267"/>
    <w:rsid w:val="00806D81"/>
    <w:rsid w:val="00807302"/>
    <w:rsid w:val="0081031D"/>
    <w:rsid w:val="008119E7"/>
    <w:rsid w:val="0081375E"/>
    <w:rsid w:val="008141DE"/>
    <w:rsid w:val="0081424F"/>
    <w:rsid w:val="00814300"/>
    <w:rsid w:val="00814B10"/>
    <w:rsid w:val="00814E74"/>
    <w:rsid w:val="00815D63"/>
    <w:rsid w:val="00817C25"/>
    <w:rsid w:val="00820D57"/>
    <w:rsid w:val="0082233C"/>
    <w:rsid w:val="00822504"/>
    <w:rsid w:val="00822832"/>
    <w:rsid w:val="00824203"/>
    <w:rsid w:val="00825530"/>
    <w:rsid w:val="008258E2"/>
    <w:rsid w:val="0082617B"/>
    <w:rsid w:val="00826D7A"/>
    <w:rsid w:val="00827815"/>
    <w:rsid w:val="008304F1"/>
    <w:rsid w:val="00830B50"/>
    <w:rsid w:val="00832287"/>
    <w:rsid w:val="0083578A"/>
    <w:rsid w:val="008357B4"/>
    <w:rsid w:val="00835B52"/>
    <w:rsid w:val="008362CF"/>
    <w:rsid w:val="0083661C"/>
    <w:rsid w:val="0083697A"/>
    <w:rsid w:val="00837CBF"/>
    <w:rsid w:val="00837F7A"/>
    <w:rsid w:val="0084073F"/>
    <w:rsid w:val="00840F29"/>
    <w:rsid w:val="00841776"/>
    <w:rsid w:val="00841967"/>
    <w:rsid w:val="008422F5"/>
    <w:rsid w:val="00844AFE"/>
    <w:rsid w:val="00844B4F"/>
    <w:rsid w:val="008460C5"/>
    <w:rsid w:val="0084672F"/>
    <w:rsid w:val="00846FA6"/>
    <w:rsid w:val="0084719C"/>
    <w:rsid w:val="008475A1"/>
    <w:rsid w:val="00850013"/>
    <w:rsid w:val="00850A1F"/>
    <w:rsid w:val="008516E9"/>
    <w:rsid w:val="00851CEF"/>
    <w:rsid w:val="008532B9"/>
    <w:rsid w:val="00855C3A"/>
    <w:rsid w:val="00855D2C"/>
    <w:rsid w:val="0085780C"/>
    <w:rsid w:val="00857B9D"/>
    <w:rsid w:val="00860BCD"/>
    <w:rsid w:val="0086108A"/>
    <w:rsid w:val="00861A7F"/>
    <w:rsid w:val="00863294"/>
    <w:rsid w:val="0086688A"/>
    <w:rsid w:val="00866E25"/>
    <w:rsid w:val="008675EE"/>
    <w:rsid w:val="00867878"/>
    <w:rsid w:val="00873BC0"/>
    <w:rsid w:val="00873E86"/>
    <w:rsid w:val="0087583D"/>
    <w:rsid w:val="00876BCA"/>
    <w:rsid w:val="008775D5"/>
    <w:rsid w:val="008811AB"/>
    <w:rsid w:val="008818B7"/>
    <w:rsid w:val="00882336"/>
    <w:rsid w:val="00883BA5"/>
    <w:rsid w:val="00884455"/>
    <w:rsid w:val="008844CC"/>
    <w:rsid w:val="0088481C"/>
    <w:rsid w:val="00884EE2"/>
    <w:rsid w:val="00885A25"/>
    <w:rsid w:val="00886965"/>
    <w:rsid w:val="0088760A"/>
    <w:rsid w:val="008876DB"/>
    <w:rsid w:val="00887E4F"/>
    <w:rsid w:val="008900A8"/>
    <w:rsid w:val="0089050F"/>
    <w:rsid w:val="0089086D"/>
    <w:rsid w:val="00890E19"/>
    <w:rsid w:val="008926F5"/>
    <w:rsid w:val="008942A0"/>
    <w:rsid w:val="00894633"/>
    <w:rsid w:val="008956DA"/>
    <w:rsid w:val="00896812"/>
    <w:rsid w:val="008972C7"/>
    <w:rsid w:val="008A07E1"/>
    <w:rsid w:val="008A0B4A"/>
    <w:rsid w:val="008A2FA5"/>
    <w:rsid w:val="008A37A1"/>
    <w:rsid w:val="008A3C86"/>
    <w:rsid w:val="008A3E47"/>
    <w:rsid w:val="008A42B8"/>
    <w:rsid w:val="008A585F"/>
    <w:rsid w:val="008B0811"/>
    <w:rsid w:val="008B0E9C"/>
    <w:rsid w:val="008B12B9"/>
    <w:rsid w:val="008B211D"/>
    <w:rsid w:val="008B216C"/>
    <w:rsid w:val="008B2A84"/>
    <w:rsid w:val="008B2CA2"/>
    <w:rsid w:val="008B3849"/>
    <w:rsid w:val="008B71B4"/>
    <w:rsid w:val="008B7FBF"/>
    <w:rsid w:val="008C029E"/>
    <w:rsid w:val="008C0D88"/>
    <w:rsid w:val="008C133C"/>
    <w:rsid w:val="008C1362"/>
    <w:rsid w:val="008C17C2"/>
    <w:rsid w:val="008C257C"/>
    <w:rsid w:val="008C3042"/>
    <w:rsid w:val="008C3227"/>
    <w:rsid w:val="008C39A8"/>
    <w:rsid w:val="008C3F8C"/>
    <w:rsid w:val="008C41DD"/>
    <w:rsid w:val="008C49F8"/>
    <w:rsid w:val="008C4B5F"/>
    <w:rsid w:val="008C4C67"/>
    <w:rsid w:val="008C571D"/>
    <w:rsid w:val="008C5BEF"/>
    <w:rsid w:val="008C6462"/>
    <w:rsid w:val="008C707C"/>
    <w:rsid w:val="008D1548"/>
    <w:rsid w:val="008D2436"/>
    <w:rsid w:val="008D2531"/>
    <w:rsid w:val="008D3E39"/>
    <w:rsid w:val="008D495B"/>
    <w:rsid w:val="008D4AB1"/>
    <w:rsid w:val="008D6BE0"/>
    <w:rsid w:val="008D6F6F"/>
    <w:rsid w:val="008D7ACA"/>
    <w:rsid w:val="008D7BCF"/>
    <w:rsid w:val="008E021D"/>
    <w:rsid w:val="008E10E5"/>
    <w:rsid w:val="008E129E"/>
    <w:rsid w:val="008E26EF"/>
    <w:rsid w:val="008E2963"/>
    <w:rsid w:val="008E2979"/>
    <w:rsid w:val="008E2D11"/>
    <w:rsid w:val="008E3A82"/>
    <w:rsid w:val="008E5598"/>
    <w:rsid w:val="008E7728"/>
    <w:rsid w:val="008E781A"/>
    <w:rsid w:val="008F05A1"/>
    <w:rsid w:val="008F1C9C"/>
    <w:rsid w:val="008F2629"/>
    <w:rsid w:val="008F35AA"/>
    <w:rsid w:val="008F3B42"/>
    <w:rsid w:val="008F4360"/>
    <w:rsid w:val="00900AE5"/>
    <w:rsid w:val="00900F46"/>
    <w:rsid w:val="00900F7E"/>
    <w:rsid w:val="009021F8"/>
    <w:rsid w:val="0090292B"/>
    <w:rsid w:val="009029B4"/>
    <w:rsid w:val="00902FF5"/>
    <w:rsid w:val="0090389E"/>
    <w:rsid w:val="00904C7D"/>
    <w:rsid w:val="009056B2"/>
    <w:rsid w:val="0090622D"/>
    <w:rsid w:val="0090725B"/>
    <w:rsid w:val="00907C18"/>
    <w:rsid w:val="0091266C"/>
    <w:rsid w:val="009130E1"/>
    <w:rsid w:val="00913862"/>
    <w:rsid w:val="00913967"/>
    <w:rsid w:val="00914B69"/>
    <w:rsid w:val="00914C08"/>
    <w:rsid w:val="00915766"/>
    <w:rsid w:val="00915AF8"/>
    <w:rsid w:val="00917D03"/>
    <w:rsid w:val="00917E2D"/>
    <w:rsid w:val="009214B6"/>
    <w:rsid w:val="009215B9"/>
    <w:rsid w:val="009215D2"/>
    <w:rsid w:val="00923A1D"/>
    <w:rsid w:val="00923E38"/>
    <w:rsid w:val="00924925"/>
    <w:rsid w:val="00925459"/>
    <w:rsid w:val="0092579B"/>
    <w:rsid w:val="00930A88"/>
    <w:rsid w:val="00930B9E"/>
    <w:rsid w:val="00931CAE"/>
    <w:rsid w:val="00931E2D"/>
    <w:rsid w:val="0093339D"/>
    <w:rsid w:val="009334AA"/>
    <w:rsid w:val="009344D3"/>
    <w:rsid w:val="00934F2D"/>
    <w:rsid w:val="00935DD8"/>
    <w:rsid w:val="00936271"/>
    <w:rsid w:val="00936E1C"/>
    <w:rsid w:val="009374FA"/>
    <w:rsid w:val="00940AA3"/>
    <w:rsid w:val="00941A3D"/>
    <w:rsid w:val="00941A4A"/>
    <w:rsid w:val="00941D55"/>
    <w:rsid w:val="00941EED"/>
    <w:rsid w:val="00942233"/>
    <w:rsid w:val="00943090"/>
    <w:rsid w:val="00943564"/>
    <w:rsid w:val="009449A5"/>
    <w:rsid w:val="00945880"/>
    <w:rsid w:val="00945B00"/>
    <w:rsid w:val="00946937"/>
    <w:rsid w:val="0094746F"/>
    <w:rsid w:val="009508C9"/>
    <w:rsid w:val="00950BEB"/>
    <w:rsid w:val="00952169"/>
    <w:rsid w:val="00952427"/>
    <w:rsid w:val="009529DF"/>
    <w:rsid w:val="00952E78"/>
    <w:rsid w:val="00953073"/>
    <w:rsid w:val="00954374"/>
    <w:rsid w:val="009543D5"/>
    <w:rsid w:val="00954732"/>
    <w:rsid w:val="00954B8C"/>
    <w:rsid w:val="009555C1"/>
    <w:rsid w:val="00955B85"/>
    <w:rsid w:val="009562DE"/>
    <w:rsid w:val="0095647D"/>
    <w:rsid w:val="00956B72"/>
    <w:rsid w:val="00957008"/>
    <w:rsid w:val="00957972"/>
    <w:rsid w:val="009603A2"/>
    <w:rsid w:val="009608E4"/>
    <w:rsid w:val="009609D6"/>
    <w:rsid w:val="00961272"/>
    <w:rsid w:val="00962FAF"/>
    <w:rsid w:val="00965200"/>
    <w:rsid w:val="009660BF"/>
    <w:rsid w:val="00967186"/>
    <w:rsid w:val="009700B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7474"/>
    <w:rsid w:val="00987EEB"/>
    <w:rsid w:val="00990631"/>
    <w:rsid w:val="00990774"/>
    <w:rsid w:val="00991070"/>
    <w:rsid w:val="00991D79"/>
    <w:rsid w:val="00993A95"/>
    <w:rsid w:val="00993F62"/>
    <w:rsid w:val="0099437D"/>
    <w:rsid w:val="00994445"/>
    <w:rsid w:val="0099481E"/>
    <w:rsid w:val="00994BB2"/>
    <w:rsid w:val="00994C52"/>
    <w:rsid w:val="00996850"/>
    <w:rsid w:val="00996E1A"/>
    <w:rsid w:val="00996EFF"/>
    <w:rsid w:val="00996FD4"/>
    <w:rsid w:val="00997FDD"/>
    <w:rsid w:val="009A1D5B"/>
    <w:rsid w:val="009A24D2"/>
    <w:rsid w:val="009A2DC2"/>
    <w:rsid w:val="009A5E38"/>
    <w:rsid w:val="009A6F98"/>
    <w:rsid w:val="009A7905"/>
    <w:rsid w:val="009B094D"/>
    <w:rsid w:val="009B09C5"/>
    <w:rsid w:val="009B0A5D"/>
    <w:rsid w:val="009B0CCB"/>
    <w:rsid w:val="009B17A6"/>
    <w:rsid w:val="009B1F05"/>
    <w:rsid w:val="009B2947"/>
    <w:rsid w:val="009B301C"/>
    <w:rsid w:val="009B4493"/>
    <w:rsid w:val="009B49A9"/>
    <w:rsid w:val="009B4B36"/>
    <w:rsid w:val="009B4EF7"/>
    <w:rsid w:val="009B5C92"/>
    <w:rsid w:val="009B640E"/>
    <w:rsid w:val="009C1769"/>
    <w:rsid w:val="009C1D26"/>
    <w:rsid w:val="009C374F"/>
    <w:rsid w:val="009C3E89"/>
    <w:rsid w:val="009C3F1C"/>
    <w:rsid w:val="009C431F"/>
    <w:rsid w:val="009C48A9"/>
    <w:rsid w:val="009C4EE8"/>
    <w:rsid w:val="009C6654"/>
    <w:rsid w:val="009C6B54"/>
    <w:rsid w:val="009C6BDB"/>
    <w:rsid w:val="009D025D"/>
    <w:rsid w:val="009D0D9E"/>
    <w:rsid w:val="009D190A"/>
    <w:rsid w:val="009D1A8B"/>
    <w:rsid w:val="009D2327"/>
    <w:rsid w:val="009D36CD"/>
    <w:rsid w:val="009D3AA6"/>
    <w:rsid w:val="009D3D50"/>
    <w:rsid w:val="009D3E3F"/>
    <w:rsid w:val="009D43F8"/>
    <w:rsid w:val="009D644F"/>
    <w:rsid w:val="009D7E3E"/>
    <w:rsid w:val="009D7E52"/>
    <w:rsid w:val="009D7ED0"/>
    <w:rsid w:val="009E0580"/>
    <w:rsid w:val="009E0846"/>
    <w:rsid w:val="009E178D"/>
    <w:rsid w:val="009E19DD"/>
    <w:rsid w:val="009E1DE8"/>
    <w:rsid w:val="009E5757"/>
    <w:rsid w:val="009E5E65"/>
    <w:rsid w:val="009E5EBD"/>
    <w:rsid w:val="009E5F8B"/>
    <w:rsid w:val="009E6FB5"/>
    <w:rsid w:val="009F0693"/>
    <w:rsid w:val="009F1C53"/>
    <w:rsid w:val="009F2266"/>
    <w:rsid w:val="009F265D"/>
    <w:rsid w:val="009F39B9"/>
    <w:rsid w:val="009F49C2"/>
    <w:rsid w:val="009F4A28"/>
    <w:rsid w:val="009F4E59"/>
    <w:rsid w:val="009F6352"/>
    <w:rsid w:val="009F6ECC"/>
    <w:rsid w:val="009F72CD"/>
    <w:rsid w:val="00A0034A"/>
    <w:rsid w:val="00A00E3A"/>
    <w:rsid w:val="00A02266"/>
    <w:rsid w:val="00A0346C"/>
    <w:rsid w:val="00A03E7B"/>
    <w:rsid w:val="00A03FDB"/>
    <w:rsid w:val="00A065A0"/>
    <w:rsid w:val="00A06F26"/>
    <w:rsid w:val="00A11155"/>
    <w:rsid w:val="00A1583D"/>
    <w:rsid w:val="00A16695"/>
    <w:rsid w:val="00A16775"/>
    <w:rsid w:val="00A177E1"/>
    <w:rsid w:val="00A17A71"/>
    <w:rsid w:val="00A20E47"/>
    <w:rsid w:val="00A232CC"/>
    <w:rsid w:val="00A2375F"/>
    <w:rsid w:val="00A2381B"/>
    <w:rsid w:val="00A23CFE"/>
    <w:rsid w:val="00A262B5"/>
    <w:rsid w:val="00A2692B"/>
    <w:rsid w:val="00A26AA2"/>
    <w:rsid w:val="00A30A2F"/>
    <w:rsid w:val="00A30D90"/>
    <w:rsid w:val="00A314A6"/>
    <w:rsid w:val="00A31512"/>
    <w:rsid w:val="00A34915"/>
    <w:rsid w:val="00A35216"/>
    <w:rsid w:val="00A3537F"/>
    <w:rsid w:val="00A35ABE"/>
    <w:rsid w:val="00A37165"/>
    <w:rsid w:val="00A37BC1"/>
    <w:rsid w:val="00A401F6"/>
    <w:rsid w:val="00A42630"/>
    <w:rsid w:val="00A4286D"/>
    <w:rsid w:val="00A44306"/>
    <w:rsid w:val="00A44BB3"/>
    <w:rsid w:val="00A46080"/>
    <w:rsid w:val="00A465E2"/>
    <w:rsid w:val="00A46BC1"/>
    <w:rsid w:val="00A4736E"/>
    <w:rsid w:val="00A50EF1"/>
    <w:rsid w:val="00A52141"/>
    <w:rsid w:val="00A5247C"/>
    <w:rsid w:val="00A531E5"/>
    <w:rsid w:val="00A537FA"/>
    <w:rsid w:val="00A54616"/>
    <w:rsid w:val="00A553A5"/>
    <w:rsid w:val="00A55975"/>
    <w:rsid w:val="00A55E81"/>
    <w:rsid w:val="00A56C93"/>
    <w:rsid w:val="00A5727E"/>
    <w:rsid w:val="00A6218D"/>
    <w:rsid w:val="00A6288A"/>
    <w:rsid w:val="00A63BAA"/>
    <w:rsid w:val="00A63DD0"/>
    <w:rsid w:val="00A65660"/>
    <w:rsid w:val="00A674D5"/>
    <w:rsid w:val="00A67C5E"/>
    <w:rsid w:val="00A70090"/>
    <w:rsid w:val="00A70E42"/>
    <w:rsid w:val="00A71B00"/>
    <w:rsid w:val="00A733BB"/>
    <w:rsid w:val="00A73461"/>
    <w:rsid w:val="00A74EFB"/>
    <w:rsid w:val="00A77B74"/>
    <w:rsid w:val="00A808E9"/>
    <w:rsid w:val="00A81B34"/>
    <w:rsid w:val="00A81FA5"/>
    <w:rsid w:val="00A8233A"/>
    <w:rsid w:val="00A82927"/>
    <w:rsid w:val="00A82B54"/>
    <w:rsid w:val="00A82E60"/>
    <w:rsid w:val="00A83029"/>
    <w:rsid w:val="00A8422C"/>
    <w:rsid w:val="00A846DD"/>
    <w:rsid w:val="00A8474A"/>
    <w:rsid w:val="00A866A6"/>
    <w:rsid w:val="00A87CCF"/>
    <w:rsid w:val="00A91667"/>
    <w:rsid w:val="00A916E8"/>
    <w:rsid w:val="00A91FCB"/>
    <w:rsid w:val="00A92A2C"/>
    <w:rsid w:val="00A933D3"/>
    <w:rsid w:val="00A949A4"/>
    <w:rsid w:val="00A952D5"/>
    <w:rsid w:val="00A9680E"/>
    <w:rsid w:val="00A96A3D"/>
    <w:rsid w:val="00A97437"/>
    <w:rsid w:val="00AA0967"/>
    <w:rsid w:val="00AA0A63"/>
    <w:rsid w:val="00AA2CE8"/>
    <w:rsid w:val="00AA3B77"/>
    <w:rsid w:val="00AA446D"/>
    <w:rsid w:val="00AA56D6"/>
    <w:rsid w:val="00AA5C4F"/>
    <w:rsid w:val="00AA68C9"/>
    <w:rsid w:val="00AB0233"/>
    <w:rsid w:val="00AB084A"/>
    <w:rsid w:val="00AB1146"/>
    <w:rsid w:val="00AB164C"/>
    <w:rsid w:val="00AB235C"/>
    <w:rsid w:val="00AB2CE7"/>
    <w:rsid w:val="00AB3FFC"/>
    <w:rsid w:val="00AB4B02"/>
    <w:rsid w:val="00AB4F3E"/>
    <w:rsid w:val="00AB568A"/>
    <w:rsid w:val="00AB599F"/>
    <w:rsid w:val="00AB66B5"/>
    <w:rsid w:val="00AB69AC"/>
    <w:rsid w:val="00AB7969"/>
    <w:rsid w:val="00AB7F45"/>
    <w:rsid w:val="00AC026A"/>
    <w:rsid w:val="00AC12B7"/>
    <w:rsid w:val="00AC245C"/>
    <w:rsid w:val="00AC2B51"/>
    <w:rsid w:val="00AC456C"/>
    <w:rsid w:val="00AC77C7"/>
    <w:rsid w:val="00AD09C4"/>
    <w:rsid w:val="00AD11F2"/>
    <w:rsid w:val="00AD2BF3"/>
    <w:rsid w:val="00AD3D4F"/>
    <w:rsid w:val="00AD42C5"/>
    <w:rsid w:val="00AD48D9"/>
    <w:rsid w:val="00AD55AD"/>
    <w:rsid w:val="00AD5698"/>
    <w:rsid w:val="00AD58C0"/>
    <w:rsid w:val="00AD6B6A"/>
    <w:rsid w:val="00AD7285"/>
    <w:rsid w:val="00AD75CF"/>
    <w:rsid w:val="00AD7A50"/>
    <w:rsid w:val="00AD7B6B"/>
    <w:rsid w:val="00AE2222"/>
    <w:rsid w:val="00AE2387"/>
    <w:rsid w:val="00AE2584"/>
    <w:rsid w:val="00AE47B0"/>
    <w:rsid w:val="00AE55F5"/>
    <w:rsid w:val="00AE5A81"/>
    <w:rsid w:val="00AE5E44"/>
    <w:rsid w:val="00AE6730"/>
    <w:rsid w:val="00AE7ACE"/>
    <w:rsid w:val="00AF0485"/>
    <w:rsid w:val="00AF1D01"/>
    <w:rsid w:val="00AF28EA"/>
    <w:rsid w:val="00AF403A"/>
    <w:rsid w:val="00AF557E"/>
    <w:rsid w:val="00AF5F0D"/>
    <w:rsid w:val="00AF6156"/>
    <w:rsid w:val="00AF7DAC"/>
    <w:rsid w:val="00B01907"/>
    <w:rsid w:val="00B0238E"/>
    <w:rsid w:val="00B035F3"/>
    <w:rsid w:val="00B05421"/>
    <w:rsid w:val="00B05CD3"/>
    <w:rsid w:val="00B06769"/>
    <w:rsid w:val="00B06B61"/>
    <w:rsid w:val="00B0703A"/>
    <w:rsid w:val="00B075E2"/>
    <w:rsid w:val="00B07BE8"/>
    <w:rsid w:val="00B07CA1"/>
    <w:rsid w:val="00B100A4"/>
    <w:rsid w:val="00B1021D"/>
    <w:rsid w:val="00B117DE"/>
    <w:rsid w:val="00B11A18"/>
    <w:rsid w:val="00B11CC0"/>
    <w:rsid w:val="00B13CE3"/>
    <w:rsid w:val="00B15074"/>
    <w:rsid w:val="00B16292"/>
    <w:rsid w:val="00B1722F"/>
    <w:rsid w:val="00B177D4"/>
    <w:rsid w:val="00B207E5"/>
    <w:rsid w:val="00B20C8F"/>
    <w:rsid w:val="00B2104F"/>
    <w:rsid w:val="00B21791"/>
    <w:rsid w:val="00B23096"/>
    <w:rsid w:val="00B24C73"/>
    <w:rsid w:val="00B26CB8"/>
    <w:rsid w:val="00B30A8A"/>
    <w:rsid w:val="00B31DE5"/>
    <w:rsid w:val="00B32A04"/>
    <w:rsid w:val="00B32CD5"/>
    <w:rsid w:val="00B336F9"/>
    <w:rsid w:val="00B3479D"/>
    <w:rsid w:val="00B34CF3"/>
    <w:rsid w:val="00B34D24"/>
    <w:rsid w:val="00B3552B"/>
    <w:rsid w:val="00B35C25"/>
    <w:rsid w:val="00B3644F"/>
    <w:rsid w:val="00B36DC4"/>
    <w:rsid w:val="00B37401"/>
    <w:rsid w:val="00B37ADD"/>
    <w:rsid w:val="00B40E1A"/>
    <w:rsid w:val="00B4212D"/>
    <w:rsid w:val="00B42378"/>
    <w:rsid w:val="00B42BE5"/>
    <w:rsid w:val="00B44B7C"/>
    <w:rsid w:val="00B44C34"/>
    <w:rsid w:val="00B44C35"/>
    <w:rsid w:val="00B46A1B"/>
    <w:rsid w:val="00B46E08"/>
    <w:rsid w:val="00B47F53"/>
    <w:rsid w:val="00B5085F"/>
    <w:rsid w:val="00B5232F"/>
    <w:rsid w:val="00B5294B"/>
    <w:rsid w:val="00B539A2"/>
    <w:rsid w:val="00B54BC4"/>
    <w:rsid w:val="00B57238"/>
    <w:rsid w:val="00B57635"/>
    <w:rsid w:val="00B57645"/>
    <w:rsid w:val="00B57F33"/>
    <w:rsid w:val="00B60818"/>
    <w:rsid w:val="00B6117F"/>
    <w:rsid w:val="00B617FE"/>
    <w:rsid w:val="00B61FF7"/>
    <w:rsid w:val="00B62381"/>
    <w:rsid w:val="00B63768"/>
    <w:rsid w:val="00B63B4D"/>
    <w:rsid w:val="00B64725"/>
    <w:rsid w:val="00B6523F"/>
    <w:rsid w:val="00B65381"/>
    <w:rsid w:val="00B6639E"/>
    <w:rsid w:val="00B666F3"/>
    <w:rsid w:val="00B668C1"/>
    <w:rsid w:val="00B67DA0"/>
    <w:rsid w:val="00B70479"/>
    <w:rsid w:val="00B7072D"/>
    <w:rsid w:val="00B70F7E"/>
    <w:rsid w:val="00B71FD2"/>
    <w:rsid w:val="00B72322"/>
    <w:rsid w:val="00B72801"/>
    <w:rsid w:val="00B72AAA"/>
    <w:rsid w:val="00B760B0"/>
    <w:rsid w:val="00B76B7D"/>
    <w:rsid w:val="00B77B92"/>
    <w:rsid w:val="00B82C1E"/>
    <w:rsid w:val="00B83E74"/>
    <w:rsid w:val="00B83EC6"/>
    <w:rsid w:val="00B856AD"/>
    <w:rsid w:val="00B85F94"/>
    <w:rsid w:val="00B909AD"/>
    <w:rsid w:val="00B91732"/>
    <w:rsid w:val="00B920DD"/>
    <w:rsid w:val="00B92561"/>
    <w:rsid w:val="00B94339"/>
    <w:rsid w:val="00B94AD8"/>
    <w:rsid w:val="00B94B45"/>
    <w:rsid w:val="00B95EA9"/>
    <w:rsid w:val="00B9636E"/>
    <w:rsid w:val="00B975B1"/>
    <w:rsid w:val="00BA0836"/>
    <w:rsid w:val="00BA090C"/>
    <w:rsid w:val="00BA0ADE"/>
    <w:rsid w:val="00BA2368"/>
    <w:rsid w:val="00BA326A"/>
    <w:rsid w:val="00BA32E5"/>
    <w:rsid w:val="00BA3411"/>
    <w:rsid w:val="00BA4C0A"/>
    <w:rsid w:val="00BA5B39"/>
    <w:rsid w:val="00BA66AC"/>
    <w:rsid w:val="00BA6825"/>
    <w:rsid w:val="00BA6D9D"/>
    <w:rsid w:val="00BB0C0B"/>
    <w:rsid w:val="00BB0EE5"/>
    <w:rsid w:val="00BB1F82"/>
    <w:rsid w:val="00BB208B"/>
    <w:rsid w:val="00BB21C1"/>
    <w:rsid w:val="00BB2FBD"/>
    <w:rsid w:val="00BB3501"/>
    <w:rsid w:val="00BB39C1"/>
    <w:rsid w:val="00BB3B84"/>
    <w:rsid w:val="00BB3C3C"/>
    <w:rsid w:val="00BB4AF6"/>
    <w:rsid w:val="00BB5A11"/>
    <w:rsid w:val="00BB7386"/>
    <w:rsid w:val="00BC0020"/>
    <w:rsid w:val="00BC0BED"/>
    <w:rsid w:val="00BC0E30"/>
    <w:rsid w:val="00BC1BFC"/>
    <w:rsid w:val="00BC2ED2"/>
    <w:rsid w:val="00BC30B7"/>
    <w:rsid w:val="00BC3FB6"/>
    <w:rsid w:val="00BC4522"/>
    <w:rsid w:val="00BC614E"/>
    <w:rsid w:val="00BC6979"/>
    <w:rsid w:val="00BC74B2"/>
    <w:rsid w:val="00BC78D5"/>
    <w:rsid w:val="00BC7D05"/>
    <w:rsid w:val="00BD0727"/>
    <w:rsid w:val="00BD12A6"/>
    <w:rsid w:val="00BD1B71"/>
    <w:rsid w:val="00BD23CF"/>
    <w:rsid w:val="00BD44F9"/>
    <w:rsid w:val="00BD5B66"/>
    <w:rsid w:val="00BD70C7"/>
    <w:rsid w:val="00BD75F7"/>
    <w:rsid w:val="00BD795E"/>
    <w:rsid w:val="00BE1018"/>
    <w:rsid w:val="00BE1A94"/>
    <w:rsid w:val="00BE285F"/>
    <w:rsid w:val="00BE2DD8"/>
    <w:rsid w:val="00BE3DD0"/>
    <w:rsid w:val="00BE4ABA"/>
    <w:rsid w:val="00BE6029"/>
    <w:rsid w:val="00BE710C"/>
    <w:rsid w:val="00BE7436"/>
    <w:rsid w:val="00BE7E2C"/>
    <w:rsid w:val="00BE7E40"/>
    <w:rsid w:val="00BF28DE"/>
    <w:rsid w:val="00BF4EA7"/>
    <w:rsid w:val="00BF580F"/>
    <w:rsid w:val="00BF6CA0"/>
    <w:rsid w:val="00BF7E7D"/>
    <w:rsid w:val="00C01C2B"/>
    <w:rsid w:val="00C01EBD"/>
    <w:rsid w:val="00C04A3E"/>
    <w:rsid w:val="00C04CD9"/>
    <w:rsid w:val="00C054D7"/>
    <w:rsid w:val="00C076B1"/>
    <w:rsid w:val="00C100CF"/>
    <w:rsid w:val="00C10206"/>
    <w:rsid w:val="00C11764"/>
    <w:rsid w:val="00C11E13"/>
    <w:rsid w:val="00C136F2"/>
    <w:rsid w:val="00C13BB5"/>
    <w:rsid w:val="00C13F49"/>
    <w:rsid w:val="00C14105"/>
    <w:rsid w:val="00C1424A"/>
    <w:rsid w:val="00C1424D"/>
    <w:rsid w:val="00C1517F"/>
    <w:rsid w:val="00C15661"/>
    <w:rsid w:val="00C21D51"/>
    <w:rsid w:val="00C2316F"/>
    <w:rsid w:val="00C23BE1"/>
    <w:rsid w:val="00C24263"/>
    <w:rsid w:val="00C242C1"/>
    <w:rsid w:val="00C25F57"/>
    <w:rsid w:val="00C26740"/>
    <w:rsid w:val="00C26D7B"/>
    <w:rsid w:val="00C3103B"/>
    <w:rsid w:val="00C311C7"/>
    <w:rsid w:val="00C31BF7"/>
    <w:rsid w:val="00C32023"/>
    <w:rsid w:val="00C321AA"/>
    <w:rsid w:val="00C33647"/>
    <w:rsid w:val="00C33FEF"/>
    <w:rsid w:val="00C3579B"/>
    <w:rsid w:val="00C35F42"/>
    <w:rsid w:val="00C36A08"/>
    <w:rsid w:val="00C36CD9"/>
    <w:rsid w:val="00C36D72"/>
    <w:rsid w:val="00C3706F"/>
    <w:rsid w:val="00C373B4"/>
    <w:rsid w:val="00C40CD8"/>
    <w:rsid w:val="00C40D45"/>
    <w:rsid w:val="00C41AA9"/>
    <w:rsid w:val="00C4343E"/>
    <w:rsid w:val="00C43E98"/>
    <w:rsid w:val="00C4414F"/>
    <w:rsid w:val="00C44C72"/>
    <w:rsid w:val="00C45789"/>
    <w:rsid w:val="00C4636E"/>
    <w:rsid w:val="00C46610"/>
    <w:rsid w:val="00C51800"/>
    <w:rsid w:val="00C51842"/>
    <w:rsid w:val="00C52328"/>
    <w:rsid w:val="00C528A0"/>
    <w:rsid w:val="00C53B00"/>
    <w:rsid w:val="00C553DB"/>
    <w:rsid w:val="00C55613"/>
    <w:rsid w:val="00C557A3"/>
    <w:rsid w:val="00C55D1B"/>
    <w:rsid w:val="00C563E5"/>
    <w:rsid w:val="00C56491"/>
    <w:rsid w:val="00C60871"/>
    <w:rsid w:val="00C611AE"/>
    <w:rsid w:val="00C6479B"/>
    <w:rsid w:val="00C65B12"/>
    <w:rsid w:val="00C65B71"/>
    <w:rsid w:val="00C6620A"/>
    <w:rsid w:val="00C662CF"/>
    <w:rsid w:val="00C66A16"/>
    <w:rsid w:val="00C66DF5"/>
    <w:rsid w:val="00C67228"/>
    <w:rsid w:val="00C678CB"/>
    <w:rsid w:val="00C701B3"/>
    <w:rsid w:val="00C70521"/>
    <w:rsid w:val="00C710A9"/>
    <w:rsid w:val="00C72917"/>
    <w:rsid w:val="00C7301F"/>
    <w:rsid w:val="00C74920"/>
    <w:rsid w:val="00C75204"/>
    <w:rsid w:val="00C75D0A"/>
    <w:rsid w:val="00C77C3B"/>
    <w:rsid w:val="00C82B9F"/>
    <w:rsid w:val="00C82DD9"/>
    <w:rsid w:val="00C83C70"/>
    <w:rsid w:val="00C8783F"/>
    <w:rsid w:val="00C87C37"/>
    <w:rsid w:val="00C90E3C"/>
    <w:rsid w:val="00C92C46"/>
    <w:rsid w:val="00C92F85"/>
    <w:rsid w:val="00C93BE1"/>
    <w:rsid w:val="00C94902"/>
    <w:rsid w:val="00C94B53"/>
    <w:rsid w:val="00C952C1"/>
    <w:rsid w:val="00C97110"/>
    <w:rsid w:val="00C971FE"/>
    <w:rsid w:val="00CA0030"/>
    <w:rsid w:val="00CA205B"/>
    <w:rsid w:val="00CA272A"/>
    <w:rsid w:val="00CA2807"/>
    <w:rsid w:val="00CA2B5F"/>
    <w:rsid w:val="00CA446B"/>
    <w:rsid w:val="00CB0EEB"/>
    <w:rsid w:val="00CB155A"/>
    <w:rsid w:val="00CB1560"/>
    <w:rsid w:val="00CB29B7"/>
    <w:rsid w:val="00CB2F4F"/>
    <w:rsid w:val="00CB339F"/>
    <w:rsid w:val="00CB3CBE"/>
    <w:rsid w:val="00CB4CA8"/>
    <w:rsid w:val="00CB7832"/>
    <w:rsid w:val="00CB7AAA"/>
    <w:rsid w:val="00CC0973"/>
    <w:rsid w:val="00CC23DD"/>
    <w:rsid w:val="00CC2633"/>
    <w:rsid w:val="00CC3B75"/>
    <w:rsid w:val="00CC44A2"/>
    <w:rsid w:val="00CC4539"/>
    <w:rsid w:val="00CC6527"/>
    <w:rsid w:val="00CC6C47"/>
    <w:rsid w:val="00CD07CA"/>
    <w:rsid w:val="00CD0C45"/>
    <w:rsid w:val="00CD0EB7"/>
    <w:rsid w:val="00CD275E"/>
    <w:rsid w:val="00CD2D94"/>
    <w:rsid w:val="00CD3332"/>
    <w:rsid w:val="00CD4E74"/>
    <w:rsid w:val="00CD55EC"/>
    <w:rsid w:val="00CD6325"/>
    <w:rsid w:val="00CD75CA"/>
    <w:rsid w:val="00CD7867"/>
    <w:rsid w:val="00CE14DA"/>
    <w:rsid w:val="00CE286D"/>
    <w:rsid w:val="00CE2AC6"/>
    <w:rsid w:val="00CE2CBE"/>
    <w:rsid w:val="00CE45DE"/>
    <w:rsid w:val="00CE494D"/>
    <w:rsid w:val="00CE4FFB"/>
    <w:rsid w:val="00CE524F"/>
    <w:rsid w:val="00CE6B8F"/>
    <w:rsid w:val="00CE7396"/>
    <w:rsid w:val="00CF18AA"/>
    <w:rsid w:val="00CF39AE"/>
    <w:rsid w:val="00CF4463"/>
    <w:rsid w:val="00CF4502"/>
    <w:rsid w:val="00CF63A4"/>
    <w:rsid w:val="00CF6AA6"/>
    <w:rsid w:val="00CF7ED6"/>
    <w:rsid w:val="00D019A9"/>
    <w:rsid w:val="00D0228D"/>
    <w:rsid w:val="00D02406"/>
    <w:rsid w:val="00D0344F"/>
    <w:rsid w:val="00D03DBF"/>
    <w:rsid w:val="00D04510"/>
    <w:rsid w:val="00D04897"/>
    <w:rsid w:val="00D06039"/>
    <w:rsid w:val="00D0687C"/>
    <w:rsid w:val="00D074A5"/>
    <w:rsid w:val="00D12C85"/>
    <w:rsid w:val="00D14292"/>
    <w:rsid w:val="00D1439D"/>
    <w:rsid w:val="00D160E6"/>
    <w:rsid w:val="00D204BA"/>
    <w:rsid w:val="00D204E5"/>
    <w:rsid w:val="00D228B8"/>
    <w:rsid w:val="00D241B4"/>
    <w:rsid w:val="00D2502E"/>
    <w:rsid w:val="00D260B8"/>
    <w:rsid w:val="00D26617"/>
    <w:rsid w:val="00D27687"/>
    <w:rsid w:val="00D300F9"/>
    <w:rsid w:val="00D30BFC"/>
    <w:rsid w:val="00D32473"/>
    <w:rsid w:val="00D32641"/>
    <w:rsid w:val="00D32A67"/>
    <w:rsid w:val="00D32E97"/>
    <w:rsid w:val="00D336A5"/>
    <w:rsid w:val="00D338C6"/>
    <w:rsid w:val="00D33924"/>
    <w:rsid w:val="00D33AD5"/>
    <w:rsid w:val="00D362BA"/>
    <w:rsid w:val="00D36AFD"/>
    <w:rsid w:val="00D370D7"/>
    <w:rsid w:val="00D37D62"/>
    <w:rsid w:val="00D37D8C"/>
    <w:rsid w:val="00D4279C"/>
    <w:rsid w:val="00D433CD"/>
    <w:rsid w:val="00D4352E"/>
    <w:rsid w:val="00D43FD5"/>
    <w:rsid w:val="00D4484E"/>
    <w:rsid w:val="00D44E02"/>
    <w:rsid w:val="00D45D96"/>
    <w:rsid w:val="00D4650B"/>
    <w:rsid w:val="00D47271"/>
    <w:rsid w:val="00D4775F"/>
    <w:rsid w:val="00D47CB1"/>
    <w:rsid w:val="00D50AC4"/>
    <w:rsid w:val="00D51295"/>
    <w:rsid w:val="00D51B17"/>
    <w:rsid w:val="00D5289A"/>
    <w:rsid w:val="00D53A4A"/>
    <w:rsid w:val="00D554B6"/>
    <w:rsid w:val="00D55AB3"/>
    <w:rsid w:val="00D5629F"/>
    <w:rsid w:val="00D566F5"/>
    <w:rsid w:val="00D60BD4"/>
    <w:rsid w:val="00D612EE"/>
    <w:rsid w:val="00D62A21"/>
    <w:rsid w:val="00D63926"/>
    <w:rsid w:val="00D65088"/>
    <w:rsid w:val="00D66ED8"/>
    <w:rsid w:val="00D67BF9"/>
    <w:rsid w:val="00D705AE"/>
    <w:rsid w:val="00D729AB"/>
    <w:rsid w:val="00D72ADB"/>
    <w:rsid w:val="00D736B3"/>
    <w:rsid w:val="00D73935"/>
    <w:rsid w:val="00D74790"/>
    <w:rsid w:val="00D74E1A"/>
    <w:rsid w:val="00D75155"/>
    <w:rsid w:val="00D76339"/>
    <w:rsid w:val="00D76521"/>
    <w:rsid w:val="00D7797D"/>
    <w:rsid w:val="00D779B2"/>
    <w:rsid w:val="00D77D30"/>
    <w:rsid w:val="00D80773"/>
    <w:rsid w:val="00D80D45"/>
    <w:rsid w:val="00D80F8A"/>
    <w:rsid w:val="00D815F7"/>
    <w:rsid w:val="00D8304B"/>
    <w:rsid w:val="00D830AC"/>
    <w:rsid w:val="00D83543"/>
    <w:rsid w:val="00D840E9"/>
    <w:rsid w:val="00D85870"/>
    <w:rsid w:val="00D868E4"/>
    <w:rsid w:val="00D871CA"/>
    <w:rsid w:val="00D87400"/>
    <w:rsid w:val="00D9055B"/>
    <w:rsid w:val="00D930EE"/>
    <w:rsid w:val="00D94628"/>
    <w:rsid w:val="00D95200"/>
    <w:rsid w:val="00D956AE"/>
    <w:rsid w:val="00D95B55"/>
    <w:rsid w:val="00D95D95"/>
    <w:rsid w:val="00D97613"/>
    <w:rsid w:val="00DA02BD"/>
    <w:rsid w:val="00DA10A6"/>
    <w:rsid w:val="00DA158E"/>
    <w:rsid w:val="00DA18F2"/>
    <w:rsid w:val="00DA238A"/>
    <w:rsid w:val="00DA2AFF"/>
    <w:rsid w:val="00DA44DE"/>
    <w:rsid w:val="00DA4F02"/>
    <w:rsid w:val="00DA562F"/>
    <w:rsid w:val="00DB35EC"/>
    <w:rsid w:val="00DB3BBB"/>
    <w:rsid w:val="00DB3C11"/>
    <w:rsid w:val="00DB3C42"/>
    <w:rsid w:val="00DB4132"/>
    <w:rsid w:val="00DB439A"/>
    <w:rsid w:val="00DB55CD"/>
    <w:rsid w:val="00DB6849"/>
    <w:rsid w:val="00DC0CAB"/>
    <w:rsid w:val="00DC144A"/>
    <w:rsid w:val="00DC2998"/>
    <w:rsid w:val="00DC301E"/>
    <w:rsid w:val="00DC3D93"/>
    <w:rsid w:val="00DC4304"/>
    <w:rsid w:val="00DC4726"/>
    <w:rsid w:val="00DC49EF"/>
    <w:rsid w:val="00DC4BFF"/>
    <w:rsid w:val="00DC5383"/>
    <w:rsid w:val="00DC57E0"/>
    <w:rsid w:val="00DC5A8B"/>
    <w:rsid w:val="00DC5D4A"/>
    <w:rsid w:val="00DC6B43"/>
    <w:rsid w:val="00DD009D"/>
    <w:rsid w:val="00DD0AB8"/>
    <w:rsid w:val="00DD3A35"/>
    <w:rsid w:val="00DD4566"/>
    <w:rsid w:val="00DD5180"/>
    <w:rsid w:val="00DD60DF"/>
    <w:rsid w:val="00DD6DBE"/>
    <w:rsid w:val="00DD792F"/>
    <w:rsid w:val="00DE0115"/>
    <w:rsid w:val="00DE096E"/>
    <w:rsid w:val="00DE2D24"/>
    <w:rsid w:val="00DE3582"/>
    <w:rsid w:val="00DE3C7B"/>
    <w:rsid w:val="00DE4336"/>
    <w:rsid w:val="00DE4379"/>
    <w:rsid w:val="00DE45E8"/>
    <w:rsid w:val="00DE5308"/>
    <w:rsid w:val="00DE56DA"/>
    <w:rsid w:val="00DE5BC3"/>
    <w:rsid w:val="00DE7446"/>
    <w:rsid w:val="00DE7BB3"/>
    <w:rsid w:val="00DE7DDB"/>
    <w:rsid w:val="00DE7F51"/>
    <w:rsid w:val="00DF1378"/>
    <w:rsid w:val="00DF2B26"/>
    <w:rsid w:val="00DF2D98"/>
    <w:rsid w:val="00DF3459"/>
    <w:rsid w:val="00DF3565"/>
    <w:rsid w:val="00DF373D"/>
    <w:rsid w:val="00DF3CBB"/>
    <w:rsid w:val="00DF44CB"/>
    <w:rsid w:val="00DF5175"/>
    <w:rsid w:val="00DF784C"/>
    <w:rsid w:val="00DF7B16"/>
    <w:rsid w:val="00E0001D"/>
    <w:rsid w:val="00E0155E"/>
    <w:rsid w:val="00E02FBC"/>
    <w:rsid w:val="00E037D6"/>
    <w:rsid w:val="00E05554"/>
    <w:rsid w:val="00E05766"/>
    <w:rsid w:val="00E0602B"/>
    <w:rsid w:val="00E0771A"/>
    <w:rsid w:val="00E07908"/>
    <w:rsid w:val="00E07982"/>
    <w:rsid w:val="00E07A1B"/>
    <w:rsid w:val="00E109F9"/>
    <w:rsid w:val="00E12161"/>
    <w:rsid w:val="00E1320B"/>
    <w:rsid w:val="00E13253"/>
    <w:rsid w:val="00E132D3"/>
    <w:rsid w:val="00E14A1B"/>
    <w:rsid w:val="00E15CFC"/>
    <w:rsid w:val="00E163A6"/>
    <w:rsid w:val="00E17DD5"/>
    <w:rsid w:val="00E21032"/>
    <w:rsid w:val="00E21DF7"/>
    <w:rsid w:val="00E22DAA"/>
    <w:rsid w:val="00E24901"/>
    <w:rsid w:val="00E24F7F"/>
    <w:rsid w:val="00E25BC1"/>
    <w:rsid w:val="00E27AED"/>
    <w:rsid w:val="00E305AF"/>
    <w:rsid w:val="00E30991"/>
    <w:rsid w:val="00E32FE0"/>
    <w:rsid w:val="00E333E3"/>
    <w:rsid w:val="00E33F02"/>
    <w:rsid w:val="00E34F80"/>
    <w:rsid w:val="00E356DE"/>
    <w:rsid w:val="00E35EB1"/>
    <w:rsid w:val="00E35FD4"/>
    <w:rsid w:val="00E3600E"/>
    <w:rsid w:val="00E36DFE"/>
    <w:rsid w:val="00E37045"/>
    <w:rsid w:val="00E421C7"/>
    <w:rsid w:val="00E42277"/>
    <w:rsid w:val="00E42C5F"/>
    <w:rsid w:val="00E43CBB"/>
    <w:rsid w:val="00E43E82"/>
    <w:rsid w:val="00E44D5B"/>
    <w:rsid w:val="00E450F2"/>
    <w:rsid w:val="00E46957"/>
    <w:rsid w:val="00E4709B"/>
    <w:rsid w:val="00E47826"/>
    <w:rsid w:val="00E47B77"/>
    <w:rsid w:val="00E506D3"/>
    <w:rsid w:val="00E50EC7"/>
    <w:rsid w:val="00E5205D"/>
    <w:rsid w:val="00E5209B"/>
    <w:rsid w:val="00E53996"/>
    <w:rsid w:val="00E55482"/>
    <w:rsid w:val="00E55867"/>
    <w:rsid w:val="00E55A61"/>
    <w:rsid w:val="00E55B1D"/>
    <w:rsid w:val="00E56B11"/>
    <w:rsid w:val="00E57988"/>
    <w:rsid w:val="00E57A91"/>
    <w:rsid w:val="00E60091"/>
    <w:rsid w:val="00E61131"/>
    <w:rsid w:val="00E62BBE"/>
    <w:rsid w:val="00E62D8B"/>
    <w:rsid w:val="00E6485C"/>
    <w:rsid w:val="00E649EF"/>
    <w:rsid w:val="00E64D32"/>
    <w:rsid w:val="00E65342"/>
    <w:rsid w:val="00E65728"/>
    <w:rsid w:val="00E659A8"/>
    <w:rsid w:val="00E663B9"/>
    <w:rsid w:val="00E66917"/>
    <w:rsid w:val="00E66F5B"/>
    <w:rsid w:val="00E67C73"/>
    <w:rsid w:val="00E70DD7"/>
    <w:rsid w:val="00E7263B"/>
    <w:rsid w:val="00E732ED"/>
    <w:rsid w:val="00E74171"/>
    <w:rsid w:val="00E74810"/>
    <w:rsid w:val="00E74E29"/>
    <w:rsid w:val="00E74EF2"/>
    <w:rsid w:val="00E76923"/>
    <w:rsid w:val="00E77F93"/>
    <w:rsid w:val="00E81D87"/>
    <w:rsid w:val="00E83647"/>
    <w:rsid w:val="00E86E86"/>
    <w:rsid w:val="00E870E2"/>
    <w:rsid w:val="00E910B8"/>
    <w:rsid w:val="00E913F0"/>
    <w:rsid w:val="00E91E39"/>
    <w:rsid w:val="00E9392C"/>
    <w:rsid w:val="00E93F09"/>
    <w:rsid w:val="00E9418F"/>
    <w:rsid w:val="00E947D8"/>
    <w:rsid w:val="00E96B72"/>
    <w:rsid w:val="00E97261"/>
    <w:rsid w:val="00EA0838"/>
    <w:rsid w:val="00EA2B77"/>
    <w:rsid w:val="00EA2C1B"/>
    <w:rsid w:val="00EA31DD"/>
    <w:rsid w:val="00EA3448"/>
    <w:rsid w:val="00EA38C2"/>
    <w:rsid w:val="00EA44D9"/>
    <w:rsid w:val="00EA583E"/>
    <w:rsid w:val="00EA7924"/>
    <w:rsid w:val="00EB170F"/>
    <w:rsid w:val="00EC3BFD"/>
    <w:rsid w:val="00EC44C8"/>
    <w:rsid w:val="00EC4518"/>
    <w:rsid w:val="00EC47D6"/>
    <w:rsid w:val="00EC55FB"/>
    <w:rsid w:val="00EC59E6"/>
    <w:rsid w:val="00EC672C"/>
    <w:rsid w:val="00EC7DE0"/>
    <w:rsid w:val="00ED0B89"/>
    <w:rsid w:val="00ED1620"/>
    <w:rsid w:val="00ED406E"/>
    <w:rsid w:val="00ED739D"/>
    <w:rsid w:val="00ED7E00"/>
    <w:rsid w:val="00EE00D3"/>
    <w:rsid w:val="00EE0D3A"/>
    <w:rsid w:val="00EE0EEC"/>
    <w:rsid w:val="00EE0F2A"/>
    <w:rsid w:val="00EE104F"/>
    <w:rsid w:val="00EE1BB4"/>
    <w:rsid w:val="00EE37BE"/>
    <w:rsid w:val="00EE3CDC"/>
    <w:rsid w:val="00EE47BF"/>
    <w:rsid w:val="00EE5948"/>
    <w:rsid w:val="00EE5959"/>
    <w:rsid w:val="00EE5F56"/>
    <w:rsid w:val="00EE6492"/>
    <w:rsid w:val="00EE781F"/>
    <w:rsid w:val="00EF05A4"/>
    <w:rsid w:val="00EF0D46"/>
    <w:rsid w:val="00EF0F5E"/>
    <w:rsid w:val="00EF1257"/>
    <w:rsid w:val="00EF140D"/>
    <w:rsid w:val="00EF1739"/>
    <w:rsid w:val="00EF3BAD"/>
    <w:rsid w:val="00EF3DCB"/>
    <w:rsid w:val="00EF4A2E"/>
    <w:rsid w:val="00EF6605"/>
    <w:rsid w:val="00EF6902"/>
    <w:rsid w:val="00EF6A91"/>
    <w:rsid w:val="00EF71B0"/>
    <w:rsid w:val="00F00059"/>
    <w:rsid w:val="00F0061E"/>
    <w:rsid w:val="00F00647"/>
    <w:rsid w:val="00F00B09"/>
    <w:rsid w:val="00F01C9F"/>
    <w:rsid w:val="00F023B4"/>
    <w:rsid w:val="00F02C43"/>
    <w:rsid w:val="00F03F35"/>
    <w:rsid w:val="00F04A46"/>
    <w:rsid w:val="00F05799"/>
    <w:rsid w:val="00F07A26"/>
    <w:rsid w:val="00F10912"/>
    <w:rsid w:val="00F11927"/>
    <w:rsid w:val="00F12158"/>
    <w:rsid w:val="00F122EF"/>
    <w:rsid w:val="00F1508B"/>
    <w:rsid w:val="00F1517A"/>
    <w:rsid w:val="00F15228"/>
    <w:rsid w:val="00F15A8E"/>
    <w:rsid w:val="00F17633"/>
    <w:rsid w:val="00F17649"/>
    <w:rsid w:val="00F21275"/>
    <w:rsid w:val="00F21309"/>
    <w:rsid w:val="00F219CA"/>
    <w:rsid w:val="00F21B1B"/>
    <w:rsid w:val="00F229C2"/>
    <w:rsid w:val="00F26D00"/>
    <w:rsid w:val="00F27168"/>
    <w:rsid w:val="00F27863"/>
    <w:rsid w:val="00F27B13"/>
    <w:rsid w:val="00F31C07"/>
    <w:rsid w:val="00F31E40"/>
    <w:rsid w:val="00F33DCC"/>
    <w:rsid w:val="00F3553A"/>
    <w:rsid w:val="00F35FBF"/>
    <w:rsid w:val="00F3603D"/>
    <w:rsid w:val="00F36223"/>
    <w:rsid w:val="00F378F7"/>
    <w:rsid w:val="00F41EBD"/>
    <w:rsid w:val="00F42339"/>
    <w:rsid w:val="00F42EBE"/>
    <w:rsid w:val="00F44032"/>
    <w:rsid w:val="00F4458A"/>
    <w:rsid w:val="00F44A0B"/>
    <w:rsid w:val="00F45013"/>
    <w:rsid w:val="00F4779F"/>
    <w:rsid w:val="00F47FD3"/>
    <w:rsid w:val="00F507DB"/>
    <w:rsid w:val="00F50A4B"/>
    <w:rsid w:val="00F50FF2"/>
    <w:rsid w:val="00F514A9"/>
    <w:rsid w:val="00F518C2"/>
    <w:rsid w:val="00F5226D"/>
    <w:rsid w:val="00F52AD2"/>
    <w:rsid w:val="00F54250"/>
    <w:rsid w:val="00F575F2"/>
    <w:rsid w:val="00F578D7"/>
    <w:rsid w:val="00F578DE"/>
    <w:rsid w:val="00F57DF4"/>
    <w:rsid w:val="00F60B72"/>
    <w:rsid w:val="00F60C74"/>
    <w:rsid w:val="00F614EE"/>
    <w:rsid w:val="00F624C3"/>
    <w:rsid w:val="00F650BC"/>
    <w:rsid w:val="00F652AD"/>
    <w:rsid w:val="00F6548E"/>
    <w:rsid w:val="00F65B06"/>
    <w:rsid w:val="00F66EA4"/>
    <w:rsid w:val="00F676A9"/>
    <w:rsid w:val="00F67D21"/>
    <w:rsid w:val="00F70E44"/>
    <w:rsid w:val="00F722BC"/>
    <w:rsid w:val="00F728DD"/>
    <w:rsid w:val="00F72CF3"/>
    <w:rsid w:val="00F73A09"/>
    <w:rsid w:val="00F73FAB"/>
    <w:rsid w:val="00F7400F"/>
    <w:rsid w:val="00F742BF"/>
    <w:rsid w:val="00F75449"/>
    <w:rsid w:val="00F76966"/>
    <w:rsid w:val="00F77726"/>
    <w:rsid w:val="00F77B51"/>
    <w:rsid w:val="00F80EA7"/>
    <w:rsid w:val="00F81DDE"/>
    <w:rsid w:val="00F81F96"/>
    <w:rsid w:val="00F821A8"/>
    <w:rsid w:val="00F84CA2"/>
    <w:rsid w:val="00F85013"/>
    <w:rsid w:val="00F852CE"/>
    <w:rsid w:val="00F8535F"/>
    <w:rsid w:val="00F85CE0"/>
    <w:rsid w:val="00F86582"/>
    <w:rsid w:val="00F87EBF"/>
    <w:rsid w:val="00F90D23"/>
    <w:rsid w:val="00F91131"/>
    <w:rsid w:val="00F9181C"/>
    <w:rsid w:val="00F92658"/>
    <w:rsid w:val="00F926C7"/>
    <w:rsid w:val="00F93CEE"/>
    <w:rsid w:val="00F93E1B"/>
    <w:rsid w:val="00F945FB"/>
    <w:rsid w:val="00FA0C17"/>
    <w:rsid w:val="00FA0DBD"/>
    <w:rsid w:val="00FA0FB5"/>
    <w:rsid w:val="00FA16D2"/>
    <w:rsid w:val="00FA23AC"/>
    <w:rsid w:val="00FA2A31"/>
    <w:rsid w:val="00FA2A75"/>
    <w:rsid w:val="00FA3EB4"/>
    <w:rsid w:val="00FA4624"/>
    <w:rsid w:val="00FA4B7D"/>
    <w:rsid w:val="00FA5015"/>
    <w:rsid w:val="00FA58F7"/>
    <w:rsid w:val="00FA5A32"/>
    <w:rsid w:val="00FA5CAE"/>
    <w:rsid w:val="00FA67E6"/>
    <w:rsid w:val="00FA7904"/>
    <w:rsid w:val="00FA7D67"/>
    <w:rsid w:val="00FA7EC4"/>
    <w:rsid w:val="00FB04CC"/>
    <w:rsid w:val="00FB0502"/>
    <w:rsid w:val="00FB0C08"/>
    <w:rsid w:val="00FB14F9"/>
    <w:rsid w:val="00FB30F3"/>
    <w:rsid w:val="00FB3DC5"/>
    <w:rsid w:val="00FB4E3A"/>
    <w:rsid w:val="00FB4E7B"/>
    <w:rsid w:val="00FB4EBE"/>
    <w:rsid w:val="00FB5F13"/>
    <w:rsid w:val="00FB62B3"/>
    <w:rsid w:val="00FB6916"/>
    <w:rsid w:val="00FB785C"/>
    <w:rsid w:val="00FB7918"/>
    <w:rsid w:val="00FC111E"/>
    <w:rsid w:val="00FC2C3B"/>
    <w:rsid w:val="00FC3F13"/>
    <w:rsid w:val="00FC461E"/>
    <w:rsid w:val="00FC4750"/>
    <w:rsid w:val="00FC484E"/>
    <w:rsid w:val="00FC4AC1"/>
    <w:rsid w:val="00FC6654"/>
    <w:rsid w:val="00FC6C77"/>
    <w:rsid w:val="00FC7FB1"/>
    <w:rsid w:val="00FD01BB"/>
    <w:rsid w:val="00FD1185"/>
    <w:rsid w:val="00FD19AC"/>
    <w:rsid w:val="00FD2CAB"/>
    <w:rsid w:val="00FD327B"/>
    <w:rsid w:val="00FD5470"/>
    <w:rsid w:val="00FD5FE6"/>
    <w:rsid w:val="00FE2156"/>
    <w:rsid w:val="00FE2900"/>
    <w:rsid w:val="00FE2CA6"/>
    <w:rsid w:val="00FE3342"/>
    <w:rsid w:val="00FE39BC"/>
    <w:rsid w:val="00FE43DA"/>
    <w:rsid w:val="00FE517E"/>
    <w:rsid w:val="00FE683F"/>
    <w:rsid w:val="00FE68A7"/>
    <w:rsid w:val="00FE7078"/>
    <w:rsid w:val="00FE728F"/>
    <w:rsid w:val="00FE7B61"/>
    <w:rsid w:val="00FF0209"/>
    <w:rsid w:val="00FF09EA"/>
    <w:rsid w:val="00FF1479"/>
    <w:rsid w:val="00FF153B"/>
    <w:rsid w:val="00FF1D6E"/>
    <w:rsid w:val="00FF3491"/>
    <w:rsid w:val="00FF3617"/>
    <w:rsid w:val="00FF42A7"/>
    <w:rsid w:val="00FF4565"/>
    <w:rsid w:val="00FF5564"/>
    <w:rsid w:val="00FF60EF"/>
    <w:rsid w:val="00FF672F"/>
    <w:rsid w:val="00FF6BAD"/>
    <w:rsid w:val="00FF6D4B"/>
    <w:rsid w:val="00FF79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D6D6F250-4EF8-4431-BD59-8B9699618F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iPriority w:val="99"/>
    <w:semiHidden/>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 w:type="character" w:customStyle="1" w:styleId="UnresolvedMention1">
    <w:name w:val="Unresolved Mention1"/>
    <w:basedOn w:val="DefaultParagraphFont"/>
    <w:uiPriority w:val="99"/>
    <w:semiHidden/>
    <w:unhideWhenUsed/>
    <w:rsid w:val="000A774E"/>
    <w:rPr>
      <w:color w:val="808080"/>
      <w:shd w:val="clear" w:color="auto" w:fill="E6E6E6"/>
    </w:rPr>
  </w:style>
  <w:style w:type="paragraph" w:styleId="Bibliography">
    <w:name w:val="Bibliography"/>
    <w:basedOn w:val="Normal"/>
    <w:next w:val="Normal"/>
    <w:uiPriority w:val="37"/>
    <w:semiHidden/>
    <w:unhideWhenUsed/>
    <w:rsid w:val="009D644F"/>
  </w:style>
  <w:style w:type="character" w:customStyle="1" w:styleId="highlight">
    <w:name w:val="highlight"/>
    <w:basedOn w:val="DefaultParagraphFont"/>
    <w:rsid w:val="000B39A4"/>
  </w:style>
  <w:style w:type="table" w:styleId="TableGrid">
    <w:name w:val="Table Grid"/>
    <w:basedOn w:val="TableNormal"/>
    <w:uiPriority w:val="39"/>
    <w:rsid w:val="008E02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76B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76B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PA6">
    <w:name w:val="APA 6"/>
    <w:basedOn w:val="TableNormal"/>
    <w:uiPriority w:val="99"/>
    <w:rsid w:val="00876BCA"/>
    <w:pPr>
      <w:spacing w:after="0" w:line="240" w:lineRule="auto"/>
    </w:pPr>
    <w:tblPr/>
  </w:style>
  <w:style w:type="character" w:customStyle="1" w:styleId="fontstyle11">
    <w:name w:val="fontstyle11"/>
    <w:basedOn w:val="DefaultParagraphFont"/>
    <w:rsid w:val="00057693"/>
    <w:rPr>
      <w:rFonts w:ascii="LMRoman8-Regular" w:hAnsi="LMRoman8-Regular" w:hint="default"/>
      <w:b w:val="0"/>
      <w:bCs w:val="0"/>
      <w:i w:val="0"/>
      <w:iCs w:val="0"/>
      <w:color w:val="000000"/>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35332">
      <w:bodyDiv w:val="1"/>
      <w:marLeft w:val="0"/>
      <w:marRight w:val="0"/>
      <w:marTop w:val="0"/>
      <w:marBottom w:val="0"/>
      <w:divBdr>
        <w:top w:val="none" w:sz="0" w:space="0" w:color="auto"/>
        <w:left w:val="none" w:sz="0" w:space="0" w:color="auto"/>
        <w:bottom w:val="none" w:sz="0" w:space="0" w:color="auto"/>
        <w:right w:val="none" w:sz="0" w:space="0" w:color="auto"/>
      </w:divBdr>
    </w:div>
    <w:div w:id="54857490">
      <w:bodyDiv w:val="1"/>
      <w:marLeft w:val="0"/>
      <w:marRight w:val="0"/>
      <w:marTop w:val="0"/>
      <w:marBottom w:val="0"/>
      <w:divBdr>
        <w:top w:val="none" w:sz="0" w:space="0" w:color="auto"/>
        <w:left w:val="none" w:sz="0" w:space="0" w:color="auto"/>
        <w:bottom w:val="none" w:sz="0" w:space="0" w:color="auto"/>
        <w:right w:val="none" w:sz="0" w:space="0" w:color="auto"/>
      </w:divBdr>
    </w:div>
    <w:div w:id="147552524">
      <w:bodyDiv w:val="1"/>
      <w:marLeft w:val="0"/>
      <w:marRight w:val="0"/>
      <w:marTop w:val="0"/>
      <w:marBottom w:val="0"/>
      <w:divBdr>
        <w:top w:val="none" w:sz="0" w:space="0" w:color="auto"/>
        <w:left w:val="none" w:sz="0" w:space="0" w:color="auto"/>
        <w:bottom w:val="none" w:sz="0" w:space="0" w:color="auto"/>
        <w:right w:val="none" w:sz="0" w:space="0" w:color="auto"/>
      </w:divBdr>
    </w:div>
    <w:div w:id="223103600">
      <w:bodyDiv w:val="1"/>
      <w:marLeft w:val="0"/>
      <w:marRight w:val="0"/>
      <w:marTop w:val="0"/>
      <w:marBottom w:val="0"/>
      <w:divBdr>
        <w:top w:val="none" w:sz="0" w:space="0" w:color="auto"/>
        <w:left w:val="none" w:sz="0" w:space="0" w:color="auto"/>
        <w:bottom w:val="none" w:sz="0" w:space="0" w:color="auto"/>
        <w:right w:val="none" w:sz="0" w:space="0" w:color="auto"/>
      </w:divBdr>
    </w:div>
    <w:div w:id="300617903">
      <w:bodyDiv w:val="1"/>
      <w:marLeft w:val="0"/>
      <w:marRight w:val="0"/>
      <w:marTop w:val="0"/>
      <w:marBottom w:val="0"/>
      <w:divBdr>
        <w:top w:val="none" w:sz="0" w:space="0" w:color="auto"/>
        <w:left w:val="none" w:sz="0" w:space="0" w:color="auto"/>
        <w:bottom w:val="none" w:sz="0" w:space="0" w:color="auto"/>
        <w:right w:val="none" w:sz="0" w:space="0" w:color="auto"/>
      </w:divBdr>
    </w:div>
    <w:div w:id="343478056">
      <w:bodyDiv w:val="1"/>
      <w:marLeft w:val="0"/>
      <w:marRight w:val="0"/>
      <w:marTop w:val="0"/>
      <w:marBottom w:val="0"/>
      <w:divBdr>
        <w:top w:val="none" w:sz="0" w:space="0" w:color="auto"/>
        <w:left w:val="none" w:sz="0" w:space="0" w:color="auto"/>
        <w:bottom w:val="none" w:sz="0" w:space="0" w:color="auto"/>
        <w:right w:val="none" w:sz="0" w:space="0" w:color="auto"/>
      </w:divBdr>
    </w:div>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410808888">
      <w:bodyDiv w:val="1"/>
      <w:marLeft w:val="0"/>
      <w:marRight w:val="0"/>
      <w:marTop w:val="0"/>
      <w:marBottom w:val="0"/>
      <w:divBdr>
        <w:top w:val="none" w:sz="0" w:space="0" w:color="auto"/>
        <w:left w:val="none" w:sz="0" w:space="0" w:color="auto"/>
        <w:bottom w:val="none" w:sz="0" w:space="0" w:color="auto"/>
        <w:right w:val="none" w:sz="0" w:space="0" w:color="auto"/>
      </w:divBdr>
    </w:div>
    <w:div w:id="476188295">
      <w:bodyDiv w:val="1"/>
      <w:marLeft w:val="0"/>
      <w:marRight w:val="0"/>
      <w:marTop w:val="0"/>
      <w:marBottom w:val="0"/>
      <w:divBdr>
        <w:top w:val="none" w:sz="0" w:space="0" w:color="auto"/>
        <w:left w:val="none" w:sz="0" w:space="0" w:color="auto"/>
        <w:bottom w:val="none" w:sz="0" w:space="0" w:color="auto"/>
        <w:right w:val="none" w:sz="0" w:space="0" w:color="auto"/>
      </w:divBdr>
      <w:divsChild>
        <w:div w:id="1650744607">
          <w:marLeft w:val="0"/>
          <w:marRight w:val="0"/>
          <w:marTop w:val="0"/>
          <w:marBottom w:val="0"/>
          <w:divBdr>
            <w:top w:val="none" w:sz="0" w:space="0" w:color="auto"/>
            <w:left w:val="none" w:sz="0" w:space="0" w:color="auto"/>
            <w:bottom w:val="none" w:sz="0" w:space="0" w:color="auto"/>
            <w:right w:val="none" w:sz="0" w:space="0" w:color="auto"/>
          </w:divBdr>
        </w:div>
        <w:div w:id="25327815">
          <w:marLeft w:val="0"/>
          <w:marRight w:val="0"/>
          <w:marTop w:val="0"/>
          <w:marBottom w:val="0"/>
          <w:divBdr>
            <w:top w:val="none" w:sz="0" w:space="0" w:color="auto"/>
            <w:left w:val="none" w:sz="0" w:space="0" w:color="auto"/>
            <w:bottom w:val="none" w:sz="0" w:space="0" w:color="auto"/>
            <w:right w:val="none" w:sz="0" w:space="0" w:color="auto"/>
          </w:divBdr>
        </w:div>
        <w:div w:id="671446308">
          <w:marLeft w:val="0"/>
          <w:marRight w:val="0"/>
          <w:marTop w:val="0"/>
          <w:marBottom w:val="0"/>
          <w:divBdr>
            <w:top w:val="none" w:sz="0" w:space="0" w:color="auto"/>
            <w:left w:val="none" w:sz="0" w:space="0" w:color="auto"/>
            <w:bottom w:val="none" w:sz="0" w:space="0" w:color="auto"/>
            <w:right w:val="none" w:sz="0" w:space="0" w:color="auto"/>
          </w:divBdr>
        </w:div>
        <w:div w:id="2118523231">
          <w:marLeft w:val="0"/>
          <w:marRight w:val="0"/>
          <w:marTop w:val="0"/>
          <w:marBottom w:val="0"/>
          <w:divBdr>
            <w:top w:val="none" w:sz="0" w:space="0" w:color="auto"/>
            <w:left w:val="none" w:sz="0" w:space="0" w:color="auto"/>
            <w:bottom w:val="none" w:sz="0" w:space="0" w:color="auto"/>
            <w:right w:val="none" w:sz="0" w:space="0" w:color="auto"/>
          </w:divBdr>
        </w:div>
        <w:div w:id="1365403355">
          <w:marLeft w:val="0"/>
          <w:marRight w:val="0"/>
          <w:marTop w:val="0"/>
          <w:marBottom w:val="0"/>
          <w:divBdr>
            <w:top w:val="none" w:sz="0" w:space="0" w:color="auto"/>
            <w:left w:val="none" w:sz="0" w:space="0" w:color="auto"/>
            <w:bottom w:val="none" w:sz="0" w:space="0" w:color="auto"/>
            <w:right w:val="none" w:sz="0" w:space="0" w:color="auto"/>
          </w:divBdr>
        </w:div>
        <w:div w:id="2034185614">
          <w:marLeft w:val="0"/>
          <w:marRight w:val="0"/>
          <w:marTop w:val="0"/>
          <w:marBottom w:val="0"/>
          <w:divBdr>
            <w:top w:val="none" w:sz="0" w:space="0" w:color="auto"/>
            <w:left w:val="none" w:sz="0" w:space="0" w:color="auto"/>
            <w:bottom w:val="none" w:sz="0" w:space="0" w:color="auto"/>
            <w:right w:val="none" w:sz="0" w:space="0" w:color="auto"/>
          </w:divBdr>
        </w:div>
        <w:div w:id="834614610">
          <w:marLeft w:val="0"/>
          <w:marRight w:val="0"/>
          <w:marTop w:val="0"/>
          <w:marBottom w:val="0"/>
          <w:divBdr>
            <w:top w:val="none" w:sz="0" w:space="0" w:color="auto"/>
            <w:left w:val="none" w:sz="0" w:space="0" w:color="auto"/>
            <w:bottom w:val="none" w:sz="0" w:space="0" w:color="auto"/>
            <w:right w:val="none" w:sz="0" w:space="0" w:color="auto"/>
          </w:divBdr>
        </w:div>
      </w:divsChild>
    </w:div>
    <w:div w:id="512379754">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573205981">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775907243">
      <w:bodyDiv w:val="1"/>
      <w:marLeft w:val="0"/>
      <w:marRight w:val="0"/>
      <w:marTop w:val="0"/>
      <w:marBottom w:val="0"/>
      <w:divBdr>
        <w:top w:val="none" w:sz="0" w:space="0" w:color="auto"/>
        <w:left w:val="none" w:sz="0" w:space="0" w:color="auto"/>
        <w:bottom w:val="none" w:sz="0" w:space="0" w:color="auto"/>
        <w:right w:val="none" w:sz="0" w:space="0" w:color="auto"/>
      </w:divBdr>
    </w:div>
    <w:div w:id="793251855">
      <w:bodyDiv w:val="1"/>
      <w:marLeft w:val="0"/>
      <w:marRight w:val="0"/>
      <w:marTop w:val="0"/>
      <w:marBottom w:val="0"/>
      <w:divBdr>
        <w:top w:val="none" w:sz="0" w:space="0" w:color="auto"/>
        <w:left w:val="none" w:sz="0" w:space="0" w:color="auto"/>
        <w:bottom w:val="none" w:sz="0" w:space="0" w:color="auto"/>
        <w:right w:val="none" w:sz="0" w:space="0" w:color="auto"/>
      </w:divBdr>
      <w:divsChild>
        <w:div w:id="243494391">
          <w:marLeft w:val="0"/>
          <w:marRight w:val="0"/>
          <w:marTop w:val="0"/>
          <w:marBottom w:val="0"/>
          <w:divBdr>
            <w:top w:val="none" w:sz="0" w:space="0" w:color="auto"/>
            <w:left w:val="none" w:sz="0" w:space="0" w:color="auto"/>
            <w:bottom w:val="none" w:sz="0" w:space="0" w:color="auto"/>
            <w:right w:val="none" w:sz="0" w:space="0" w:color="auto"/>
          </w:divBdr>
          <w:divsChild>
            <w:div w:id="419647640">
              <w:marLeft w:val="0"/>
              <w:marRight w:val="0"/>
              <w:marTop w:val="0"/>
              <w:marBottom w:val="0"/>
              <w:divBdr>
                <w:top w:val="none" w:sz="0" w:space="0" w:color="auto"/>
                <w:left w:val="none" w:sz="0" w:space="0" w:color="auto"/>
                <w:bottom w:val="none" w:sz="0" w:space="0" w:color="auto"/>
                <w:right w:val="none" w:sz="0" w:space="0" w:color="auto"/>
              </w:divBdr>
              <w:divsChild>
                <w:div w:id="186259889">
                  <w:marLeft w:val="0"/>
                  <w:marRight w:val="0"/>
                  <w:marTop w:val="0"/>
                  <w:marBottom w:val="0"/>
                  <w:divBdr>
                    <w:top w:val="none" w:sz="0" w:space="0" w:color="auto"/>
                    <w:left w:val="none" w:sz="0" w:space="0" w:color="auto"/>
                    <w:bottom w:val="none" w:sz="0" w:space="0" w:color="auto"/>
                    <w:right w:val="none" w:sz="0" w:space="0" w:color="auto"/>
                  </w:divBdr>
                </w:div>
                <w:div w:id="469060914">
                  <w:marLeft w:val="0"/>
                  <w:marRight w:val="0"/>
                  <w:marTop w:val="0"/>
                  <w:marBottom w:val="0"/>
                  <w:divBdr>
                    <w:top w:val="none" w:sz="0" w:space="0" w:color="auto"/>
                    <w:left w:val="none" w:sz="0" w:space="0" w:color="auto"/>
                    <w:bottom w:val="none" w:sz="0" w:space="0" w:color="auto"/>
                    <w:right w:val="none" w:sz="0" w:space="0" w:color="auto"/>
                  </w:divBdr>
                </w:div>
              </w:divsChild>
            </w:div>
            <w:div w:id="463161985">
              <w:marLeft w:val="0"/>
              <w:marRight w:val="0"/>
              <w:marTop w:val="0"/>
              <w:marBottom w:val="0"/>
              <w:divBdr>
                <w:top w:val="none" w:sz="0" w:space="0" w:color="auto"/>
                <w:left w:val="none" w:sz="0" w:space="0" w:color="auto"/>
                <w:bottom w:val="none" w:sz="0" w:space="0" w:color="auto"/>
                <w:right w:val="none" w:sz="0" w:space="0" w:color="auto"/>
              </w:divBdr>
              <w:divsChild>
                <w:div w:id="1972437798">
                  <w:marLeft w:val="0"/>
                  <w:marRight w:val="0"/>
                  <w:marTop w:val="0"/>
                  <w:marBottom w:val="0"/>
                  <w:divBdr>
                    <w:top w:val="none" w:sz="0" w:space="0" w:color="auto"/>
                    <w:left w:val="none" w:sz="0" w:space="0" w:color="auto"/>
                    <w:bottom w:val="none" w:sz="0" w:space="0" w:color="auto"/>
                    <w:right w:val="none" w:sz="0" w:space="0" w:color="auto"/>
                  </w:divBdr>
                </w:div>
                <w:div w:id="1272587244">
                  <w:marLeft w:val="0"/>
                  <w:marRight w:val="0"/>
                  <w:marTop w:val="0"/>
                  <w:marBottom w:val="0"/>
                  <w:divBdr>
                    <w:top w:val="none" w:sz="0" w:space="0" w:color="auto"/>
                    <w:left w:val="none" w:sz="0" w:space="0" w:color="auto"/>
                    <w:bottom w:val="none" w:sz="0" w:space="0" w:color="auto"/>
                    <w:right w:val="none" w:sz="0" w:space="0" w:color="auto"/>
                  </w:divBdr>
                </w:div>
              </w:divsChild>
            </w:div>
            <w:div w:id="237910213">
              <w:marLeft w:val="0"/>
              <w:marRight w:val="0"/>
              <w:marTop w:val="0"/>
              <w:marBottom w:val="0"/>
              <w:divBdr>
                <w:top w:val="none" w:sz="0" w:space="0" w:color="auto"/>
                <w:left w:val="none" w:sz="0" w:space="0" w:color="auto"/>
                <w:bottom w:val="none" w:sz="0" w:space="0" w:color="auto"/>
                <w:right w:val="none" w:sz="0" w:space="0" w:color="auto"/>
              </w:divBdr>
              <w:divsChild>
                <w:div w:id="1222060108">
                  <w:marLeft w:val="0"/>
                  <w:marRight w:val="0"/>
                  <w:marTop w:val="0"/>
                  <w:marBottom w:val="0"/>
                  <w:divBdr>
                    <w:top w:val="none" w:sz="0" w:space="0" w:color="auto"/>
                    <w:left w:val="none" w:sz="0" w:space="0" w:color="auto"/>
                    <w:bottom w:val="none" w:sz="0" w:space="0" w:color="auto"/>
                    <w:right w:val="none" w:sz="0" w:space="0" w:color="auto"/>
                  </w:divBdr>
                </w:div>
                <w:div w:id="236599814">
                  <w:marLeft w:val="0"/>
                  <w:marRight w:val="0"/>
                  <w:marTop w:val="0"/>
                  <w:marBottom w:val="0"/>
                  <w:divBdr>
                    <w:top w:val="none" w:sz="0" w:space="0" w:color="auto"/>
                    <w:left w:val="none" w:sz="0" w:space="0" w:color="auto"/>
                    <w:bottom w:val="none" w:sz="0" w:space="0" w:color="auto"/>
                    <w:right w:val="none" w:sz="0" w:space="0" w:color="auto"/>
                  </w:divBdr>
                </w:div>
              </w:divsChild>
            </w:div>
            <w:div w:id="1786265765">
              <w:marLeft w:val="0"/>
              <w:marRight w:val="0"/>
              <w:marTop w:val="0"/>
              <w:marBottom w:val="0"/>
              <w:divBdr>
                <w:top w:val="none" w:sz="0" w:space="0" w:color="auto"/>
                <w:left w:val="none" w:sz="0" w:space="0" w:color="auto"/>
                <w:bottom w:val="none" w:sz="0" w:space="0" w:color="auto"/>
                <w:right w:val="none" w:sz="0" w:space="0" w:color="auto"/>
              </w:divBdr>
              <w:divsChild>
                <w:div w:id="117335705">
                  <w:marLeft w:val="0"/>
                  <w:marRight w:val="0"/>
                  <w:marTop w:val="0"/>
                  <w:marBottom w:val="0"/>
                  <w:divBdr>
                    <w:top w:val="none" w:sz="0" w:space="0" w:color="auto"/>
                    <w:left w:val="none" w:sz="0" w:space="0" w:color="auto"/>
                    <w:bottom w:val="none" w:sz="0" w:space="0" w:color="auto"/>
                    <w:right w:val="none" w:sz="0" w:space="0" w:color="auto"/>
                  </w:divBdr>
                </w:div>
                <w:div w:id="84810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5583774">
          <w:marLeft w:val="0"/>
          <w:marRight w:val="0"/>
          <w:marTop w:val="0"/>
          <w:marBottom w:val="0"/>
          <w:divBdr>
            <w:top w:val="none" w:sz="0" w:space="0" w:color="auto"/>
            <w:left w:val="none" w:sz="0" w:space="0" w:color="auto"/>
            <w:bottom w:val="none" w:sz="0" w:space="0" w:color="auto"/>
            <w:right w:val="none" w:sz="0" w:space="0" w:color="auto"/>
          </w:divBdr>
        </w:div>
        <w:div w:id="1629050083">
          <w:marLeft w:val="0"/>
          <w:marRight w:val="0"/>
          <w:marTop w:val="0"/>
          <w:marBottom w:val="0"/>
          <w:divBdr>
            <w:top w:val="none" w:sz="0" w:space="0" w:color="auto"/>
            <w:left w:val="none" w:sz="0" w:space="0" w:color="auto"/>
            <w:bottom w:val="none" w:sz="0" w:space="0" w:color="auto"/>
            <w:right w:val="none" w:sz="0" w:space="0" w:color="auto"/>
          </w:divBdr>
        </w:div>
        <w:div w:id="388892462">
          <w:marLeft w:val="0"/>
          <w:marRight w:val="0"/>
          <w:marTop w:val="0"/>
          <w:marBottom w:val="0"/>
          <w:divBdr>
            <w:top w:val="none" w:sz="0" w:space="0" w:color="auto"/>
            <w:left w:val="none" w:sz="0" w:space="0" w:color="auto"/>
            <w:bottom w:val="none" w:sz="0" w:space="0" w:color="auto"/>
            <w:right w:val="none" w:sz="0" w:space="0" w:color="auto"/>
          </w:divBdr>
        </w:div>
        <w:div w:id="1801998905">
          <w:marLeft w:val="0"/>
          <w:marRight w:val="0"/>
          <w:marTop w:val="0"/>
          <w:marBottom w:val="0"/>
          <w:divBdr>
            <w:top w:val="none" w:sz="0" w:space="0" w:color="auto"/>
            <w:left w:val="none" w:sz="0" w:space="0" w:color="auto"/>
            <w:bottom w:val="none" w:sz="0" w:space="0" w:color="auto"/>
            <w:right w:val="none" w:sz="0" w:space="0" w:color="auto"/>
          </w:divBdr>
        </w:div>
        <w:div w:id="1756054289">
          <w:marLeft w:val="0"/>
          <w:marRight w:val="0"/>
          <w:marTop w:val="0"/>
          <w:marBottom w:val="0"/>
          <w:divBdr>
            <w:top w:val="none" w:sz="0" w:space="0" w:color="auto"/>
            <w:left w:val="none" w:sz="0" w:space="0" w:color="auto"/>
            <w:bottom w:val="none" w:sz="0" w:space="0" w:color="auto"/>
            <w:right w:val="none" w:sz="0" w:space="0" w:color="auto"/>
          </w:divBdr>
        </w:div>
        <w:div w:id="1905136685">
          <w:marLeft w:val="0"/>
          <w:marRight w:val="0"/>
          <w:marTop w:val="0"/>
          <w:marBottom w:val="0"/>
          <w:divBdr>
            <w:top w:val="none" w:sz="0" w:space="0" w:color="auto"/>
            <w:left w:val="none" w:sz="0" w:space="0" w:color="auto"/>
            <w:bottom w:val="none" w:sz="0" w:space="0" w:color="auto"/>
            <w:right w:val="none" w:sz="0" w:space="0" w:color="auto"/>
          </w:divBdr>
        </w:div>
        <w:div w:id="556092943">
          <w:marLeft w:val="0"/>
          <w:marRight w:val="0"/>
          <w:marTop w:val="0"/>
          <w:marBottom w:val="0"/>
          <w:divBdr>
            <w:top w:val="none" w:sz="0" w:space="0" w:color="auto"/>
            <w:left w:val="none" w:sz="0" w:space="0" w:color="auto"/>
            <w:bottom w:val="none" w:sz="0" w:space="0" w:color="auto"/>
            <w:right w:val="none" w:sz="0" w:space="0" w:color="auto"/>
          </w:divBdr>
        </w:div>
      </w:divsChild>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890313436">
      <w:bodyDiv w:val="1"/>
      <w:marLeft w:val="0"/>
      <w:marRight w:val="0"/>
      <w:marTop w:val="0"/>
      <w:marBottom w:val="0"/>
      <w:divBdr>
        <w:top w:val="none" w:sz="0" w:space="0" w:color="auto"/>
        <w:left w:val="none" w:sz="0" w:space="0" w:color="auto"/>
        <w:bottom w:val="none" w:sz="0" w:space="0" w:color="auto"/>
        <w:right w:val="none" w:sz="0" w:space="0" w:color="auto"/>
      </w:divBdr>
    </w:div>
    <w:div w:id="905067863">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931164794">
      <w:bodyDiv w:val="1"/>
      <w:marLeft w:val="0"/>
      <w:marRight w:val="0"/>
      <w:marTop w:val="0"/>
      <w:marBottom w:val="0"/>
      <w:divBdr>
        <w:top w:val="none" w:sz="0" w:space="0" w:color="auto"/>
        <w:left w:val="none" w:sz="0" w:space="0" w:color="auto"/>
        <w:bottom w:val="none" w:sz="0" w:space="0" w:color="auto"/>
        <w:right w:val="none" w:sz="0" w:space="0" w:color="auto"/>
      </w:divBdr>
    </w:div>
    <w:div w:id="950748825">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08755613">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029337372">
      <w:bodyDiv w:val="1"/>
      <w:marLeft w:val="0"/>
      <w:marRight w:val="0"/>
      <w:marTop w:val="0"/>
      <w:marBottom w:val="0"/>
      <w:divBdr>
        <w:top w:val="none" w:sz="0" w:space="0" w:color="auto"/>
        <w:left w:val="none" w:sz="0" w:space="0" w:color="auto"/>
        <w:bottom w:val="none" w:sz="0" w:space="0" w:color="auto"/>
        <w:right w:val="none" w:sz="0" w:space="0" w:color="auto"/>
      </w:divBdr>
    </w:div>
    <w:div w:id="1051491642">
      <w:bodyDiv w:val="1"/>
      <w:marLeft w:val="0"/>
      <w:marRight w:val="0"/>
      <w:marTop w:val="0"/>
      <w:marBottom w:val="0"/>
      <w:divBdr>
        <w:top w:val="none" w:sz="0" w:space="0" w:color="auto"/>
        <w:left w:val="none" w:sz="0" w:space="0" w:color="auto"/>
        <w:bottom w:val="none" w:sz="0" w:space="0" w:color="auto"/>
        <w:right w:val="none" w:sz="0" w:space="0" w:color="auto"/>
      </w:divBdr>
    </w:div>
    <w:div w:id="1196893206">
      <w:bodyDiv w:val="1"/>
      <w:marLeft w:val="0"/>
      <w:marRight w:val="0"/>
      <w:marTop w:val="0"/>
      <w:marBottom w:val="0"/>
      <w:divBdr>
        <w:top w:val="none" w:sz="0" w:space="0" w:color="auto"/>
        <w:left w:val="none" w:sz="0" w:space="0" w:color="auto"/>
        <w:bottom w:val="none" w:sz="0" w:space="0" w:color="auto"/>
        <w:right w:val="none" w:sz="0" w:space="0" w:color="auto"/>
      </w:divBdr>
    </w:div>
    <w:div w:id="1206403632">
      <w:bodyDiv w:val="1"/>
      <w:marLeft w:val="0"/>
      <w:marRight w:val="0"/>
      <w:marTop w:val="0"/>
      <w:marBottom w:val="0"/>
      <w:divBdr>
        <w:top w:val="none" w:sz="0" w:space="0" w:color="auto"/>
        <w:left w:val="none" w:sz="0" w:space="0" w:color="auto"/>
        <w:bottom w:val="none" w:sz="0" w:space="0" w:color="auto"/>
        <w:right w:val="none" w:sz="0" w:space="0" w:color="auto"/>
      </w:divBdr>
    </w:div>
    <w:div w:id="1282885129">
      <w:bodyDiv w:val="1"/>
      <w:marLeft w:val="0"/>
      <w:marRight w:val="0"/>
      <w:marTop w:val="0"/>
      <w:marBottom w:val="0"/>
      <w:divBdr>
        <w:top w:val="none" w:sz="0" w:space="0" w:color="auto"/>
        <w:left w:val="none" w:sz="0" w:space="0" w:color="auto"/>
        <w:bottom w:val="none" w:sz="0" w:space="0" w:color="auto"/>
        <w:right w:val="none" w:sz="0" w:space="0" w:color="auto"/>
      </w:divBdr>
    </w:div>
    <w:div w:id="1386677689">
      <w:bodyDiv w:val="1"/>
      <w:marLeft w:val="0"/>
      <w:marRight w:val="0"/>
      <w:marTop w:val="0"/>
      <w:marBottom w:val="0"/>
      <w:divBdr>
        <w:top w:val="none" w:sz="0" w:space="0" w:color="auto"/>
        <w:left w:val="none" w:sz="0" w:space="0" w:color="auto"/>
        <w:bottom w:val="none" w:sz="0" w:space="0" w:color="auto"/>
        <w:right w:val="none" w:sz="0" w:space="0" w:color="auto"/>
      </w:divBdr>
      <w:divsChild>
        <w:div w:id="129441398">
          <w:marLeft w:val="0"/>
          <w:marRight w:val="0"/>
          <w:marTop w:val="0"/>
          <w:marBottom w:val="0"/>
          <w:divBdr>
            <w:top w:val="none" w:sz="0" w:space="0" w:color="auto"/>
            <w:left w:val="none" w:sz="0" w:space="0" w:color="auto"/>
            <w:bottom w:val="none" w:sz="0" w:space="0" w:color="auto"/>
            <w:right w:val="none" w:sz="0" w:space="0" w:color="auto"/>
          </w:divBdr>
        </w:div>
        <w:div w:id="597834122">
          <w:marLeft w:val="0"/>
          <w:marRight w:val="0"/>
          <w:marTop w:val="0"/>
          <w:marBottom w:val="0"/>
          <w:divBdr>
            <w:top w:val="none" w:sz="0" w:space="0" w:color="auto"/>
            <w:left w:val="none" w:sz="0" w:space="0" w:color="auto"/>
            <w:bottom w:val="none" w:sz="0" w:space="0" w:color="auto"/>
            <w:right w:val="none" w:sz="0" w:space="0" w:color="auto"/>
          </w:divBdr>
        </w:div>
        <w:div w:id="226770146">
          <w:marLeft w:val="0"/>
          <w:marRight w:val="0"/>
          <w:marTop w:val="0"/>
          <w:marBottom w:val="0"/>
          <w:divBdr>
            <w:top w:val="none" w:sz="0" w:space="0" w:color="auto"/>
            <w:left w:val="none" w:sz="0" w:space="0" w:color="auto"/>
            <w:bottom w:val="none" w:sz="0" w:space="0" w:color="auto"/>
            <w:right w:val="none" w:sz="0" w:space="0" w:color="auto"/>
          </w:divBdr>
        </w:div>
      </w:divsChild>
    </w:div>
    <w:div w:id="1464082983">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563517121">
      <w:bodyDiv w:val="1"/>
      <w:marLeft w:val="0"/>
      <w:marRight w:val="0"/>
      <w:marTop w:val="0"/>
      <w:marBottom w:val="0"/>
      <w:divBdr>
        <w:top w:val="none" w:sz="0" w:space="0" w:color="auto"/>
        <w:left w:val="none" w:sz="0" w:space="0" w:color="auto"/>
        <w:bottom w:val="none" w:sz="0" w:space="0" w:color="auto"/>
        <w:right w:val="none" w:sz="0" w:space="0" w:color="auto"/>
      </w:divBdr>
    </w:div>
    <w:div w:id="1583491529">
      <w:bodyDiv w:val="1"/>
      <w:marLeft w:val="0"/>
      <w:marRight w:val="0"/>
      <w:marTop w:val="0"/>
      <w:marBottom w:val="0"/>
      <w:divBdr>
        <w:top w:val="none" w:sz="0" w:space="0" w:color="auto"/>
        <w:left w:val="none" w:sz="0" w:space="0" w:color="auto"/>
        <w:bottom w:val="none" w:sz="0" w:space="0" w:color="auto"/>
        <w:right w:val="none" w:sz="0" w:space="0" w:color="auto"/>
      </w:divBdr>
    </w:div>
    <w:div w:id="1598053470">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1764111938">
      <w:bodyDiv w:val="1"/>
      <w:marLeft w:val="0"/>
      <w:marRight w:val="0"/>
      <w:marTop w:val="0"/>
      <w:marBottom w:val="0"/>
      <w:divBdr>
        <w:top w:val="none" w:sz="0" w:space="0" w:color="auto"/>
        <w:left w:val="none" w:sz="0" w:space="0" w:color="auto"/>
        <w:bottom w:val="none" w:sz="0" w:space="0" w:color="auto"/>
        <w:right w:val="none" w:sz="0" w:space="0" w:color="auto"/>
      </w:divBdr>
    </w:div>
    <w:div w:id="1796366827">
      <w:bodyDiv w:val="1"/>
      <w:marLeft w:val="0"/>
      <w:marRight w:val="0"/>
      <w:marTop w:val="0"/>
      <w:marBottom w:val="0"/>
      <w:divBdr>
        <w:top w:val="none" w:sz="0" w:space="0" w:color="auto"/>
        <w:left w:val="none" w:sz="0" w:space="0" w:color="auto"/>
        <w:bottom w:val="none" w:sz="0" w:space="0" w:color="auto"/>
        <w:right w:val="none" w:sz="0" w:space="0" w:color="auto"/>
      </w:divBdr>
    </w:div>
    <w:div w:id="1941141033">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42"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hyperlink" Target="https://osf.io/9dcsm/?view_only=2450bc9b71c8447ca5c81a7a0c89be73" TargetMode="External"/><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hyperlink" Target="https://osf.io/xxxxx/" TargetMode="External"/><Relationship Id="rId10" Type="http://schemas.openxmlformats.org/officeDocument/2006/relationships/hyperlink" Target="https://osf.io/xxxxx/" TargetMode="External"/><Relationship Id="rId19" Type="http://schemas.openxmlformats.org/officeDocument/2006/relationships/image" Target="media/image9.png"/><Relationship Id="rId31" Type="http://schemas.openxmlformats.org/officeDocument/2006/relationships/image" Target="media/image21.png"/><Relationship Id="rId44"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7782AF-B988-433F-862E-16A464E6A6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56</TotalTime>
  <Pages>25</Pages>
  <Words>10888</Words>
  <Characters>62062</Characters>
  <Application>Microsoft Office Word</Application>
  <DocSecurity>0</DocSecurity>
  <Lines>517</Lines>
  <Paragraphs>14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728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Ivan Grahek</cp:lastModifiedBy>
  <cp:revision>218</cp:revision>
  <cp:lastPrinted>2017-06-14T15:36:00Z</cp:lastPrinted>
  <dcterms:created xsi:type="dcterms:W3CDTF">2018-03-19T10:13:00Z</dcterms:created>
  <dcterms:modified xsi:type="dcterms:W3CDTF">2018-09-20T2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